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1EA2" w:rsidRDefault="00732C25" w:rsidP="00867E8D">
      <w:r w:rsidRPr="0028262A">
        <w:rPr>
          <w:rFonts w:hint="eastAsia"/>
          <w:b/>
        </w:rPr>
        <w:t xml:space="preserve">Paper list for </w:t>
      </w:r>
      <w:r w:rsidR="00AB1BA9">
        <w:rPr>
          <w:rFonts w:hint="eastAsia"/>
          <w:b/>
        </w:rPr>
        <w:t>HGRsD</w:t>
      </w:r>
      <w:bookmarkStart w:id="0" w:name="_GoBack"/>
      <w:bookmarkEnd w:id="0"/>
    </w:p>
    <w:tbl>
      <w:tblPr>
        <w:tblStyle w:val="a4"/>
        <w:tblW w:w="0" w:type="auto"/>
        <w:tblLook w:val="04A0" w:firstRow="1" w:lastRow="0" w:firstColumn="1" w:lastColumn="0" w:noHBand="0" w:noVBand="1"/>
      </w:tblPr>
      <w:tblGrid>
        <w:gridCol w:w="752"/>
        <w:gridCol w:w="10"/>
        <w:gridCol w:w="1823"/>
        <w:gridCol w:w="9"/>
        <w:gridCol w:w="2039"/>
        <w:gridCol w:w="10"/>
        <w:gridCol w:w="8523"/>
        <w:gridCol w:w="10"/>
      </w:tblGrid>
      <w:tr w:rsidR="004165AB" w:rsidRPr="0007052E" w:rsidTr="0066609D">
        <w:trPr>
          <w:trHeight w:val="359"/>
        </w:trPr>
        <w:tc>
          <w:tcPr>
            <w:tcW w:w="762" w:type="dxa"/>
            <w:gridSpan w:val="2"/>
            <w:vAlign w:val="center"/>
          </w:tcPr>
          <w:p w:rsidR="004165AB" w:rsidRPr="000D6CAD" w:rsidRDefault="00343EA7" w:rsidP="0066609D">
            <w:pPr>
              <w:rPr>
                <w:b/>
                <w:sz w:val="16"/>
                <w:szCs w:val="16"/>
              </w:rPr>
            </w:pPr>
            <w:r>
              <w:rPr>
                <w:rFonts w:hint="eastAsia"/>
                <w:b/>
                <w:sz w:val="16"/>
                <w:szCs w:val="16"/>
              </w:rPr>
              <w:t>ID</w:t>
            </w:r>
          </w:p>
        </w:tc>
        <w:tc>
          <w:tcPr>
            <w:tcW w:w="1832" w:type="dxa"/>
            <w:gridSpan w:val="2"/>
            <w:vAlign w:val="center"/>
          </w:tcPr>
          <w:p w:rsidR="004165AB" w:rsidRPr="000D6CAD" w:rsidRDefault="00343EA7" w:rsidP="0066609D">
            <w:pPr>
              <w:rPr>
                <w:b/>
                <w:sz w:val="16"/>
                <w:szCs w:val="16"/>
              </w:rPr>
            </w:pPr>
            <w:r>
              <w:rPr>
                <w:rFonts w:hint="eastAsia"/>
                <w:b/>
                <w:sz w:val="16"/>
                <w:szCs w:val="16"/>
              </w:rPr>
              <w:t>StudyNumber</w:t>
            </w:r>
          </w:p>
        </w:tc>
        <w:tc>
          <w:tcPr>
            <w:tcW w:w="2049" w:type="dxa"/>
            <w:gridSpan w:val="2"/>
            <w:vAlign w:val="center"/>
          </w:tcPr>
          <w:p w:rsidR="004165AB" w:rsidRPr="000D6CAD" w:rsidRDefault="00D27A1C" w:rsidP="0066609D">
            <w:pPr>
              <w:rPr>
                <w:b/>
                <w:sz w:val="16"/>
                <w:szCs w:val="16"/>
              </w:rPr>
            </w:pPr>
            <w:r>
              <w:rPr>
                <w:b/>
                <w:sz w:val="16"/>
                <w:szCs w:val="16"/>
              </w:rPr>
              <w:t>Reference</w:t>
            </w:r>
          </w:p>
        </w:tc>
        <w:tc>
          <w:tcPr>
            <w:tcW w:w="8533" w:type="dxa"/>
            <w:gridSpan w:val="2"/>
            <w:vAlign w:val="center"/>
          </w:tcPr>
          <w:p w:rsidR="004165AB" w:rsidRPr="000D6CAD" w:rsidRDefault="00D27A1C" w:rsidP="0066609D">
            <w:pPr>
              <w:rPr>
                <w:b/>
                <w:sz w:val="16"/>
                <w:szCs w:val="16"/>
              </w:rPr>
            </w:pPr>
            <w:r>
              <w:rPr>
                <w:rFonts w:hint="eastAsia"/>
                <w:b/>
                <w:sz w:val="16"/>
                <w:szCs w:val="16"/>
              </w:rPr>
              <w:t>Detail</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1</w:t>
            </w:r>
          </w:p>
        </w:tc>
        <w:tc>
          <w:tcPr>
            <w:tcW w:w="1832" w:type="dxa"/>
            <w:gridSpan w:val="2"/>
          </w:tcPr>
          <w:p w:rsidR="004165AB" w:rsidRPr="0007052E" w:rsidRDefault="005A3FBD" w:rsidP="004165AB">
            <w:pPr>
              <w:rPr>
                <w:sz w:val="16"/>
                <w:szCs w:val="16"/>
              </w:rPr>
            </w:pPr>
            <w:r>
              <w:rPr>
                <w:rFonts w:hint="eastAsia"/>
                <w:sz w:val="16"/>
                <w:szCs w:val="16"/>
              </w:rPr>
              <w:t>1292</w:t>
            </w:r>
          </w:p>
        </w:tc>
        <w:tc>
          <w:tcPr>
            <w:tcW w:w="2049" w:type="dxa"/>
            <w:gridSpan w:val="2"/>
          </w:tcPr>
          <w:p w:rsidR="004165AB" w:rsidRPr="0007052E" w:rsidRDefault="004165AB" w:rsidP="004165AB">
            <w:pPr>
              <w:rPr>
                <w:sz w:val="16"/>
                <w:szCs w:val="16"/>
              </w:rPr>
            </w:pPr>
            <w:r w:rsidRPr="0007052E">
              <w:rPr>
                <w:sz w:val="16"/>
                <w:szCs w:val="16"/>
              </w:rPr>
              <w:fldChar w:fldCharType="begin" w:fldLock="1"/>
            </w:r>
            <w:r>
              <w:rPr>
                <w:sz w:val="16"/>
                <w:szCs w:val="16"/>
              </w:rPr>
              <w:instrText>ADDIN CSL_CITATION { "citationItems" : [ { "id" : "ITEM-1", "itemData" : { "DOI" : "10.1046/j.1365-2486.1998.00128.x", "ISBN" : "1354-1013", "ISSN" : "1365-2486", "abstract" : "Variation in soil temperature can account for most of the seasonal and diel variation in soil CO2 efflux, but the temperature effect is not always consistent, and other factors such as soil water content are known to influence soil respiration. The objectives of this research were to study the spatial and temporal variation in soil respiration in a temperate forested landscape and to evaluate temperature and soil water functions as predictors of soil respiration. Soil CO2 auxes were measured with chambers throughout an annual cycle in six study areas at the Harvard Forest in central Massachusetts that include soil drainage classes from well drained to very poorly drained. The mean annual estimate of soil CO2 efflux was 7.2 Mg ha(-1), but ranged from 5.3 in the swamp site to 8.5 in a well-drained site, indicating that landscape heterogeneity is related to soil drainage class. An exponential function relating CO2 fluxes to soil temperature accounted for 80% of the seasonal variation in fluxes across all sites (Q(10) = 3.9), but the Q(10) ranged from 3.4 to 5.6 for the individual study sites. A significant drought in 1995 caused rapid declines in soil respiration rates in August and September in five of the six sites (a swamp site was the exception). This decline in CO2 fluxes correlated exponentially with decreasing soil matric potential, indicating a mechanistic effect of drought stress. At moderate to high water contents, however, soil water content was negatively correlated with soil temperature, which precluded distinguishing between the effects of these two confounded factors on CO2 flux. Occurrence of high Q(10) values and variation in Q(10) values among sites may be related to: (i) confounding effects of high soil water content; (ii) seasonal and diel patterns in root respiration and turnover of fine roots that are linked to above ground phenology and metabolism; and (iii) variation in the depth where CO2 is produced. The Q(10) function can yield reasonably good predictions of annual fluxes of CO2, but it is a simplification that masks responses of root and microbial processes to variation in temperature and water content throughout the soil.", "author" : [ { "dropping-particle" : "", "family" : "Davidson", "given" : "Eric. A.", "non-dropping-particle" : "", "parse-names" : false, "suffix" : "" }, { "dropping-particle" : "", "family" : "Belk", "given" : "Elizabeth", "non-dropping-particle" : "", "parse-names" : false, "suffix" : "" }, { "dropping-particle" : "", "family" : "Boone", "given" : "Richard D.", "non-dropping-particle" : "", "parse-names" : false, "suffix" : "" } ], "container-title" : "Global Change Biology", "id" : "ITEM-1", "issue" : "2", "issued" : { "date-parts" : [ [ "1998" ] ] }, "page" : "217-227", "title" : "Soil water content and temperature as independent or confounded factors controlling soil respiration in a temperate mixed hardwood forest", "type" : "article-journal", "volume" : "4" }, "uris" : [ "http://www.mendeley.com/documents/?uuid=979a7b8a-06b4-440b-948d-d2ccd94d0b71" ] } ], "mendeley" : { "formattedCitation" : "(Davidson et al., 1998)", "plainTextFormattedCitation" : "(Davidson et al., 1998)", "previouslyFormattedCitation" : "(Davidson et al., 1998)" }, "properties" : { "noteIndex" : 0 }, "schema" : "https://github.com/citation-style-language/schema/raw/master/csl-citation.json" }</w:instrText>
            </w:r>
            <w:r w:rsidRPr="0007052E">
              <w:rPr>
                <w:sz w:val="16"/>
                <w:szCs w:val="16"/>
              </w:rPr>
              <w:fldChar w:fldCharType="separate"/>
            </w:r>
            <w:r w:rsidRPr="00CD1124">
              <w:rPr>
                <w:noProof/>
                <w:sz w:val="16"/>
                <w:szCs w:val="16"/>
              </w:rPr>
              <w:t>(Davidson et al., 1998)</w:t>
            </w:r>
            <w:r w:rsidRPr="0007052E">
              <w:rPr>
                <w:sz w:val="16"/>
                <w:szCs w:val="16"/>
              </w:rPr>
              <w:fldChar w:fldCharType="end"/>
            </w:r>
          </w:p>
        </w:tc>
        <w:tc>
          <w:tcPr>
            <w:tcW w:w="8533" w:type="dxa"/>
            <w:gridSpan w:val="2"/>
          </w:tcPr>
          <w:p w:rsidR="004165AB" w:rsidRPr="0007052E" w:rsidRDefault="004165AB" w:rsidP="004165AB">
            <w:pPr>
              <w:pStyle w:val="a8"/>
              <w:rPr>
                <w:sz w:val="16"/>
                <w:szCs w:val="16"/>
              </w:rPr>
            </w:pPr>
            <w:r w:rsidRPr="005F1490">
              <w:rPr>
                <w:sz w:val="16"/>
                <w:szCs w:val="16"/>
              </w:rPr>
              <w:t>Davidson, E. A., Belk, E., &amp; Boone, R. D. (1998). Soil water content and temperature as independent or confounded factors controlling soil respiration in a temperate mixed hardwood forest. Global Change Biology, 4(2), 217–227. doi:10.1046/j.1365-2486.1998.00128.x</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2</w:t>
            </w:r>
          </w:p>
        </w:tc>
        <w:tc>
          <w:tcPr>
            <w:tcW w:w="1832" w:type="dxa"/>
            <w:gridSpan w:val="2"/>
          </w:tcPr>
          <w:p w:rsidR="004165AB" w:rsidRDefault="005A3FBD" w:rsidP="004165AB">
            <w:pPr>
              <w:rPr>
                <w:sz w:val="16"/>
                <w:szCs w:val="16"/>
              </w:rPr>
            </w:pPr>
            <w:r>
              <w:rPr>
                <w:rFonts w:hint="eastAsia"/>
                <w:sz w:val="16"/>
                <w:szCs w:val="16"/>
              </w:rPr>
              <w:t>3455</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111/j.1365-2486.2006.01245.x", "ISSN" : "1365-2486", "author" : [ { "dropping-particle" : "", "family" : "Liu", "given" : "Q", "non-dropping-particle" : "", "parse-names" : false, "suffix" : "" }, { "dropping-particle" : "", "family" : "Edwards", "given" : "N. T.", "non-dropping-particle" : "", "parse-names" : false, "suffix" : "" }, { "dropping-particle" : "", "family" : "Post", "given" : "W. M", "non-dropping-particle" : "", "parse-names" : false, "suffix" : "" }, { "dropping-particle" : "", "family" : "Gu", "given" : "L.", "non-dropping-particle" : "", "parse-names" : false, "suffix" : "" }, { "dropping-particle" : "", "family" : "Ledford", "given" : "J.", "non-dropping-particle" : "", "parse-names" : false, "suffix" : "" }, { "dropping-particle" : "", "family" : "Lenhart", "given" : "S.", "non-dropping-particle" : "", "parse-names" : false, "suffix" : "" } ], "container-title" : "Global Change Biology", "id" : "ITEM-1", "issue" : "11", "issued" : { "date-parts" : [ [ "2006" ] ] }, "page" : "2136-2145", "publisher" : "Blackwell Publishing Ltd", "title" : "Temperature-independent diel variation in soil respiration observed from a temperate deciduous forest", "type" : "article-journal", "volume" : "12" }, "uris" : [ "http://www.mendeley.com/documents/?uuid=0fd62957-411a-4f18-8a56-eee7b510e604" ] } ], "mendeley" : { "formattedCitation" : "(Liu et al., 2006)", "plainTextFormattedCitation" : "(Liu et al., 2006)", "previouslyFormattedCitation" : "(Liu et al., 2006)" }, "properties" : { "noteIndex" : 0 }, "schema" : "https://github.com/citation-style-language/schema/raw/master/csl-citation.json" }</w:instrText>
            </w:r>
            <w:r>
              <w:rPr>
                <w:sz w:val="16"/>
                <w:szCs w:val="16"/>
              </w:rPr>
              <w:fldChar w:fldCharType="separate"/>
            </w:r>
            <w:r w:rsidRPr="00CD1124">
              <w:rPr>
                <w:noProof/>
                <w:sz w:val="16"/>
                <w:szCs w:val="16"/>
              </w:rPr>
              <w:t>(Liu et al., 2006)</w:t>
            </w:r>
            <w:r>
              <w:rPr>
                <w:sz w:val="16"/>
                <w:szCs w:val="16"/>
              </w:rPr>
              <w:fldChar w:fldCharType="end"/>
            </w:r>
          </w:p>
        </w:tc>
        <w:tc>
          <w:tcPr>
            <w:tcW w:w="8533" w:type="dxa"/>
            <w:gridSpan w:val="2"/>
          </w:tcPr>
          <w:p w:rsidR="004165AB" w:rsidRPr="0007052E" w:rsidRDefault="004165AB" w:rsidP="004165AB">
            <w:pPr>
              <w:pStyle w:val="a8"/>
              <w:rPr>
                <w:sz w:val="16"/>
                <w:szCs w:val="16"/>
              </w:rPr>
            </w:pPr>
            <w:r w:rsidRPr="00F30FA1">
              <w:rPr>
                <w:rFonts w:ascii="Calibri" w:hAnsi="Calibri"/>
                <w:noProof/>
                <w:sz w:val="16"/>
              </w:rPr>
              <w:t xml:space="preserve">Liu, Q., Edwards, N. T., Post, W. M., Gu, L., Ledford, J., &amp; Lenhart, S. (2006). Temperature-independent diel variation in soil respiration observed from a temperate deciduous forest. </w:t>
            </w:r>
            <w:r w:rsidRPr="00F30FA1">
              <w:rPr>
                <w:rFonts w:ascii="Calibri" w:hAnsi="Calibri"/>
                <w:i/>
                <w:iCs/>
                <w:noProof/>
                <w:sz w:val="16"/>
              </w:rPr>
              <w:t>Global Change Biology</w:t>
            </w:r>
            <w:r w:rsidRPr="00F30FA1">
              <w:rPr>
                <w:rFonts w:ascii="Calibri" w:hAnsi="Calibri"/>
                <w:noProof/>
                <w:sz w:val="16"/>
              </w:rPr>
              <w:t xml:space="preserve">, </w:t>
            </w:r>
            <w:r w:rsidRPr="00F30FA1">
              <w:rPr>
                <w:rFonts w:ascii="Calibri" w:hAnsi="Calibri"/>
                <w:i/>
                <w:iCs/>
                <w:noProof/>
                <w:sz w:val="16"/>
              </w:rPr>
              <w:t>12</w:t>
            </w:r>
            <w:r w:rsidRPr="00F30FA1">
              <w:rPr>
                <w:rFonts w:ascii="Calibri" w:hAnsi="Calibri"/>
                <w:noProof/>
                <w:sz w:val="16"/>
              </w:rPr>
              <w:t>(11), 2136–2145. doi:10.1111/j.1365-2486.2006.01245.x</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3</w:t>
            </w:r>
          </w:p>
        </w:tc>
        <w:tc>
          <w:tcPr>
            <w:tcW w:w="1832" w:type="dxa"/>
            <w:gridSpan w:val="2"/>
          </w:tcPr>
          <w:p w:rsidR="004165AB" w:rsidRDefault="00944AF7" w:rsidP="004165AB">
            <w:pPr>
              <w:rPr>
                <w:sz w:val="16"/>
                <w:szCs w:val="16"/>
              </w:rPr>
            </w:pPr>
            <w:r>
              <w:rPr>
                <w:rFonts w:hint="eastAsia"/>
                <w:sz w:val="16"/>
                <w:szCs w:val="16"/>
              </w:rPr>
              <w:t>3158</w:t>
            </w:r>
          </w:p>
        </w:tc>
        <w:tc>
          <w:tcPr>
            <w:tcW w:w="2049" w:type="dxa"/>
            <w:gridSpan w:val="2"/>
          </w:tcPr>
          <w:p w:rsidR="004165AB" w:rsidRPr="0007052E" w:rsidRDefault="004165AB" w:rsidP="004165AB">
            <w:pPr>
              <w:rPr>
                <w:sz w:val="16"/>
                <w:szCs w:val="16"/>
              </w:rPr>
            </w:pPr>
            <w:r>
              <w:rPr>
                <w:sz w:val="16"/>
                <w:szCs w:val="16"/>
              </w:rPr>
              <w:fldChar w:fldCharType="begin" w:fldLock="1"/>
            </w:r>
            <w:r w:rsidR="00A240E7">
              <w:rPr>
                <w:sz w:val="16"/>
                <w:szCs w:val="16"/>
              </w:rPr>
              <w:instrText>ADDIN CSL_CITATION { "citationItems" : [ { "id" : "ITEM-1", "itemData" : { "DOI" : "10.1111/j.1365-2486.2005.00978.x", "ISSN" : "1354-1013", "author" : [ { "dropping-particle" : "", "family" : "Tang", "given" : "Jianwu", "non-dropping-particle" : "", "parse-names" : false, "suffix" : "" }, { "dropping-particle" : "", "family" : "Baldocchi", "given" : "Dennis D.", "non-dropping-particle" : "", "parse-names" : false, "suffix" : "" }, { "dropping-particle" : "", "family" : "Xu", "given" : "Liukang", "non-dropping-particle" : "", "parse-names" : false, "suffix" : "" } ], "container-title" : "Global Change Biology", "id" : "ITEM-1", "issue" : "8", "issued" : { "date-parts" : [ [ "2005", "8" ] ] }, "page" : "1298-1304", "title" : "Tree photosynthesis modulates soil respiration on a diurnal time scale", "type" : "article-journal", "volume" : "11" }, "uris" : [ "http://www.mendeley.com/documents/?uuid=1a5d83f0-20c0-4bb7-9c80-94b2c0dfd5ce" ] } ], "mendeley" : { "formattedCitation" : "(Tang et al., 2005b)", "plainTextFormattedCitation" : "(Tang et al., 2005b)", "previouslyFormattedCitation" : "(Tang et al., 2005b)" }, "properties" : { "noteIndex" : 0 }, "schema" : "https://github.com/citation-style-language/schema/raw/master/csl-citation.json" }</w:instrText>
            </w:r>
            <w:r>
              <w:rPr>
                <w:sz w:val="16"/>
                <w:szCs w:val="16"/>
              </w:rPr>
              <w:fldChar w:fldCharType="separate"/>
            </w:r>
            <w:r w:rsidRPr="00F02F8C">
              <w:rPr>
                <w:noProof/>
                <w:sz w:val="16"/>
                <w:szCs w:val="16"/>
              </w:rPr>
              <w:t>(Tang et al., 2005b)</w:t>
            </w:r>
            <w:r>
              <w:rPr>
                <w:sz w:val="16"/>
                <w:szCs w:val="16"/>
              </w:rPr>
              <w:fldChar w:fldCharType="end"/>
            </w:r>
          </w:p>
        </w:tc>
        <w:tc>
          <w:tcPr>
            <w:tcW w:w="8533" w:type="dxa"/>
            <w:gridSpan w:val="2"/>
          </w:tcPr>
          <w:p w:rsidR="004165AB" w:rsidRPr="0007052E" w:rsidRDefault="004165AB" w:rsidP="004165AB">
            <w:pPr>
              <w:pStyle w:val="a8"/>
              <w:rPr>
                <w:sz w:val="16"/>
                <w:szCs w:val="16"/>
              </w:rPr>
            </w:pPr>
            <w:r w:rsidRPr="0010472F">
              <w:rPr>
                <w:rFonts w:ascii="Calibri" w:hAnsi="Calibri"/>
                <w:noProof/>
                <w:sz w:val="16"/>
              </w:rPr>
              <w:t xml:space="preserve">Tang, J., Baldocchi, D. D., &amp; Xu, L. (2005). Tree photosynthesis modulates soil respiration on a diurnal time scale. </w:t>
            </w:r>
            <w:r w:rsidRPr="0010472F">
              <w:rPr>
                <w:rFonts w:ascii="Calibri" w:hAnsi="Calibri"/>
                <w:i/>
                <w:iCs/>
                <w:noProof/>
                <w:sz w:val="16"/>
              </w:rPr>
              <w:t>Global Change Biology</w:t>
            </w:r>
            <w:r w:rsidRPr="0010472F">
              <w:rPr>
                <w:rFonts w:ascii="Calibri" w:hAnsi="Calibri"/>
                <w:noProof/>
                <w:sz w:val="16"/>
              </w:rPr>
              <w:t xml:space="preserve">, </w:t>
            </w:r>
            <w:r w:rsidRPr="0010472F">
              <w:rPr>
                <w:rFonts w:ascii="Calibri" w:hAnsi="Calibri"/>
                <w:i/>
                <w:iCs/>
                <w:noProof/>
                <w:sz w:val="16"/>
              </w:rPr>
              <w:t>11</w:t>
            </w:r>
            <w:r w:rsidRPr="0010472F">
              <w:rPr>
                <w:rFonts w:ascii="Calibri" w:hAnsi="Calibri"/>
                <w:noProof/>
                <w:sz w:val="16"/>
              </w:rPr>
              <w:t>(8), 1298–1304. doi:10.1111/j.1365-2486.2005.00978.x</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4</w:t>
            </w:r>
          </w:p>
        </w:tc>
        <w:tc>
          <w:tcPr>
            <w:tcW w:w="1832" w:type="dxa"/>
            <w:gridSpan w:val="2"/>
          </w:tcPr>
          <w:p w:rsidR="004165AB" w:rsidRDefault="00944AF7" w:rsidP="004165AB">
            <w:pPr>
              <w:rPr>
                <w:sz w:val="16"/>
                <w:szCs w:val="16"/>
              </w:rPr>
            </w:pPr>
            <w:r>
              <w:rPr>
                <w:rFonts w:hint="eastAsia"/>
                <w:sz w:val="16"/>
                <w:szCs w:val="16"/>
              </w:rPr>
              <w:t>10129</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author" : [ { "dropping-particle" : "", "family" : "Xie", "given" : "Jinsheng", "non-dropping-particle" : "", "parse-names" : false, "suffix" : "" }, { "dropping-particle" : "", "family" : "Yang", "given" : "Yushen", "non-dropping-particle" : "", "parse-names" : false, "suffix" : "" }, { "dropping-particle" : "", "family" : "Zeng", "given" : "Hongda", "non-dropping-particle" : "", "parse-names" : false, "suffix" : "" }, { "dropping-particle" : "", "family" : "Yang", "given" : "Zhijie", "non-dropping-particle" : "", "parse-names" : false, "suffix" : "" }, { "dropping-particle" : "", "family" : "HUang", "given" : "Shide", "non-dropping-particle" : "", "parse-names" : false, "suffix" : "" }, { "dropping-particle" : "", "family" : "Yue", "given" : "Hui", "non-dropping-particle" : "", "parse-names" : false, "suffix" : "" } ], "container-title" : "Journal of Subtropical Resources and Environment", "id" : "ITEM-1", "issue" : "2", "issued" : { "date-parts" : [ [ "2006" ] ] }, "page" : "21-29", "title" : "Diurnal Dynamics of Soil Respiration for Different Restoration Communities in Eroded Bare Land and Comparison of Soil Respiration Rates Measured by Two Methods", "type" : "article-journal", "volume" : "1" }, "uris" : [ "http://www.mendeley.com/documents/?uuid=78062d46-d051-4b7a-a664-eb3a69612cb3" ] } ], "mendeley" : { "formattedCitation" : "(Xie et al., 2006)", "plainTextFormattedCitation" : "(Xie et al., 2006)", "previouslyFormattedCitation" : "(Xie et al., 2006)" }, "properties" : { "noteIndex" : 0 }, "schema" : "https://github.com/citation-style-language/schema/raw/master/csl-citation.json" }</w:instrText>
            </w:r>
            <w:r>
              <w:rPr>
                <w:sz w:val="16"/>
                <w:szCs w:val="16"/>
              </w:rPr>
              <w:fldChar w:fldCharType="separate"/>
            </w:r>
            <w:r w:rsidRPr="00CD1124">
              <w:rPr>
                <w:noProof/>
                <w:sz w:val="16"/>
                <w:szCs w:val="16"/>
              </w:rPr>
              <w:t>(Xie et al., 2006)</w:t>
            </w:r>
            <w:r>
              <w:rPr>
                <w:sz w:val="16"/>
                <w:szCs w:val="16"/>
              </w:rPr>
              <w:fldChar w:fldCharType="end"/>
            </w:r>
          </w:p>
        </w:tc>
        <w:tc>
          <w:tcPr>
            <w:tcW w:w="8533" w:type="dxa"/>
            <w:gridSpan w:val="2"/>
          </w:tcPr>
          <w:p w:rsidR="004165AB" w:rsidRPr="0007052E" w:rsidRDefault="004165AB" w:rsidP="004165AB">
            <w:pPr>
              <w:rPr>
                <w:sz w:val="16"/>
                <w:szCs w:val="16"/>
              </w:rPr>
            </w:pPr>
            <w:r w:rsidRPr="0038020F">
              <w:rPr>
                <w:sz w:val="16"/>
                <w:szCs w:val="16"/>
              </w:rPr>
              <w:t>Xie, J., Yang, Y., Zeng, H., Yang, Z., HUang, S., &amp; Yue, H. (2006). Diurnal Dynamics of Soil Respiration for Different Restoration Communities in Eroded Bare Land and Comparison of Soil Respiration Rates Measured by Two Methods. Journal of Subtropical Resources and Environment, 1(2), 21–29.</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5</w:t>
            </w:r>
          </w:p>
        </w:tc>
        <w:tc>
          <w:tcPr>
            <w:tcW w:w="1832" w:type="dxa"/>
            <w:gridSpan w:val="2"/>
          </w:tcPr>
          <w:p w:rsidR="004165AB" w:rsidRDefault="00944AF7" w:rsidP="004165AB">
            <w:pPr>
              <w:rPr>
                <w:sz w:val="16"/>
                <w:szCs w:val="16"/>
              </w:rPr>
            </w:pPr>
            <w:r>
              <w:rPr>
                <w:rFonts w:hint="eastAsia"/>
                <w:sz w:val="16"/>
                <w:szCs w:val="16"/>
              </w:rPr>
              <w:t>10130</w:t>
            </w:r>
          </w:p>
        </w:tc>
        <w:tc>
          <w:tcPr>
            <w:tcW w:w="2049" w:type="dxa"/>
            <w:gridSpan w:val="2"/>
          </w:tcPr>
          <w:p w:rsidR="004165AB" w:rsidRPr="0007052E" w:rsidRDefault="004165AB" w:rsidP="004165AB">
            <w:pPr>
              <w:rPr>
                <w:sz w:val="16"/>
                <w:szCs w:val="16"/>
              </w:rPr>
            </w:pPr>
            <w:r>
              <w:rPr>
                <w:sz w:val="16"/>
                <w:szCs w:val="16"/>
              </w:rPr>
              <w:fldChar w:fldCharType="begin" w:fldLock="1"/>
            </w:r>
            <w:r w:rsidR="00A240E7">
              <w:rPr>
                <w:sz w:val="16"/>
                <w:szCs w:val="16"/>
              </w:rPr>
              <w:instrText>ADDIN CSL_CITATION { "citationItems" : [ { "id" : "ITEM-1", "itemData" : { "author" : [ { "dropping-particle" : "", "family" : "Li", "given" : "Mingfeng", "non-dropping-particle" : "", "parse-names" : false, "suffix" : "" }, { "dropping-particle" : "", "family" : "Dong", "given" : "Yunshe", "non-dropping-particle" : "", "parse-names" : false, "suffix" : "" } ], "container-title" : "Grassland of China", "id" : "ITEM-1", "issue" : "3", "issued" : { "date-parts" : [ [ "2003" ] ] }, "page" : "9-14", "title" : "The Analysis of Diurnal Variation of CO2 Flux in Leymus chinensis Grassland of Xilin River", "type" : "article-journal", "volume" : "25" }, "uris" : [ "http://www.mendeley.com/documents/?uuid=c613d796-ffa3-415f-ba8a-7147df331988" ] } ], "mendeley" : { "formattedCitation" : "(Li and Dong, 2003)", "plainTextFormattedCitation" : "(Li and Dong, 2003)", "previouslyFormattedCitation" : "(Li and Dong, 2003)" }, "properties" : { "noteIndex" : 0 }, "schema" : "https://github.com/citation-style-language/schema/raw/master/csl-citation.json" }</w:instrText>
            </w:r>
            <w:r>
              <w:rPr>
                <w:sz w:val="16"/>
                <w:szCs w:val="16"/>
              </w:rPr>
              <w:fldChar w:fldCharType="separate"/>
            </w:r>
            <w:r w:rsidRPr="00F02F8C">
              <w:rPr>
                <w:noProof/>
                <w:sz w:val="16"/>
                <w:szCs w:val="16"/>
              </w:rPr>
              <w:t>(Li and Dong, 2003)</w:t>
            </w:r>
            <w:r>
              <w:rPr>
                <w:sz w:val="16"/>
                <w:szCs w:val="16"/>
              </w:rPr>
              <w:fldChar w:fldCharType="end"/>
            </w:r>
          </w:p>
        </w:tc>
        <w:tc>
          <w:tcPr>
            <w:tcW w:w="8533" w:type="dxa"/>
            <w:gridSpan w:val="2"/>
          </w:tcPr>
          <w:p w:rsidR="004165AB" w:rsidRPr="0007052E" w:rsidRDefault="004165AB" w:rsidP="004165AB">
            <w:pPr>
              <w:rPr>
                <w:sz w:val="16"/>
                <w:szCs w:val="16"/>
              </w:rPr>
            </w:pPr>
            <w:r w:rsidRPr="0032655E">
              <w:rPr>
                <w:sz w:val="16"/>
                <w:szCs w:val="16"/>
              </w:rPr>
              <w:t>Li, Mingfeng; Dong, Y. et al. (2003). The Analysis of Diurnal Variation of CO2 Flux in Leymus chinensis Grassland of Xilin River. Grassland of China, 25(3), 9–14.</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6</w:t>
            </w:r>
          </w:p>
        </w:tc>
        <w:tc>
          <w:tcPr>
            <w:tcW w:w="1832" w:type="dxa"/>
            <w:gridSpan w:val="2"/>
          </w:tcPr>
          <w:p w:rsidR="004165AB" w:rsidRDefault="00944AF7" w:rsidP="004165AB">
            <w:pPr>
              <w:rPr>
                <w:sz w:val="16"/>
                <w:szCs w:val="16"/>
              </w:rPr>
            </w:pPr>
            <w:r>
              <w:rPr>
                <w:rFonts w:hint="eastAsia"/>
                <w:sz w:val="16"/>
                <w:szCs w:val="16"/>
              </w:rPr>
              <w:t>4212</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07/s10021-008-9198-0", "ISBN" : "1432-9840 (Print)\\r1432-9840 (Linking)", "ISSN" : "14329840", "PMID" : "20936099", "abstract" : "Soil respiration constitutes the second largest flux of carbon (C) between terrestrial ecosystems and the atmosphere. This study provides a synthesis of soil respiration (R s) in 20 European grasslands across a climatic transect, including ten meadows, eight pastures and two unmanaged grasslands. Maximum rates of R s ( ), R s at a reference soil temperature (10\u00b0C; ) and annual R s (estimated for 13 sites) ranged from 1.9 to 15.9 \u03bcmol CO2 m\u22122 s\u22121, 0.3 to 5.5 \u03bcmol CO2 m\u22122 s\u22121 and 58 to 1988 g C m\u22122 y\u22121, respectively. Values obtained for Central European mountain meadows are amongst the highest so far reported for any type of ecosystem. Across all sites  was closely related to . Assimilate supply affected R s at timescales from daily (but not necessarily diurnal) to annual. Reductions of assimilate supply by removal of aboveground biomass through grazing and cutting resulted in a rapid and a significant decrease of R s. Temperature-independent seasonal fluctuations of R s of an intensively managed pasture were closely related to changes in leaf area index (LAI). Across sites  increased with mean annual soil temperature (MAT), LAI and gross primary productivity (GPP), indicating that assimilate supply overrides potential acclimation to prevailing temperatures. Also annual R s was closely related to LAI and GPP. Because the latter two parameters were coupled to MAT, temperature was a suitable surrogate for deriving estimates of annual R s across the grasslands studied. These findings contribute to our understanding of regional patterns of soil C fluxes and highlight the importance of assimilate supply for soil CO2 emissions at various timescales.", "author" : [ { "dropping-particle" : "", "family" : "Bahn", "given" : "Michael", "non-dropping-particle" : "", "parse-names" : false, "suffix" : "" }, { "dropping-particle" : "", "family" : "Rodeghiero", "given" : "Mirco", "non-dropping-particle" : "", "parse-names" : false, "suffix" : "" }, { "dropping-particle" : "", "family" : "Anderson-Dunn", "given" : "Margaret", "non-dropping-particle" : "", "parse-names" : false, "suffix" : "" }, { "dropping-particle" : "", "family" : "Dore", "given" : "Sabina", "non-dropping-particle" : "", "parse-names" : false, "suffix" : "" }, { "dropping-particle" : "", "family" : "Gimeno", "given" : "Cristina", "non-dropping-particle" : "", "parse-names" : false, "suffix" : "" }, { "dropping-particle" : "", "family" : "Dr\u00f6sler", "given" : "Matthias", "non-dropping-particle" : "", "parse-names" : false, "suffix" : "" }, { "dropping-particle" : "", "family" : "Williams", "given" : "Michael", "non-dropping-particle" : "", "parse-names" : false, "suffix" : "" }, { "dropping-particle" : "", "family" : "Ammann", "given" : "Christof", "non-dropping-particle" : "", "parse-names" : false, "suffix" : "" }, { "dropping-particle" : "", "family" : "Berninger", "given" : "Frank", "non-dropping-particle" : "", "parse-names" : false, "suffix" : "" }, { "dropping-particle" : "", "family" : "Flechard", "given" : "Chris", "non-dropping-particle" : "", "parse-names" : false, "suffix" : "" }, { "dropping-particle" : "", "family" : "Jones", "given" : "Stephanie", "non-dropping-particle" : "", "parse-names" : false, "suffix" : "" }, { "dropping-particle" : "", "family" : "Balzarolo", "given" : "Manuela", "non-dropping-particle" : "", "parse-names" : false, "suffix" : "" }, { "dropping-particle" : "", "family" : "Kumar", "given" : "Suresh", "non-dropping-particle" : "", "parse-names" : false, "suffix" : "" }, { "dropping-particle" : "", "family" : "Newesely", "given" : "Christian", "non-dropping-particle" : "", "parse-names" : false, "suffix" : "" }, { "dropping-particle" : "", "family" : "Priwitzer", "given" : "Tibor", "non-dropping-particle" : "", "parse-names" : false, "suffix" : "" }, { "dropping-particle" : "", "family" : "Raschi", "given" : "Antonio", "non-dropping-particle" : "", "parse-names" : false, "suffix" : "" }, { "dropping-particle" : "", "family" : "Siegwolf", "given" : "Rolf", "non-dropping-particle" : "", "parse-names" : false, "suffix" : "" }, { "dropping-particle" : "", "family" : "Susiluoto", "given" : "Sanna", "non-dropping-particle" : "", "parse-names" : false, "suffix" : "" }, { "dropping-particle" : "", "family" : "Tenhunen", "given" : "John", "non-dropping-particle" : "", "parse-names" : false, "suffix" : "" }, { "dropping-particle" : "", "family" : "Wohlfahrt", "given" : "Georg", "non-dropping-particle" : "", "parse-names" : false, "suffix" : "" }, { "dropping-particle" : "", "family" : "Cernusca", "given" : "Alexander", "non-dropping-particle" : "", "parse-names" : false, "suffix" : "" } ], "container-title" : "Ecosystems", "id" : "ITEM-1", "issue" : "8", "issued" : { "date-parts" : [ [ "2008" ] ] }, "page" : "1352-1367", "title" : "Soil respiration in European grasslands in relation to climate and assimilate supply", "type" : "article-journal", "volume" : "11" }, "uris" : [ "http://www.mendeley.com/documents/?uuid=312055c3-822a-4749-90ce-28c3404eaddd" ] } ], "mendeley" : { "formattedCitation" : "(Bahn et al., 2008)", "plainTextFormattedCitation" : "(Bahn et al., 2008)", "previouslyFormattedCitation" : "(Bahn et al., 2008)" }, "properties" : { "noteIndex" : 0 }, "schema" : "https://github.com/citation-style-language/schema/raw/master/csl-citation.json" }</w:instrText>
            </w:r>
            <w:r>
              <w:rPr>
                <w:sz w:val="16"/>
                <w:szCs w:val="16"/>
              </w:rPr>
              <w:fldChar w:fldCharType="separate"/>
            </w:r>
            <w:r w:rsidRPr="00CD1124">
              <w:rPr>
                <w:noProof/>
                <w:sz w:val="16"/>
                <w:szCs w:val="16"/>
              </w:rPr>
              <w:t>(Bahn et al., 2008)</w:t>
            </w:r>
            <w:r>
              <w:rPr>
                <w:sz w:val="16"/>
                <w:szCs w:val="16"/>
              </w:rPr>
              <w:fldChar w:fldCharType="end"/>
            </w:r>
          </w:p>
        </w:tc>
        <w:tc>
          <w:tcPr>
            <w:tcW w:w="8533" w:type="dxa"/>
            <w:gridSpan w:val="2"/>
          </w:tcPr>
          <w:p w:rsidR="004165AB" w:rsidRPr="0007052E" w:rsidRDefault="004165AB" w:rsidP="004165AB">
            <w:pPr>
              <w:rPr>
                <w:sz w:val="16"/>
                <w:szCs w:val="16"/>
              </w:rPr>
            </w:pPr>
            <w:r w:rsidRPr="004D4BB3">
              <w:rPr>
                <w:sz w:val="16"/>
                <w:szCs w:val="16"/>
              </w:rPr>
              <w:t>Bahn, M., Rodeghiero, M., Anderson-Dunn, M., Dore, S., Gimeno, C., Drösler, M., … Cernusca, A. (2008). Soil respiration in European grasslands in relation to climate and assimilate supply. Ecosystems, 11(8), 1352–1367. doi:10.1007/s10021-008-9198-0</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7</w:t>
            </w:r>
          </w:p>
        </w:tc>
        <w:tc>
          <w:tcPr>
            <w:tcW w:w="1832" w:type="dxa"/>
            <w:gridSpan w:val="2"/>
          </w:tcPr>
          <w:p w:rsidR="004165AB" w:rsidRDefault="00944AF7" w:rsidP="004165AB">
            <w:pPr>
              <w:rPr>
                <w:sz w:val="16"/>
                <w:szCs w:val="16"/>
              </w:rPr>
            </w:pPr>
            <w:r>
              <w:rPr>
                <w:rFonts w:hint="eastAsia"/>
                <w:sz w:val="16"/>
                <w:szCs w:val="16"/>
              </w:rPr>
              <w:t>5327</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111/j.1365-2486.2009.01988.x", "ISSN" : "13541013", "author" : [ { "dropping-particle" : "", "family" : "Sheng", "given" : "Hao", "non-dropping-particle" : "", "parse-names" : false, "suffix" : "" }, { "dropping-particle" : "", "family" : "Yang", "given" : "Yusheng", "non-dropping-particle" : "", "parse-names" : false, "suffix" : "" }, { "dropping-particle" : "", "family" : "Yang", "given" : "Zhijie", "non-dropping-particle" : "", "parse-names" : false, "suffix" : "" }, { "dropping-particle" : "", "family" : "Chen", "given" : "Guangshui", "non-dropping-particle" : "", "parse-names" : false, "suffix" : "" }, { "dropping-particle" : "", "family" : "Xie", "given" : "Jinsheng", "non-dropping-particle" : "", "parse-names" : false, "suffix" : "" }, { "dropping-particle" : "", "family" : "Guo", "given" : "Jianfen", "non-dropping-particle" : "", "parse-names" : false, "suffix" : "" }, { "dropping-particle" : "", "family" : "Zou", "given" : "Shuangquan", "non-dropping-particle" : "", "parse-names" : false, "suffix" : "" } ], "container-title" : "Global Change Biology", "id" : "ITEM-1", "issue" : "3", "issued" : { "date-parts" : [ [ "2010", "3" ] ] }, "page" : "1107-1121", "title" : "The dynamic response of soil respiration to land-use changes in subtropical China", "type" : "article-journal", "volume" : "16" }, "uris" : [ "http://www.mendeley.com/documents/?uuid=439a2c68-b826-47e0-ab18-3bb206334e78" ] } ], "mendeley" : { "formattedCitation" : "(Sheng et al., 2010)", "plainTextFormattedCitation" : "(Sheng et al., 2010)", "previouslyFormattedCitation" : "(Sheng et al., 2010)" }, "properties" : { "noteIndex" : 0 }, "schema" : "https://github.com/citation-style-language/schema/raw/master/csl-citation.json" }</w:instrText>
            </w:r>
            <w:r>
              <w:rPr>
                <w:sz w:val="16"/>
                <w:szCs w:val="16"/>
              </w:rPr>
              <w:fldChar w:fldCharType="separate"/>
            </w:r>
            <w:r w:rsidRPr="00CD1124">
              <w:rPr>
                <w:noProof/>
                <w:sz w:val="16"/>
                <w:szCs w:val="16"/>
              </w:rPr>
              <w:t>(Sheng et al., 2010)</w:t>
            </w:r>
            <w:r>
              <w:rPr>
                <w:sz w:val="16"/>
                <w:szCs w:val="16"/>
              </w:rPr>
              <w:fldChar w:fldCharType="end"/>
            </w:r>
          </w:p>
        </w:tc>
        <w:tc>
          <w:tcPr>
            <w:tcW w:w="8533" w:type="dxa"/>
            <w:gridSpan w:val="2"/>
          </w:tcPr>
          <w:p w:rsidR="004165AB" w:rsidRPr="0007052E" w:rsidRDefault="004165AB" w:rsidP="004165AB">
            <w:pPr>
              <w:rPr>
                <w:sz w:val="16"/>
                <w:szCs w:val="16"/>
              </w:rPr>
            </w:pPr>
            <w:r w:rsidRPr="00684F47">
              <w:rPr>
                <w:sz w:val="16"/>
                <w:szCs w:val="16"/>
              </w:rPr>
              <w:t xml:space="preserve">Sheng, H., Yang, Y., Yang, Z., Chen, G., Xie, J., Guo, J., &amp; Zou, S. (2010). </w:t>
            </w:r>
            <w:bookmarkStart w:id="1" w:name="OLE_LINK3"/>
            <w:bookmarkStart w:id="2" w:name="OLE_LINK4"/>
            <w:r w:rsidRPr="00684F47">
              <w:rPr>
                <w:sz w:val="16"/>
                <w:szCs w:val="16"/>
              </w:rPr>
              <w:t xml:space="preserve">The dynamic response of soil respiration </w:t>
            </w:r>
            <w:bookmarkEnd w:id="1"/>
            <w:bookmarkEnd w:id="2"/>
            <w:r w:rsidRPr="00684F47">
              <w:rPr>
                <w:sz w:val="16"/>
                <w:szCs w:val="16"/>
              </w:rPr>
              <w:t>to land-use changes in subtropical China. Global Change Biology, 16(3), 1107–1121. doi:10.1111/j.1365-2486.2009.01988.x</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8</w:t>
            </w:r>
          </w:p>
        </w:tc>
        <w:tc>
          <w:tcPr>
            <w:tcW w:w="1832" w:type="dxa"/>
            <w:gridSpan w:val="2"/>
          </w:tcPr>
          <w:p w:rsidR="004165AB" w:rsidRDefault="00944AF7" w:rsidP="004165AB">
            <w:pPr>
              <w:rPr>
                <w:sz w:val="16"/>
                <w:szCs w:val="16"/>
              </w:rPr>
            </w:pPr>
            <w:r>
              <w:rPr>
                <w:rFonts w:hint="eastAsia"/>
                <w:sz w:val="16"/>
                <w:szCs w:val="16"/>
              </w:rPr>
              <w:t>1054</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111/j.1365-2486.1996.tb00070.x", "ISSN" : "1354-1013", "author" : [ { "dropping-particle" : "", "family" : "Goulden", "given" : "Michael L.", "non-dropping-particle" : "", "parse-names" : false, "suffix" : "" }, { "dropping-particle" : "", "family" : "Munger", "given" : "J. William", "non-dropping-particle" : "", "parse-names" : false, "suffix" : "" }, { "dropping-particle" : "", "family" : "Fan", "given" : "Song-Miao", "non-dropping-particle" : "", "parse-names" : false, "suffix" : "" }, { "dropping-particle" : "", "family" : "Daube", "given" : "Bruce C.", "non-dropping-particle" : "", "parse-names" : false, "suffix" : "" }, { "dropping-particle" : "", "family" : "Wofsy", "given" : "Steven C.", "non-dropping-particle" : "", "parse-names" : false, "suffix" : "" } ], "container-title" : "Global Change Biology", "id" : "ITEM-1", "issue" : "3", "issued" : { "date-parts" : [ [ "1996", "6" ] ] }, "page" : "169-182", "title" : "Measurements of carbon sequestration by long-term eddy covariance: methods and a critical evaluation of accuracy", "type" : "article-journal", "volume" : "2" }, "uris" : [ "http://www.mendeley.com/documents/?uuid=751c842c-faeb-41be-a35e-d527c53907b7" ] } ], "mendeley" : { "formattedCitation" : "(Goulden et al., 1996)", "plainTextFormattedCitation" : "(Goulden et al., 1996)", "previouslyFormattedCitation" : "(Goulden et al., 1996)" }, "properties" : { "noteIndex" : 0 }, "schema" : "https://github.com/citation-style-language/schema/raw/master/csl-citation.json" }</w:instrText>
            </w:r>
            <w:r>
              <w:rPr>
                <w:sz w:val="16"/>
                <w:szCs w:val="16"/>
              </w:rPr>
              <w:fldChar w:fldCharType="separate"/>
            </w:r>
            <w:r w:rsidRPr="00CD1124">
              <w:rPr>
                <w:noProof/>
                <w:sz w:val="16"/>
                <w:szCs w:val="16"/>
              </w:rPr>
              <w:t>(Goulden et al., 1996)</w:t>
            </w:r>
            <w:r>
              <w:rPr>
                <w:sz w:val="16"/>
                <w:szCs w:val="16"/>
              </w:rPr>
              <w:fldChar w:fldCharType="end"/>
            </w:r>
          </w:p>
        </w:tc>
        <w:tc>
          <w:tcPr>
            <w:tcW w:w="8533" w:type="dxa"/>
            <w:gridSpan w:val="2"/>
          </w:tcPr>
          <w:p w:rsidR="004165AB" w:rsidRPr="0007052E" w:rsidRDefault="004165AB" w:rsidP="004165AB">
            <w:pPr>
              <w:rPr>
                <w:sz w:val="16"/>
                <w:szCs w:val="16"/>
              </w:rPr>
            </w:pPr>
            <w:r w:rsidRPr="00BC1C90">
              <w:rPr>
                <w:sz w:val="16"/>
                <w:szCs w:val="16"/>
              </w:rPr>
              <w:t>Goulden, M. L., Munger, J. W., Fan, S.-M., Daube, B. C., &amp; Wofsy, S. C. (1996). Measurements of carbon sequestration by long-term eddy covariance: methods and a critical evaluation of accuracy. Global Change Biology, 2(3), 169–182. doi:10.1111/j.1365-2486.1996.tb00070.x</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9</w:t>
            </w:r>
          </w:p>
        </w:tc>
        <w:tc>
          <w:tcPr>
            <w:tcW w:w="1832" w:type="dxa"/>
            <w:gridSpan w:val="2"/>
          </w:tcPr>
          <w:p w:rsidR="004165AB" w:rsidRDefault="00944AF7" w:rsidP="004165AB">
            <w:pPr>
              <w:rPr>
                <w:sz w:val="16"/>
                <w:szCs w:val="16"/>
              </w:rPr>
            </w:pPr>
            <w:r>
              <w:rPr>
                <w:rFonts w:hint="eastAsia"/>
                <w:sz w:val="16"/>
                <w:szCs w:val="16"/>
              </w:rPr>
              <w:t>10131</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author" : [ { "dropping-particle" : "", "family" : "Zhang", "given" : "Gexiang", "non-dropping-particle" : "", "parse-names" : false, "suffix" : "" } ], "id" : "ITEM-1", "issued" : { "date-parts" : [ [ "2011" ] ] }, "publisher" : "Nanjing forestry University", "title" : "The variations of soil respiration and microbial biomass carbon at the different vegetation types of urban green spaces", "type" : "thesis" }, "uris" : [ "http://www.mendeley.com/documents/?uuid=d9283db6-d7dd-438e-9869-969dd12711a0" ] } ], "mendeley" : { "formattedCitation" : "(Zhang, 2011)", "plainTextFormattedCitation" : "(Zhang, 2011)", "previouslyFormattedCitation" : "(Zhang, 2011)" }, "properties" : { "noteIndex" : 0 }, "schema" : "https://github.com/citation-style-language/schema/raw/master/csl-citation.json" }</w:instrText>
            </w:r>
            <w:r>
              <w:rPr>
                <w:sz w:val="16"/>
                <w:szCs w:val="16"/>
              </w:rPr>
              <w:fldChar w:fldCharType="separate"/>
            </w:r>
            <w:r w:rsidRPr="00CD1124">
              <w:rPr>
                <w:noProof/>
                <w:sz w:val="16"/>
                <w:szCs w:val="16"/>
              </w:rPr>
              <w:t>(Zhang, 2011)</w:t>
            </w:r>
            <w:r>
              <w:rPr>
                <w:sz w:val="16"/>
                <w:szCs w:val="16"/>
              </w:rPr>
              <w:fldChar w:fldCharType="end"/>
            </w:r>
          </w:p>
        </w:tc>
        <w:tc>
          <w:tcPr>
            <w:tcW w:w="8533" w:type="dxa"/>
            <w:gridSpan w:val="2"/>
          </w:tcPr>
          <w:p w:rsidR="004165AB" w:rsidRPr="0007052E" w:rsidRDefault="004165AB" w:rsidP="004165AB">
            <w:pPr>
              <w:rPr>
                <w:sz w:val="16"/>
                <w:szCs w:val="16"/>
              </w:rPr>
            </w:pPr>
            <w:r w:rsidRPr="00201A01">
              <w:rPr>
                <w:sz w:val="16"/>
                <w:szCs w:val="16"/>
              </w:rPr>
              <w:t>Zhang, G. (2011). The variations of soil respiration and microbial biomass carbon at the different vegetation types of urban green spaces. Nanjing forestry University.</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10</w:t>
            </w:r>
          </w:p>
        </w:tc>
        <w:tc>
          <w:tcPr>
            <w:tcW w:w="1832" w:type="dxa"/>
            <w:gridSpan w:val="2"/>
          </w:tcPr>
          <w:p w:rsidR="004165AB" w:rsidRDefault="00944AF7" w:rsidP="004165AB">
            <w:pPr>
              <w:rPr>
                <w:sz w:val="16"/>
                <w:szCs w:val="16"/>
              </w:rPr>
            </w:pPr>
            <w:r>
              <w:rPr>
                <w:rFonts w:hint="eastAsia"/>
                <w:sz w:val="16"/>
                <w:szCs w:val="16"/>
              </w:rPr>
              <w:t>3157</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07/s10533-004-5889-6", "ISBN" : "1053300458896", "ISSN" : "0168-2563", "author" : [ { "dropping-particle" : "", "family" : "Tang", "given" : "Jianwu", "non-dropping-particle" : "", "parse-names" : false, "suffix" : "" }, { "dropping-particle" : "", "family" : "Baldocchi", "given" : "Dennis D.", "non-dropping-particle" : "", "parse-names" : false, "suffix" : "" } ], "container-title" : "Biogeochemistry", "id" : "ITEM-1", "issue" : "1", "issued" : { "date-parts" : [ [ "2005", "3" ] ] }, "page" : "183-207", "title" : "Spatial\u2013temporal variation in soil respiration in an oak\u2013grass savanna ecosystem in California and its partitioning into autotrophic and heterotrophic components", "type" : "article-journal", "volume" : "73" }, "uris" : [ "http://www.mendeley.com/documents/?uuid=02979d95-ba39-4323-a64f-b544911cf472" ] } ], "mendeley" : { "formattedCitation" : "(Tang and Baldocchi, 2005)", "plainTextFormattedCitation" : "(Tang and Baldocchi, 2005)", "previouslyFormattedCitation" : "(Tang and Baldocchi, 2005)" }, "properties" : { "noteIndex" : 0 }, "schema" : "https://github.com/citation-style-language/schema/raw/master/csl-citation.json" }</w:instrText>
            </w:r>
            <w:r>
              <w:rPr>
                <w:sz w:val="16"/>
                <w:szCs w:val="16"/>
              </w:rPr>
              <w:fldChar w:fldCharType="separate"/>
            </w:r>
            <w:r w:rsidRPr="00CD1124">
              <w:rPr>
                <w:noProof/>
                <w:sz w:val="16"/>
                <w:szCs w:val="16"/>
              </w:rPr>
              <w:t>(Tang and Baldocchi, 2005)</w:t>
            </w:r>
            <w:r>
              <w:rPr>
                <w:sz w:val="16"/>
                <w:szCs w:val="16"/>
              </w:rPr>
              <w:fldChar w:fldCharType="end"/>
            </w:r>
          </w:p>
        </w:tc>
        <w:tc>
          <w:tcPr>
            <w:tcW w:w="8533" w:type="dxa"/>
            <w:gridSpan w:val="2"/>
          </w:tcPr>
          <w:p w:rsidR="004165AB" w:rsidRPr="0007052E" w:rsidRDefault="004165AB" w:rsidP="004165AB">
            <w:pPr>
              <w:rPr>
                <w:sz w:val="16"/>
                <w:szCs w:val="16"/>
              </w:rPr>
            </w:pPr>
            <w:r w:rsidRPr="001D4780">
              <w:rPr>
                <w:sz w:val="16"/>
                <w:szCs w:val="16"/>
              </w:rPr>
              <w:t>Tang, J., &amp; Baldocchi, D. D. (2005). Spatial–temporal variation in soil respiration in an oak–grass savanna ecosystem in California and its partitioning into autotrophic and heterotrophic components. Biogeochemistry, 73(1), 183–207. doi:10.1007/s10533-004-5889-6</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11</w:t>
            </w:r>
          </w:p>
        </w:tc>
        <w:tc>
          <w:tcPr>
            <w:tcW w:w="1832" w:type="dxa"/>
            <w:gridSpan w:val="2"/>
          </w:tcPr>
          <w:p w:rsidR="004165AB" w:rsidRDefault="00944AF7" w:rsidP="004165AB">
            <w:pPr>
              <w:rPr>
                <w:sz w:val="16"/>
                <w:szCs w:val="16"/>
              </w:rPr>
            </w:pPr>
            <w:r>
              <w:rPr>
                <w:rFonts w:hint="eastAsia"/>
                <w:sz w:val="16"/>
                <w:szCs w:val="16"/>
              </w:rPr>
              <w:t>1200</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author" : [ { "dropping-particle" : "", "family" : "Kutsch", "given" : "Werner L.", "non-dropping-particle" : "", "parse-names" : false, "suffix" : "" }, { "dropping-particle" : "", "family" : "Kappen", "given" : "Ludger", "non-dropping-particle" : "", "parse-names" : false, "suffix" : "" } ], "container-title" : "Biogeochemistry", "id" : "ITEM-1", "issued" : { "date-parts" : [ [ "1997" ] ] }, "page" : "207-224", "title" : "Aspects of carbon and nitrogen cycling in soils of the Bornh \u00a8 oved Lake district II . Modelling the influence of temperature increase on soil respiration and organic carbon content in arable soils under different managements", "type" : "article-journal", "volume" : "39" }, "uris" : [ "http://www.mendeley.com/documents/?uuid=8022da07-86a5-4334-ae60-6859e314929d" ] } ], "mendeley" : { "formattedCitation" : "(Kutsch and Kappen, 1997)", "plainTextFormattedCitation" : "(Kutsch and Kappen, 1997)", "previouslyFormattedCitation" : "(Kutsch and Kappen, 1997)" }, "properties" : { "noteIndex" : 0 }, "schema" : "https://github.com/citation-style-language/schema/raw/master/csl-citation.json" }</w:instrText>
            </w:r>
            <w:r>
              <w:rPr>
                <w:sz w:val="16"/>
                <w:szCs w:val="16"/>
              </w:rPr>
              <w:fldChar w:fldCharType="separate"/>
            </w:r>
            <w:r w:rsidRPr="00CD1124">
              <w:rPr>
                <w:noProof/>
                <w:sz w:val="16"/>
                <w:szCs w:val="16"/>
              </w:rPr>
              <w:t>(Kutsch and Kappen, 1997)</w:t>
            </w:r>
            <w:r>
              <w:rPr>
                <w:sz w:val="16"/>
                <w:szCs w:val="16"/>
              </w:rPr>
              <w:fldChar w:fldCharType="end"/>
            </w:r>
          </w:p>
        </w:tc>
        <w:tc>
          <w:tcPr>
            <w:tcW w:w="8533" w:type="dxa"/>
            <w:gridSpan w:val="2"/>
          </w:tcPr>
          <w:p w:rsidR="004165AB" w:rsidRPr="0007052E" w:rsidRDefault="004165AB" w:rsidP="004165AB">
            <w:pPr>
              <w:rPr>
                <w:sz w:val="16"/>
                <w:szCs w:val="16"/>
              </w:rPr>
            </w:pPr>
            <w:r w:rsidRPr="001D4780">
              <w:rPr>
                <w:sz w:val="16"/>
                <w:szCs w:val="16"/>
              </w:rPr>
              <w:t>Kutsch, W. L., &amp; Kappen, L. (1997). Aspects of carbon and nitrogen cycling in soils of the Bornh ¨ oved Lake district II . Modelling the influence of temperature increase on soil respiration and organic carbon content in arable soils under different managements. Biogeochemistry, 39, 207–224.</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12</w:t>
            </w:r>
          </w:p>
        </w:tc>
        <w:tc>
          <w:tcPr>
            <w:tcW w:w="1832" w:type="dxa"/>
            <w:gridSpan w:val="2"/>
          </w:tcPr>
          <w:p w:rsidR="004165AB" w:rsidRDefault="00944AF7" w:rsidP="004165AB">
            <w:pPr>
              <w:rPr>
                <w:sz w:val="16"/>
                <w:szCs w:val="16"/>
              </w:rPr>
            </w:pPr>
            <w:r>
              <w:rPr>
                <w:rFonts w:hint="eastAsia"/>
                <w:sz w:val="16"/>
                <w:szCs w:val="16"/>
              </w:rPr>
              <w:t>1615</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93/treephys/20.1.23", "ISSN" : "0829-318X", "author" : [ { "dropping-particle" : "", "family" : "Janssens", "given" : "Ivan A.", "non-dropping-particle" : "", "parse-names" : false, "suffix" : "" }, { "dropping-particle" : "", "family" : "Kowalski", "given" : "Andrew S.", "non-dropping-particle" : "", "parse-names" : false, "suffix" : "" }, { "dropping-particle" : "", "family" : "Longdoz", "given" : "Bernard", "non-dropping-particle" : "", "parse-names" : false, "suffix" : "" }, { "dropping-particle" : "", "family" : "Ceulemans", "given" : "Reinhart", "non-dropping-particle" : "", "parse-names" : false, "suffix" : "" } ], "container-title" : "Tree Physiology", "id" : "ITEM-1", "issue" : "1", "issued" : { "date-parts" : [ [ "2000", "1", "1" ] ] }, "page" : "23-32", "title" : "Assessing forest soil CO2 efflux: an in situ comparison of four techniques", "type" : "article-journal", "volume" : "20" }, "uris" : [ "http://www.mendeley.com/documents/?uuid=0271295f-61ce-48dd-b83e-c860999005c7" ] } ], "mendeley" : { "formattedCitation" : "(Janssens et al., 2000)", "plainTextFormattedCitation" : "(Janssens et al., 2000)", "previouslyFormattedCitation" : "(Janssens et al., 2000)" }, "properties" : { "noteIndex" : 0 }, "schema" : "https://github.com/citation-style-language/schema/raw/master/csl-citation.json" }</w:instrText>
            </w:r>
            <w:r>
              <w:rPr>
                <w:sz w:val="16"/>
                <w:szCs w:val="16"/>
              </w:rPr>
              <w:fldChar w:fldCharType="separate"/>
            </w:r>
            <w:r w:rsidRPr="00CD1124">
              <w:rPr>
                <w:noProof/>
                <w:sz w:val="16"/>
                <w:szCs w:val="16"/>
              </w:rPr>
              <w:t>(Janssens et al., 2000)</w:t>
            </w:r>
            <w:r>
              <w:rPr>
                <w:sz w:val="16"/>
                <w:szCs w:val="16"/>
              </w:rPr>
              <w:fldChar w:fldCharType="end"/>
            </w:r>
          </w:p>
        </w:tc>
        <w:tc>
          <w:tcPr>
            <w:tcW w:w="8533" w:type="dxa"/>
            <w:gridSpan w:val="2"/>
          </w:tcPr>
          <w:p w:rsidR="004165AB" w:rsidRPr="0007052E" w:rsidRDefault="004165AB" w:rsidP="004165AB">
            <w:pPr>
              <w:rPr>
                <w:sz w:val="16"/>
                <w:szCs w:val="16"/>
              </w:rPr>
            </w:pPr>
            <w:r w:rsidRPr="001D4780">
              <w:rPr>
                <w:sz w:val="16"/>
                <w:szCs w:val="16"/>
              </w:rPr>
              <w:t>Janssens, I. A., Kowalski, A. S., Longdoz, B., &amp; Ceulemans, R. (2000). Assessing forest soil CO2 efflux: an in situ comparison of four techniques. Tree Physiology, 20(1), 23–32. doi:10.1093/treephys/20.1.23</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13</w:t>
            </w:r>
          </w:p>
        </w:tc>
        <w:tc>
          <w:tcPr>
            <w:tcW w:w="1832" w:type="dxa"/>
            <w:gridSpan w:val="2"/>
          </w:tcPr>
          <w:p w:rsidR="004165AB" w:rsidRDefault="00944AF7" w:rsidP="004165AB">
            <w:pPr>
              <w:rPr>
                <w:sz w:val="16"/>
                <w:szCs w:val="16"/>
              </w:rPr>
            </w:pPr>
            <w:r>
              <w:rPr>
                <w:rFonts w:hint="eastAsia"/>
                <w:sz w:val="16"/>
                <w:szCs w:val="16"/>
              </w:rPr>
              <w:t>4303</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93/treephys/28.2.161", "ISSN" : "0829-318X", "author" : [ { "dropping-particle" : "", "family" : "Gaumont-Guay", "given" : "David", "non-dropping-particle" : "", "parse-names" : false, "suffix" : "" }, { "dropping-particle" : "", "family" : "Black", "given" : "T. Andrew", "non-dropping-particle" : "", "parse-names" : false, "suffix" : "" }, { "dropping-particle" : "", "family" : "Barr", "given" : "Alan G.", "non-dropping-particle" : "", "parse-names" : false, "suffix" : "" }, { "dropping-particle" : "", "family" : "Jassal", "given" : "Rachhpal S.", "non-dropping-particle" : "", "parse-names" : false, "suffix" : "" }, { "dropping-particle" : "", "family" : "Nesic", "given" : "Zoran", "non-dropping-particle" : "", "parse-names" : false, "suffix" : "" } ], "container-title" : "Tree Physiology", "id" : "ITEM-1", "issue" : "2", "issued" : { "date-parts" : [ [ "2008", "2", "1" ] ] }, "page" : "161-171", "title" : "Biophysical controls on rhizospheric and heterotrophic components of soil respiration in a boreal black spruce stand", "type" : "article-journal", "volume" : "28" }, "uris" : [ "http://www.mendeley.com/documents/?uuid=023068b8-9323-4aff-b238-44063e7cdaca" ] } ], "mendeley" : { "formattedCitation" : "(Gaumont-Guay et al., 2008)", "plainTextFormattedCitation" : "(Gaumont-Guay et al., 2008)", "previouslyFormattedCitation" : "(Gaumont-Guay et al., 2008)" }, "properties" : { "noteIndex" : 0 }, "schema" : "https://github.com/citation-style-language/schema/raw/master/csl-citation.json" }</w:instrText>
            </w:r>
            <w:r>
              <w:rPr>
                <w:sz w:val="16"/>
                <w:szCs w:val="16"/>
              </w:rPr>
              <w:fldChar w:fldCharType="separate"/>
            </w:r>
            <w:r w:rsidRPr="00CD1124">
              <w:rPr>
                <w:noProof/>
                <w:sz w:val="16"/>
                <w:szCs w:val="16"/>
              </w:rPr>
              <w:t>(Gaumont-Guay et al., 2008)</w:t>
            </w:r>
            <w:r>
              <w:rPr>
                <w:sz w:val="16"/>
                <w:szCs w:val="16"/>
              </w:rPr>
              <w:fldChar w:fldCharType="end"/>
            </w:r>
          </w:p>
        </w:tc>
        <w:tc>
          <w:tcPr>
            <w:tcW w:w="8533" w:type="dxa"/>
            <w:gridSpan w:val="2"/>
          </w:tcPr>
          <w:p w:rsidR="004165AB" w:rsidRPr="0007052E" w:rsidRDefault="004165AB" w:rsidP="004165AB">
            <w:pPr>
              <w:rPr>
                <w:sz w:val="16"/>
                <w:szCs w:val="16"/>
              </w:rPr>
            </w:pPr>
            <w:r w:rsidRPr="00A32352">
              <w:rPr>
                <w:sz w:val="16"/>
                <w:szCs w:val="16"/>
              </w:rPr>
              <w:t>Gaumont-Guay, D., Black, T. A., Barr, A. G., Jassal, R. S., &amp; Nesic, Z. (2008). Biophysical controls on rhizospheric and heterotrophic components of soil respiration in a boreal black spruce stand. Tree Physiology, 28(2), 161–171. doi:10.1093/treephys/28.2.161</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14</w:t>
            </w:r>
          </w:p>
        </w:tc>
        <w:tc>
          <w:tcPr>
            <w:tcW w:w="1832" w:type="dxa"/>
            <w:gridSpan w:val="2"/>
          </w:tcPr>
          <w:p w:rsidR="004165AB" w:rsidRDefault="00944AF7" w:rsidP="004165AB">
            <w:pPr>
              <w:rPr>
                <w:sz w:val="16"/>
                <w:szCs w:val="16"/>
              </w:rPr>
            </w:pPr>
            <w:r>
              <w:rPr>
                <w:rFonts w:hint="eastAsia"/>
                <w:sz w:val="16"/>
                <w:szCs w:val="16"/>
              </w:rPr>
              <w:t>1565</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16/S0038-0717(00)00077-8", "ISSN" : "00380717", "author" : [ { "dropping-particle" : "", "family" : "Buchmann", "given" : "Nina", "non-dropping-particle" : "", "parse-names" : false, "suffix" : "" } ], "container-title" : "Soil Biology and Biochemistry", "id" : "ITEM-1", "issue" : "11-12", "issued" : { "date-parts" : [ [ "2000", "10" ] ] }, "page" : "1625-1635", "title" : "Biotic and abiotic factors controlling soil respiration rates in Picea abies stands", "type" : "article-journal", "volume" : "32" }, "uris" : [ "http://www.mendeley.com/documents/?uuid=de5bb461-0198-4225-9d18-d398ced4445c" ] } ], "mendeley" : { "formattedCitation" : "(Buchmann, 2000)", "plainTextFormattedCitation" : "(Buchmann, 2000)", "previouslyFormattedCitation" : "(Buchmann, 2000)" }, "properties" : { "noteIndex" : 0 }, "schema" : "https://github.com/citation-style-language/schema/raw/master/csl-citation.json" }</w:instrText>
            </w:r>
            <w:r>
              <w:rPr>
                <w:sz w:val="16"/>
                <w:szCs w:val="16"/>
              </w:rPr>
              <w:fldChar w:fldCharType="separate"/>
            </w:r>
            <w:r w:rsidRPr="00CD1124">
              <w:rPr>
                <w:noProof/>
                <w:sz w:val="16"/>
                <w:szCs w:val="16"/>
              </w:rPr>
              <w:t>(Buchmann, 2000)</w:t>
            </w:r>
            <w:r>
              <w:rPr>
                <w:sz w:val="16"/>
                <w:szCs w:val="16"/>
              </w:rPr>
              <w:fldChar w:fldCharType="end"/>
            </w:r>
          </w:p>
        </w:tc>
        <w:tc>
          <w:tcPr>
            <w:tcW w:w="8533" w:type="dxa"/>
            <w:gridSpan w:val="2"/>
          </w:tcPr>
          <w:p w:rsidR="004165AB" w:rsidRPr="0007052E" w:rsidRDefault="004165AB" w:rsidP="004165AB">
            <w:pPr>
              <w:rPr>
                <w:sz w:val="16"/>
                <w:szCs w:val="16"/>
              </w:rPr>
            </w:pPr>
            <w:r w:rsidRPr="00B2552C">
              <w:rPr>
                <w:sz w:val="16"/>
                <w:szCs w:val="16"/>
              </w:rPr>
              <w:t xml:space="preserve">Buchmann, N. (2000). Biotic and abiotic factors controlling soil respiration rates in Picea abies stands. </w:t>
            </w:r>
            <w:r w:rsidRPr="00B2552C">
              <w:rPr>
                <w:i/>
                <w:iCs/>
                <w:sz w:val="16"/>
                <w:szCs w:val="16"/>
              </w:rPr>
              <w:t>Soil Biology and Biochemistry</w:t>
            </w:r>
            <w:r w:rsidRPr="00B2552C">
              <w:rPr>
                <w:sz w:val="16"/>
                <w:szCs w:val="16"/>
              </w:rPr>
              <w:t xml:space="preserve">, </w:t>
            </w:r>
            <w:r w:rsidRPr="00B2552C">
              <w:rPr>
                <w:i/>
                <w:iCs/>
                <w:sz w:val="16"/>
                <w:szCs w:val="16"/>
              </w:rPr>
              <w:t>32</w:t>
            </w:r>
            <w:r w:rsidRPr="00B2552C">
              <w:rPr>
                <w:sz w:val="16"/>
                <w:szCs w:val="16"/>
              </w:rPr>
              <w:t>(11-12), 1625–1635. doi:10.1016/S0038-0717(00)00077-8</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15</w:t>
            </w:r>
          </w:p>
        </w:tc>
        <w:tc>
          <w:tcPr>
            <w:tcW w:w="1832" w:type="dxa"/>
            <w:gridSpan w:val="2"/>
          </w:tcPr>
          <w:p w:rsidR="004165AB" w:rsidRDefault="00944AF7" w:rsidP="004165AB">
            <w:pPr>
              <w:rPr>
                <w:sz w:val="16"/>
                <w:szCs w:val="16"/>
              </w:rPr>
            </w:pPr>
            <w:r>
              <w:rPr>
                <w:rFonts w:hint="eastAsia"/>
                <w:sz w:val="16"/>
                <w:szCs w:val="16"/>
              </w:rPr>
              <w:t>4709</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111/j.1469-8137.2008.02755.x", "ISSN" : "1469-8137", "PMID" : "19220762", "abstract" : "Soil respiration is the largest flux of carbon (C) from terrestrial ecosystems to the atmosphere. Here, we tested the hypothesis that photosynthesis affects the diurnal pattern of grassland soil-respired CO(2) and its C isotope composition (delta(13)C(SR)). A combined shading and pulse-labelling experiment was carried out in a mountain grassland. delta(13)C(SR) was monitored at a high time resolution with a tunable diode laser absorption spectrometer. In unlabelled plots a diurnal pattern of delta(13)C(SR) was observed, which was not explained by soil temperature, moisture or flux rates and contained a component that was also independent of assimilate supply. In labelled plots delta(13)C(SR) reflected a rapid transfer and respiratory use of freshly plant-assimilated C and a diurnal shift in the predominant respiratory C source from recent (i.e. at least 1 d old) to fresh (i.e. photoassimilates produced on the same day). We conclude that in grasslands the plant-derived substrates used for soil respiratory processes vary during the day, and that photosynthesis provides an important and immediate C source. These findings indicate a tight coupling in the plant-soil system and the importance of plant metabolism for soil CO(2) fluxes.", "author" : [ { "dropping-particle" : "", "family" : "Bahn", "given" : "Michael", "non-dropping-particle" : "", "parse-names" : false, "suffix" : "" }, { "dropping-particle" : "", "family" : "Schmitt", "given" : "Michael", "non-dropping-particle" : "", "parse-names" : false, "suffix" : "" }, { "dropping-particle" : "", "family" : "Siegwolf", "given" : "Rolf", "non-dropping-particle" : "", "parse-names" : false, "suffix" : "" }, { "dropping-particle" : "", "family" : "Richter", "given" : "Andreas", "non-dropping-particle" : "", "parse-names" : false, "suffix" : "" }, { "dropping-particle" : "", "family" : "Br\u00fcggemann", "given" : "Nicolas", "non-dropping-particle" : "", "parse-names" : false, "suffix" : "" } ], "container-title" : "The New phytologist", "id" : "ITEM-1", "issue" : "2", "issued" : { "date-parts" : [ [ "2009", "1" ] ] }, "page" : "451-60", "title" : "Does photosynthesis affect grassland soil-respired CO2 and its carbon isotope composition on a diurnal timescale?", "type" : "article-journal", "volume" : "182" }, "uris" : [ "http://www.mendeley.com/documents/?uuid=9acfcc3d-8a95-4786-b494-4f41f614ead6" ] } ], "mendeley" : { "formattedCitation" : "(Bahn et al., 2009)", "plainTextFormattedCitation" : "(Bahn et al., 2009)", "previouslyFormattedCitation" : "(Bahn et al., 2009)" }, "properties" : { "noteIndex" : 0 }, "schema" : "https://github.com/citation-style-language/schema/raw/master/csl-citation.json" }</w:instrText>
            </w:r>
            <w:r>
              <w:rPr>
                <w:sz w:val="16"/>
                <w:szCs w:val="16"/>
              </w:rPr>
              <w:fldChar w:fldCharType="separate"/>
            </w:r>
            <w:r w:rsidRPr="00CD1124">
              <w:rPr>
                <w:noProof/>
                <w:sz w:val="16"/>
                <w:szCs w:val="16"/>
              </w:rPr>
              <w:t>(Bahn et al., 2009)</w:t>
            </w:r>
            <w:r>
              <w:rPr>
                <w:sz w:val="16"/>
                <w:szCs w:val="16"/>
              </w:rPr>
              <w:fldChar w:fldCharType="end"/>
            </w:r>
          </w:p>
        </w:tc>
        <w:tc>
          <w:tcPr>
            <w:tcW w:w="8533" w:type="dxa"/>
            <w:gridSpan w:val="2"/>
          </w:tcPr>
          <w:p w:rsidR="004165AB" w:rsidRPr="0007052E" w:rsidRDefault="004165AB" w:rsidP="004165AB">
            <w:pPr>
              <w:rPr>
                <w:sz w:val="16"/>
                <w:szCs w:val="16"/>
              </w:rPr>
            </w:pPr>
            <w:r w:rsidRPr="00D73CB7">
              <w:rPr>
                <w:sz w:val="16"/>
                <w:szCs w:val="16"/>
              </w:rPr>
              <w:t>Bahn, M., Schmitt, M., Siegwolf, R., Richter, A., &amp; Brüggemann, N. (2009). Does photosynthesis affect grassland soil-respired CO2 and its carbon isotope composition on a diurnal timescale? The New Phytologist, 182(2), 451–60. doi:10.1111/j.1469-8137.2008.02755.x</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16</w:t>
            </w:r>
          </w:p>
        </w:tc>
        <w:tc>
          <w:tcPr>
            <w:tcW w:w="1832" w:type="dxa"/>
            <w:gridSpan w:val="2"/>
          </w:tcPr>
          <w:p w:rsidR="004165AB" w:rsidRDefault="00944AF7" w:rsidP="004165AB">
            <w:pPr>
              <w:rPr>
                <w:sz w:val="16"/>
                <w:szCs w:val="16"/>
              </w:rPr>
            </w:pPr>
            <w:r>
              <w:rPr>
                <w:rFonts w:hint="eastAsia"/>
                <w:sz w:val="16"/>
                <w:szCs w:val="16"/>
              </w:rPr>
              <w:t>10132</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4028/www.scientific.net/AMM.618.380", "ISSN" : "1662-7482", "author" : [ { "dropping-particle" : "", "family" : "Ma", "given" : "Jiang Ming", "non-dropping-particle" : "", "parse-names" : false, "suffix" : "" }, { "dropping-particle" : "", "family" : "Wu", "given" : "Meng", "non-dropping-particle" : "", "parse-names" : false, "suffix" : "" }, { "dropping-particle" : "", "family" : "Zhan", "given" : "Ting Ting", "non-dropping-particle" : "", "parse-names" : false, "suffix" : "" }, { "dropping-particle" : "", "family" : "Tian", "given" : "Feng", "non-dropping-particle" : "", "parse-names" : false, "suffix" : "" }, { "dropping-particle" : "", "family" : "Liang", "given" : "Shi Chu", "non-dropping-particle" : "", "parse-names" : false, "suffix" : "" } ], "container-title" : "Applied Mechanics and Materials", "id" : "ITEM-1", "issued" : { "date-parts" : [ [ "2014", "8" ] ] }, "page" : "380-387", "title" : "Characteristics on Soil Respiration of Eucalyptus Plantation with Four Years Old in Beihai of Guangxi, Southern China", "type" : "article-journal", "volume" : "618" }, "uris" : [ "http://www.mendeley.com/documents/?uuid=02da4943-14d7-42af-ad7d-0cab3419ce81" ] } ], "mendeley" : { "formattedCitation" : "(Ma et al., 2014)", "plainTextFormattedCitation" : "(Ma et al., 2014)", "previouslyFormattedCitation" : "(Ma et al., 2014)" }, "properties" : { "noteIndex" : 0 }, "schema" : "https://github.com/citation-style-language/schema/raw/master/csl-citation.json" }</w:instrText>
            </w:r>
            <w:r>
              <w:rPr>
                <w:sz w:val="16"/>
                <w:szCs w:val="16"/>
              </w:rPr>
              <w:fldChar w:fldCharType="separate"/>
            </w:r>
            <w:r w:rsidRPr="00CD1124">
              <w:rPr>
                <w:noProof/>
                <w:sz w:val="16"/>
                <w:szCs w:val="16"/>
              </w:rPr>
              <w:t>(Ma et al., 2014)</w:t>
            </w:r>
            <w:r>
              <w:rPr>
                <w:sz w:val="16"/>
                <w:szCs w:val="16"/>
              </w:rPr>
              <w:fldChar w:fldCharType="end"/>
            </w:r>
          </w:p>
        </w:tc>
        <w:tc>
          <w:tcPr>
            <w:tcW w:w="8533" w:type="dxa"/>
            <w:gridSpan w:val="2"/>
          </w:tcPr>
          <w:p w:rsidR="004165AB" w:rsidRPr="0007052E" w:rsidRDefault="004165AB" w:rsidP="004165AB">
            <w:pPr>
              <w:rPr>
                <w:sz w:val="16"/>
                <w:szCs w:val="16"/>
              </w:rPr>
            </w:pPr>
            <w:r w:rsidRPr="00B36EEC">
              <w:rPr>
                <w:sz w:val="16"/>
                <w:szCs w:val="16"/>
              </w:rPr>
              <w:t xml:space="preserve">Ma, J. M., Wu, M., Zhan, T. T., Tian, F., &amp; Liang, S. C. (2014). Characteristics on Soil Respiration of Eucalyptus Plantation with Four Years Old in Beihai of Guangxi, Southern China. </w:t>
            </w:r>
            <w:r w:rsidRPr="00B36EEC">
              <w:rPr>
                <w:i/>
                <w:iCs/>
                <w:sz w:val="16"/>
                <w:szCs w:val="16"/>
              </w:rPr>
              <w:t>Applied Mechanics and Materials</w:t>
            </w:r>
            <w:r w:rsidRPr="00B36EEC">
              <w:rPr>
                <w:sz w:val="16"/>
                <w:szCs w:val="16"/>
              </w:rPr>
              <w:t xml:space="preserve">, </w:t>
            </w:r>
            <w:r w:rsidRPr="00B36EEC">
              <w:rPr>
                <w:i/>
                <w:iCs/>
                <w:sz w:val="16"/>
                <w:szCs w:val="16"/>
              </w:rPr>
              <w:t>618</w:t>
            </w:r>
            <w:r w:rsidRPr="00B36EEC">
              <w:rPr>
                <w:sz w:val="16"/>
                <w:szCs w:val="16"/>
              </w:rPr>
              <w:t>, 380–387. doi:10.4028/www.scientific.net/AMM.618.380</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lastRenderedPageBreak/>
              <w:t>17</w:t>
            </w:r>
          </w:p>
        </w:tc>
        <w:tc>
          <w:tcPr>
            <w:tcW w:w="1832" w:type="dxa"/>
            <w:gridSpan w:val="2"/>
          </w:tcPr>
          <w:p w:rsidR="004165AB" w:rsidRDefault="00944AF7" w:rsidP="004165AB">
            <w:pPr>
              <w:rPr>
                <w:sz w:val="16"/>
                <w:szCs w:val="16"/>
              </w:rPr>
            </w:pPr>
            <w:r>
              <w:rPr>
                <w:rFonts w:hint="eastAsia"/>
                <w:sz w:val="16"/>
                <w:szCs w:val="16"/>
              </w:rPr>
              <w:t>10127</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80/00380768.2013.873991", "ISSN" : "0038-0768", "author" : [ { "dropping-particle" : "", "family" : "Chen", "given" : "Youchao", "non-dropping-particle" : "", "parse-names" : false, "suffix" : "" }, { "dropping-particle" : "", "family" : "Luo", "given" : "Ji", "non-dropping-particle" : "", "parse-names" : false, "suffix" : "" }, { "dropping-particle" : "", "family" : "Li", "given" : "Wei", "non-dropping-particle" : "", "parse-names" : false, "suffix" : "" }, { "dropping-particle" : "", "family" : "Yu", "given" : "Dong", "non-dropping-particle" : "", "parse-names" : false, "suffix" : "" }, { "dropping-particle" : "", "family" : "She", "given" : "Jia", "non-dropping-particle" : "", "parse-names" : false, "suffix" : "" } ], "container-title" : "Soil Science and Plant Nutrition", "id" : "ITEM-1", "issue" : "2", "issued" : { "date-parts" : [ [ "2014", "4", "29" ] ] }, "page" : "231-241", "title" : "Comparison of soil respiration among three different subalpine ecosystems on eastern Tibetan Plateau, China", "type" : "article-journal", "volume" : "60" }, "uris" : [ "http://www.mendeley.com/documents/?uuid=659b422c-deaa-4f66-b435-90e39035b06e" ] } ], "mendeley" : { "formattedCitation" : "(Chen et al., 2014)", "plainTextFormattedCitation" : "(Chen et al., 2014)", "previouslyFormattedCitation" : "(Chen et al., 2014)" }, "properties" : { "noteIndex" : 0 }, "schema" : "https://github.com/citation-style-language/schema/raw/master/csl-citation.json" }</w:instrText>
            </w:r>
            <w:r>
              <w:rPr>
                <w:sz w:val="16"/>
                <w:szCs w:val="16"/>
              </w:rPr>
              <w:fldChar w:fldCharType="separate"/>
            </w:r>
            <w:r w:rsidRPr="00CD1124">
              <w:rPr>
                <w:noProof/>
                <w:sz w:val="16"/>
                <w:szCs w:val="16"/>
              </w:rPr>
              <w:t>(Chen et al., 2014)</w:t>
            </w:r>
            <w:r>
              <w:rPr>
                <w:sz w:val="16"/>
                <w:szCs w:val="16"/>
              </w:rPr>
              <w:fldChar w:fldCharType="end"/>
            </w:r>
          </w:p>
        </w:tc>
        <w:tc>
          <w:tcPr>
            <w:tcW w:w="8533" w:type="dxa"/>
            <w:gridSpan w:val="2"/>
          </w:tcPr>
          <w:p w:rsidR="004165AB" w:rsidRPr="0007052E" w:rsidRDefault="004165AB" w:rsidP="004165AB">
            <w:pPr>
              <w:rPr>
                <w:sz w:val="16"/>
                <w:szCs w:val="16"/>
              </w:rPr>
            </w:pPr>
            <w:r w:rsidRPr="00DE167B">
              <w:rPr>
                <w:sz w:val="16"/>
                <w:szCs w:val="16"/>
              </w:rPr>
              <w:t>Chen, Y., Luo, J., Li, W., Yu, D., &amp; She, J. (2014). Comparison of soil respiration among three different subalpine ecosystems on eastern Tibetan Plateau, China. Soil Science and Plant Nutrition, 60(2), 231–241. doi:10.1080/00380768.2013.873991</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18</w:t>
            </w:r>
          </w:p>
        </w:tc>
        <w:tc>
          <w:tcPr>
            <w:tcW w:w="1832" w:type="dxa"/>
            <w:gridSpan w:val="2"/>
          </w:tcPr>
          <w:p w:rsidR="004165AB" w:rsidRDefault="00944AF7" w:rsidP="004165AB">
            <w:pPr>
              <w:rPr>
                <w:sz w:val="16"/>
                <w:szCs w:val="16"/>
              </w:rPr>
            </w:pPr>
            <w:r>
              <w:rPr>
                <w:rFonts w:hint="eastAsia"/>
                <w:sz w:val="16"/>
                <w:szCs w:val="16"/>
              </w:rPr>
              <w:t>3159</w:t>
            </w:r>
          </w:p>
        </w:tc>
        <w:tc>
          <w:tcPr>
            <w:tcW w:w="2049" w:type="dxa"/>
            <w:gridSpan w:val="2"/>
          </w:tcPr>
          <w:p w:rsidR="004165AB" w:rsidRPr="0007052E" w:rsidRDefault="004165AB" w:rsidP="004165AB">
            <w:pPr>
              <w:rPr>
                <w:sz w:val="16"/>
                <w:szCs w:val="16"/>
              </w:rPr>
            </w:pPr>
            <w:r>
              <w:rPr>
                <w:sz w:val="16"/>
                <w:szCs w:val="16"/>
              </w:rPr>
              <w:fldChar w:fldCharType="begin" w:fldLock="1"/>
            </w:r>
            <w:r w:rsidR="00A240E7">
              <w:rPr>
                <w:sz w:val="16"/>
                <w:szCs w:val="16"/>
              </w:rPr>
              <w:instrText>ADDIN CSL_CITATION { "citationItems" : [ { "id" : "ITEM-1", "itemData" : { "DOI" : "10.1016/j.agrformet.2005.07.011", "ISSN" : "01681923", "author" : [ { "dropping-particle" : "", "family" : "Tang", "given" : "Jianwu", "non-dropping-particle" : "", "parse-names" : false, "suffix" : "" }, { "dropping-particle" : "", "family" : "Misson", "given" : "Laurent", "non-dropping-particle" : "", "parse-names" : false, "suffix" : "" }, { "dropping-particle" : "", "family" : "Gershenson", "given" : "Alexander", "non-dropping-particle" : "", "parse-names" : false, "suffix" : "" }, { "dropping-particle" : "", "family" : "Cheng", "given" : "Weixin", "non-dropping-particle" : "", "parse-names" : false, "suffix" : "" }, { "dropping-particle" : "", "family" : "Goldstein", "given" : "Allen H.", "non-dropping-particle" : "", "parse-names" : false, "suffix" : "" } ], "container-title" : "Agricultural and Forest Meteorology", "id" : "ITEM-1", "issue" : "3-4", "issued" : { "date-parts" : [ [ "2005", "10" ] ] }, "page" : "212-227", "title" : "Continuous measurements of soil respiration with and without roots in a ponderosa pine plantation in the Sierra Nevada Mountains", "type" : "article-journal", "volume" : "132" }, "uris" : [ "http://www.mendeley.com/documents/?uuid=21139558-7f14-4cf1-91a1-77c055e5377b" ] } ], "mendeley" : { "formattedCitation" : "(Tang et al., 2005a)", "plainTextFormattedCitation" : "(Tang et al., 2005a)", "previouslyFormattedCitation" : "(Tang et al., 2005a)" }, "properties" : { "noteIndex" : 0 }, "schema" : "https://github.com/citation-style-language/schema/raw/master/csl-citation.json" }</w:instrText>
            </w:r>
            <w:r>
              <w:rPr>
                <w:sz w:val="16"/>
                <w:szCs w:val="16"/>
              </w:rPr>
              <w:fldChar w:fldCharType="separate"/>
            </w:r>
            <w:r w:rsidRPr="00F02F8C">
              <w:rPr>
                <w:noProof/>
                <w:sz w:val="16"/>
                <w:szCs w:val="16"/>
              </w:rPr>
              <w:t>(Tang et al., 2005a)</w:t>
            </w:r>
            <w:r>
              <w:rPr>
                <w:sz w:val="16"/>
                <w:szCs w:val="16"/>
              </w:rPr>
              <w:fldChar w:fldCharType="end"/>
            </w:r>
          </w:p>
        </w:tc>
        <w:tc>
          <w:tcPr>
            <w:tcW w:w="8533" w:type="dxa"/>
            <w:gridSpan w:val="2"/>
          </w:tcPr>
          <w:p w:rsidR="004165AB" w:rsidRPr="0007052E" w:rsidRDefault="004165AB" w:rsidP="004165AB">
            <w:pPr>
              <w:rPr>
                <w:sz w:val="16"/>
                <w:szCs w:val="16"/>
              </w:rPr>
            </w:pPr>
            <w:r w:rsidRPr="00611414">
              <w:rPr>
                <w:sz w:val="16"/>
                <w:szCs w:val="16"/>
              </w:rPr>
              <w:t>Tang, J., Misson, L., Gershenson, A., Cheng, W., &amp; Goldstein, A. H. (2005). Continuous measurements of soil respiration with and without roots in a ponderosa pine plantation in the Sierra Nevada Mountains. Agricultural and Forest Meteorology, 132(3-4), 212–227. doi:10.1016/j.agrformet.2005.07.011</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19</w:t>
            </w:r>
          </w:p>
        </w:tc>
        <w:tc>
          <w:tcPr>
            <w:tcW w:w="1832" w:type="dxa"/>
            <w:gridSpan w:val="2"/>
          </w:tcPr>
          <w:p w:rsidR="004165AB" w:rsidRDefault="00944AF7" w:rsidP="004165AB">
            <w:pPr>
              <w:rPr>
                <w:sz w:val="16"/>
                <w:szCs w:val="16"/>
              </w:rPr>
            </w:pPr>
            <w:r>
              <w:rPr>
                <w:rFonts w:hint="eastAsia"/>
                <w:sz w:val="16"/>
                <w:szCs w:val="16"/>
              </w:rPr>
              <w:t>3187</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author" : [ { "dropping-particle" : "", "family" : "Wang", "given" : "Wei", "non-dropping-particle" : "", "parse-names" : false, "suffix" : "" }, { "dropping-particle" : "", "family" : "Ohse", "given" : "Kenji", "non-dropping-particle" : "", "parse-names" : false, "suffix" : "" }, { "dropping-particle" : "", "family" : "Liu", "given" : "Jianjun", "non-dropping-particle" : "", "parse-names" : false, "suffix" : "" }, { "dropping-particle" : "", "family" : "Mo", "given" : "Wenhong", "non-dropping-particle" : "", "parse-names" : false, "suffix" : "" }, { "dropping-particle" : "", "family" : "Oikawa", "given" : "Takehisa", "non-dropping-particle" : "", "parse-names" : false, "suffix" : "" } ], "container-title" : "India Academy of Sciences", "id" : "ITEM-1", "issue" : "4", "issued" : { "date-parts" : [ [ "2005" ] ] }, "page" : "507-514", "title" : "Contribution of root respiration to soil respiration in a C 3 / C 4 mixed grassland", "type" : "article-journal", "volume" : "30" }, "uris" : [ "http://www.mendeley.com/documents/?uuid=e39f9cd0-ecce-4129-9d30-c1aff5548afd" ] } ], "mendeley" : { "formattedCitation" : "(Wang et al., 2005)", "plainTextFormattedCitation" : "(Wang et al., 2005)", "previouslyFormattedCitation" : "(Wang et al., 2005)" }, "properties" : { "noteIndex" : 0 }, "schema" : "https://github.com/citation-style-language/schema/raw/master/csl-citation.json" }</w:instrText>
            </w:r>
            <w:r>
              <w:rPr>
                <w:sz w:val="16"/>
                <w:szCs w:val="16"/>
              </w:rPr>
              <w:fldChar w:fldCharType="separate"/>
            </w:r>
            <w:r w:rsidRPr="00CD1124">
              <w:rPr>
                <w:noProof/>
                <w:sz w:val="16"/>
                <w:szCs w:val="16"/>
              </w:rPr>
              <w:t>(Wang et al., 2005)</w:t>
            </w:r>
            <w:r>
              <w:rPr>
                <w:sz w:val="16"/>
                <w:szCs w:val="16"/>
              </w:rPr>
              <w:fldChar w:fldCharType="end"/>
            </w:r>
          </w:p>
        </w:tc>
        <w:tc>
          <w:tcPr>
            <w:tcW w:w="8533" w:type="dxa"/>
            <w:gridSpan w:val="2"/>
          </w:tcPr>
          <w:p w:rsidR="004165AB" w:rsidRPr="0007052E" w:rsidRDefault="004165AB" w:rsidP="004165AB">
            <w:pPr>
              <w:pStyle w:val="a8"/>
              <w:ind w:left="480" w:hanging="480"/>
              <w:rPr>
                <w:sz w:val="16"/>
                <w:szCs w:val="16"/>
              </w:rPr>
            </w:pPr>
            <w:r w:rsidRPr="009C66DC">
              <w:rPr>
                <w:rFonts w:asciiTheme="minorHAnsi" w:hAnsiTheme="minorHAnsi" w:cstheme="minorBidi"/>
                <w:sz w:val="16"/>
                <w:szCs w:val="16"/>
              </w:rPr>
              <w:t>Wang, W., Ohse, K., Liu, J., Mo, W., &amp; Oikawa, T. (2005). Contribution of root respiration to soil respiration in a C 3 / C 4 mixed grassland. India Academy of Sciences, 30(4), 507–514.</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20</w:t>
            </w:r>
          </w:p>
        </w:tc>
        <w:tc>
          <w:tcPr>
            <w:tcW w:w="1832" w:type="dxa"/>
            <w:gridSpan w:val="2"/>
          </w:tcPr>
          <w:p w:rsidR="004165AB" w:rsidRDefault="00944AF7" w:rsidP="004165AB">
            <w:pPr>
              <w:rPr>
                <w:sz w:val="16"/>
                <w:szCs w:val="16"/>
              </w:rPr>
            </w:pPr>
            <w:r>
              <w:rPr>
                <w:rFonts w:hint="eastAsia"/>
                <w:sz w:val="16"/>
                <w:szCs w:val="16"/>
              </w:rPr>
              <w:t>10133</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371/journal.pone.0089294", "ISSN" : "1932-6203", "PMID" : "24586668", "abstract" : "Stem respiration is a critical and uncertain component of ecosystem carbon cycle. Few studies reported diurnal change in stem respiration as well as its linkage with climate. In this study, we investigated the diurnal and seasonal change in stem respiration and its linkage with environmental factors, in larch plantations of northern China from 2010 to 2012. The stem respiration per unit surface area (RS) showed clear diurnal cycles, ranging from 1.65\u00b10.10 to 2.69\u00b10.15 \u00b5mol m(-2) s(-1), increased after 6\u223600, peaked at 15\u223600 and then decreased. Both stem temperature and air temperature show similar diurnal pattern, while the diurnal pattern of air relative humidity is just the opposite to Rs. Similar to the diurnal cycles, seasonal change in RS followed the pattern of stem temperature. RS increased from May (1.28\u00b10.07 \u00b5mol m(-2) s(-1)) when the stem temperature was relatively low and peaked in July (3.02\u00b10.10 \u00b5mol m(-2) s(-1)) when the stem temperature was also the highest. Further regression analyses show that RS exponentially increases with increasing temperature, and the Q10 of Rs at mid daytime (1.97\u00b10.17 at 12\u223600 and 1.96\u00b10.10 at 15\u223600) is significantly lower than that of mid nighttime (2.60\u00b10.14 at 00\u223600 and 2.71\u00b10.25 at 03\u223600) Q10. This result not only implies that Rs is more sensitive to night than day warming, but also highlights that temperature responses of Rs estimated by only daytime measurement can lead to underestimated stem respiration increase under global warming, especially considering that temperature increase is faster during nighttime.", "author" : [ { "dropping-particle" : "", "family" : "Yang", "given" : "Yan", "non-dropping-particle" : "", "parse-names" : false, "suffix" : "" }, { "dropping-particle" : "", "family" : "Zhao", "given" : "Miao", "non-dropping-particle" : "", "parse-names" : false, "suffix" : "" }, { "dropping-particle" : "", "family" : "Xu", "given" : "Xiangtao", "non-dropping-particle" : "", "parse-names" : false, "suffix" : "" }, { "dropping-particle" : "", "family" : "Sun", "given" : "Zhenzhong", "non-dropping-particle" : "", "parse-names" : false, "suffix" : "" }, { "dropping-particle" : "", "family" : "Yin", "given" : "Guodong", "non-dropping-particle" : "", "parse-names" : false, "suffix" : "" }, { "dropping-particle" : "", "family" : "Piao", "given" : "Shilong", "non-dropping-particle" : "", "parse-names" : false, "suffix" : "" } ], "container-title" : "PloS one", "id" : "ITEM-1", "issue" : "2", "issued" : { "date-parts" : [ [ "2014", "1" ] ] }, "page" : "e89294", "title" : "Diurnal and seasonal change in stem respiration of Larix principis-rupprechtii trees, northern China", "type" : "article-journal", "volume" : "9" }, "uris" : [ "http://www.mendeley.com/documents/?uuid=d6f644d5-fa67-4bfb-99dd-c79a8f82bc4a" ] } ], "mendeley" : { "formattedCitation" : "(Yang et al., 2014)", "plainTextFormattedCitation" : "(Yang et al., 2014)", "previouslyFormattedCitation" : "(Yang et al., 2014)" }, "properties" : { "noteIndex" : 0 }, "schema" : "https://github.com/citation-style-language/schema/raw/master/csl-citation.json" }</w:instrText>
            </w:r>
            <w:r>
              <w:rPr>
                <w:sz w:val="16"/>
                <w:szCs w:val="16"/>
              </w:rPr>
              <w:fldChar w:fldCharType="separate"/>
            </w:r>
            <w:r w:rsidRPr="00CD1124">
              <w:rPr>
                <w:noProof/>
                <w:sz w:val="16"/>
                <w:szCs w:val="16"/>
              </w:rPr>
              <w:t>(Yang et al., 2014)</w:t>
            </w:r>
            <w:r>
              <w:rPr>
                <w:sz w:val="16"/>
                <w:szCs w:val="16"/>
              </w:rPr>
              <w:fldChar w:fldCharType="end"/>
            </w:r>
          </w:p>
        </w:tc>
        <w:tc>
          <w:tcPr>
            <w:tcW w:w="8533" w:type="dxa"/>
            <w:gridSpan w:val="2"/>
          </w:tcPr>
          <w:p w:rsidR="004165AB" w:rsidRPr="0007052E" w:rsidRDefault="004165AB" w:rsidP="004165AB">
            <w:pPr>
              <w:rPr>
                <w:sz w:val="16"/>
                <w:szCs w:val="16"/>
              </w:rPr>
            </w:pPr>
            <w:r w:rsidRPr="00407FFA">
              <w:rPr>
                <w:sz w:val="16"/>
                <w:szCs w:val="16"/>
              </w:rPr>
              <w:t>Yang, Y., Zhao, M., Xu, X., Sun, Z., Yin, G., &amp; Piao, S. (2014). Diurnal and seasonal change in stem respiration of Larix principis-rupprechtii trees, northern China. PloS One, 9(2), e89294. doi:10.1371/journal.pone.0089294</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21</w:t>
            </w:r>
          </w:p>
        </w:tc>
        <w:tc>
          <w:tcPr>
            <w:tcW w:w="1832" w:type="dxa"/>
            <w:gridSpan w:val="2"/>
          </w:tcPr>
          <w:p w:rsidR="004165AB" w:rsidRDefault="00944AF7" w:rsidP="004165AB">
            <w:pPr>
              <w:rPr>
                <w:sz w:val="16"/>
                <w:szCs w:val="16"/>
              </w:rPr>
            </w:pPr>
            <w:r>
              <w:rPr>
                <w:rFonts w:hint="eastAsia"/>
                <w:sz w:val="16"/>
                <w:szCs w:val="16"/>
              </w:rPr>
              <w:t>3890</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07/s11676-007-0047-3", "ISSN" : "1007-662X", "author" : [ { "dropping-particle" : "", "family" : "Jin", "given" : "Zhao", "non-dropping-particle" : "", "parse-names" : false, "suffix" : "" }, { "dropping-particle" : "", "family" : "Qi", "given" : "Yu-chun", "non-dropping-particle" : "", "parse-names" : false, "suffix" : "" }, { "dropping-particle" : "", "family" : "Dong", "given" : "Yun-she", "non-dropping-particle" : "", "parse-names" : false, "suffix" : "" } ], "container-title" : "Journal of Forestry Research", "id" : "ITEM-1", "issue" : "3", "issued" : { "date-parts" : [ [ "2007", "9" ] ] }, "page" : "231-235", "title" : "Diurnal and seasonal dynamics of soil respiration in desert shrubland of Artemisia Ordosica on Ordos Plateau of Inner Mongolia, China", "type" : "article-journal", "volume" : "18" }, "uris" : [ "http://www.mendeley.com/documents/?uuid=d547abb4-c710-4155-a67e-d8a648bb87b6" ] } ], "mendeley" : { "formattedCitation" : "(Jin et al., 2007)", "plainTextFormattedCitation" : "(Jin et al., 2007)", "previouslyFormattedCitation" : "(Jin et al., 2007)" }, "properties" : { "noteIndex" : 0 }, "schema" : "https://github.com/citation-style-language/schema/raw/master/csl-citation.json" }</w:instrText>
            </w:r>
            <w:r>
              <w:rPr>
                <w:sz w:val="16"/>
                <w:szCs w:val="16"/>
              </w:rPr>
              <w:fldChar w:fldCharType="separate"/>
            </w:r>
            <w:r w:rsidRPr="00CD1124">
              <w:rPr>
                <w:noProof/>
                <w:sz w:val="16"/>
                <w:szCs w:val="16"/>
              </w:rPr>
              <w:t>(Jin et al., 2007)</w:t>
            </w:r>
            <w:r>
              <w:rPr>
                <w:sz w:val="16"/>
                <w:szCs w:val="16"/>
              </w:rPr>
              <w:fldChar w:fldCharType="end"/>
            </w:r>
          </w:p>
        </w:tc>
        <w:tc>
          <w:tcPr>
            <w:tcW w:w="8533" w:type="dxa"/>
            <w:gridSpan w:val="2"/>
          </w:tcPr>
          <w:p w:rsidR="004165AB" w:rsidRPr="0007052E" w:rsidRDefault="004165AB" w:rsidP="004165AB">
            <w:pPr>
              <w:rPr>
                <w:sz w:val="16"/>
                <w:szCs w:val="16"/>
              </w:rPr>
            </w:pPr>
            <w:r w:rsidRPr="005C16A6">
              <w:rPr>
                <w:sz w:val="16"/>
                <w:szCs w:val="16"/>
              </w:rPr>
              <w:t>Jin, Z., Qi, Y., &amp; Dong, Y. (2007). Diurnal and seasonal dynamics of soil respiration in desert shrubland of Artemisia Ordosica on Ordos Plateau of Inner Mongolia, China. Journal of Forestry Research, 18(3), 231–235. doi:10.1007/s11676-007-0047-3</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22</w:t>
            </w:r>
          </w:p>
        </w:tc>
        <w:tc>
          <w:tcPr>
            <w:tcW w:w="1832" w:type="dxa"/>
            <w:gridSpan w:val="2"/>
          </w:tcPr>
          <w:p w:rsidR="004165AB" w:rsidRDefault="00944AF7" w:rsidP="004165AB">
            <w:pPr>
              <w:rPr>
                <w:sz w:val="16"/>
                <w:szCs w:val="16"/>
              </w:rPr>
            </w:pPr>
            <w:r>
              <w:rPr>
                <w:rFonts w:hint="eastAsia"/>
                <w:sz w:val="16"/>
                <w:szCs w:val="16"/>
              </w:rPr>
              <w:t>3591</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16/j.agrformet.2006.02.008", "ISSN" : "01681923", "author" : [ { "dropping-particle" : "", "family" : "Shi", "given" : "Pei-Li", "non-dropping-particle" : "", "parse-names" : false, "suffix" : "" }, { "dropping-particle" : "", "family" : "Zhang", "given" : "Xian-Zhou", "non-dropping-particle" : "", "parse-names" : false, "suffix" : "" }, { "dropping-particle" : "", "family" : "Zhong", "given" : "Zhi-Ming", "non-dropping-particle" : "", "parse-names" : false, "suffix" : "" }, { "dropping-particle" : "", "family" : "Ouyang", "given" : "Hua", "non-dropping-particle" : "", "parse-names" : false, "suffix" : "" } ], "container-title" : "Agricultural and Forest Meteorology", "id" : "ITEM-1", "issue" : "3-4", "issued" : { "date-parts" : [ [ "2006", "4" ] ] }, "page" : "220-233", "title" : "Diurnal and seasonal variability of soil CO2 efflux in a cropland ecosystem on the Tibetan Plateau", "type" : "article-journal", "volume" : "137" }, "uris" : [ "http://www.mendeley.com/documents/?uuid=2e8dbad6-72a8-47bd-b8c4-adb382a1b500" ] } ], "mendeley" : { "formattedCitation" : "(Shi et al., 2006)", "plainTextFormattedCitation" : "(Shi et al., 2006)", "previouslyFormattedCitation" : "(Shi et al., 2006)" }, "properties" : { "noteIndex" : 0 }, "schema" : "https://github.com/citation-style-language/schema/raw/master/csl-citation.json" }</w:instrText>
            </w:r>
            <w:r>
              <w:rPr>
                <w:sz w:val="16"/>
                <w:szCs w:val="16"/>
              </w:rPr>
              <w:fldChar w:fldCharType="separate"/>
            </w:r>
            <w:r w:rsidRPr="00CD1124">
              <w:rPr>
                <w:noProof/>
                <w:sz w:val="16"/>
                <w:szCs w:val="16"/>
              </w:rPr>
              <w:t>(Shi et al., 2006)</w:t>
            </w:r>
            <w:r>
              <w:rPr>
                <w:sz w:val="16"/>
                <w:szCs w:val="16"/>
              </w:rPr>
              <w:fldChar w:fldCharType="end"/>
            </w:r>
          </w:p>
        </w:tc>
        <w:tc>
          <w:tcPr>
            <w:tcW w:w="8533" w:type="dxa"/>
            <w:gridSpan w:val="2"/>
          </w:tcPr>
          <w:p w:rsidR="004165AB" w:rsidRPr="0007052E" w:rsidRDefault="004165AB" w:rsidP="004165AB">
            <w:pPr>
              <w:rPr>
                <w:sz w:val="16"/>
                <w:szCs w:val="16"/>
              </w:rPr>
            </w:pPr>
            <w:r w:rsidRPr="00700C24">
              <w:rPr>
                <w:sz w:val="16"/>
                <w:szCs w:val="16"/>
              </w:rPr>
              <w:t>Shi, P.-L., Zhang, X.-Z., Zhong, Z.-M., &amp; Ouyang, H. (2006). Diurnal and seasonal variability of soil CO2 efflux in a cropland ecosystem on the Tibetan Plateau. Agricultural and Forest Meteorology, 137(3-4), 220–233. doi:10.1016/j.agrformet.2006.02.008</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23</w:t>
            </w:r>
          </w:p>
        </w:tc>
        <w:tc>
          <w:tcPr>
            <w:tcW w:w="1832" w:type="dxa"/>
            <w:gridSpan w:val="2"/>
          </w:tcPr>
          <w:p w:rsidR="004165AB" w:rsidRDefault="00944AF7" w:rsidP="004165AB">
            <w:pPr>
              <w:rPr>
                <w:sz w:val="16"/>
                <w:szCs w:val="16"/>
              </w:rPr>
            </w:pPr>
            <w:r>
              <w:rPr>
                <w:rFonts w:hint="eastAsia"/>
                <w:sz w:val="16"/>
                <w:szCs w:val="16"/>
              </w:rPr>
              <w:t>2100</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16/S0929-1393(01)00180-9", "ISSN" : "09291393", "author" : [ { "dropping-particle" : "", "family" : "Nakadai", "given" : "Toshie", "non-dropping-particle" : "", "parse-names" : false, "suffix" : "" }, { "dropping-particle" : "", "family" : "Yokozawa", "given" : "Masayuki", "non-dropping-particle" : "", "parse-names" : false, "suffix" : "" }, { "dropping-particle" : "", "family" : "Ikeda", "given" : "Hiroaki", "non-dropping-particle" : "", "parse-names" : false, "suffix" : "" }, { "dropping-particle" : "", "family" : "Koizumi", "given" : "Hiroshi", "non-dropping-particle" : "", "parse-names" : false, "suffix" : "" } ], "container-title" : "Applied Soil Ecology", "id" : "ITEM-1", "issue" : "2", "issued" : { "date-parts" : [ [ "2002", "2" ] ] }, "page" : "161-171", "title" : "Diurnal changes of carbon dioxide flux from bare soil in agricultural field in Japan", "type" : "article-journal", "volume" : "19" }, "uris" : [ "http://www.mendeley.com/documents/?uuid=2bf33253-87ee-4bb3-ae3c-b68dff7c2568" ] } ], "mendeley" : { "formattedCitation" : "(Nakadai et al., 2002)", "plainTextFormattedCitation" : "(Nakadai et al., 2002)", "previouslyFormattedCitation" : "(Nakadai et al., 2002)" }, "properties" : { "noteIndex" : 0 }, "schema" : "https://github.com/citation-style-language/schema/raw/master/csl-citation.json" }</w:instrText>
            </w:r>
            <w:r>
              <w:rPr>
                <w:sz w:val="16"/>
                <w:szCs w:val="16"/>
              </w:rPr>
              <w:fldChar w:fldCharType="separate"/>
            </w:r>
            <w:r w:rsidRPr="00CD1124">
              <w:rPr>
                <w:noProof/>
                <w:sz w:val="16"/>
                <w:szCs w:val="16"/>
              </w:rPr>
              <w:t>(Nakadai et al., 2002)</w:t>
            </w:r>
            <w:r>
              <w:rPr>
                <w:sz w:val="16"/>
                <w:szCs w:val="16"/>
              </w:rPr>
              <w:fldChar w:fldCharType="end"/>
            </w:r>
          </w:p>
        </w:tc>
        <w:tc>
          <w:tcPr>
            <w:tcW w:w="8533" w:type="dxa"/>
            <w:gridSpan w:val="2"/>
          </w:tcPr>
          <w:p w:rsidR="004165AB" w:rsidRPr="0007052E" w:rsidRDefault="004165AB" w:rsidP="004165AB">
            <w:pPr>
              <w:rPr>
                <w:sz w:val="16"/>
                <w:szCs w:val="16"/>
              </w:rPr>
            </w:pPr>
            <w:r w:rsidRPr="00843D86">
              <w:rPr>
                <w:sz w:val="16"/>
                <w:szCs w:val="16"/>
              </w:rPr>
              <w:t>Nakadai, T., Yokozawa, M., Ikeda, H., &amp; Koizumi, H. (2002). Diurnal changes of carbon dioxide flux from bare soil in agricultural field in Japan. Applied Soil Ecology, 19(2), 161–171. doi:10.1016/S0929-1393(01)00180-9</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24</w:t>
            </w:r>
          </w:p>
        </w:tc>
        <w:tc>
          <w:tcPr>
            <w:tcW w:w="1832" w:type="dxa"/>
            <w:gridSpan w:val="2"/>
          </w:tcPr>
          <w:p w:rsidR="004165AB" w:rsidRDefault="00944AF7" w:rsidP="004165AB">
            <w:pPr>
              <w:rPr>
                <w:sz w:val="16"/>
                <w:szCs w:val="16"/>
              </w:rPr>
            </w:pPr>
            <w:r>
              <w:rPr>
                <w:rFonts w:hint="eastAsia"/>
                <w:sz w:val="16"/>
                <w:szCs w:val="16"/>
              </w:rPr>
              <w:t>4050</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29/2007GL030938", "ISSN" : "0094-8276", "author" : [ { "dropping-particle" : "", "family" : "Riveros-Iregui", "given" : "Diego A.", "non-dropping-particle" : "", "parse-names" : false, "suffix" : "" }, { "dropping-particle" : "", "family" : "Emanuel", "given" : "Ryan E.", "non-dropping-particle" : "", "parse-names" : false, "suffix" : "" }, { "dropping-particle" : "", "family" : "Muth", "given" : "Daniel J.", "non-dropping-particle" : "", "parse-names" : false, "suffix" : "" }, { "dropping-particle" : "", "family" : "McGlynn", "given" : "Brian L.", "non-dropping-particle" : "", "parse-names" : false, "suffix" : "" }, { "dropping-particle" : "", "family" : "Epstein", "given" : "Howard E.", "non-dropping-particle" : "", "parse-names" : false, "suffix" : "" }, { "dropping-particle" : "", "family" : "Welsch", "given" : "Daniel L.", "non-dropping-particle" : "", "parse-names" : false, "suffix" : "" }, { "dropping-particle" : "", "family" : "Pacific", "given" : "Vincent J.", "non-dropping-particle" : "", "parse-names" : false, "suffix" : "" }, { "dropping-particle" : "", "family" : "Wraith", "given" : "Jon M.", "non-dropping-particle" : "", "parse-names" : false, "suffix" : "" } ], "container-title" : "Geophysical Research Letters", "id" : "ITEM-1", "issue" : "17", "issued" : { "date-parts" : [ [ "2007", "9", "14" ] ] }, "page" : "L17404", "title" : "Diurnal hysteresis between soil CO 2 and soil temperature is controlled by soil water content", "type" : "article-journal", "volume" : "34" }, "uris" : [ "http://www.mendeley.com/documents/?uuid=c9dcd177-9c7b-4c5f-9d75-31f62374c1f3" ] } ], "mendeley" : { "formattedCitation" : "(Riveros-Iregui et al., 2007)", "plainTextFormattedCitation" : "(Riveros-Iregui et al., 2007)", "previouslyFormattedCitation" : "(Riveros-Iregui et al., 2007)" }, "properties" : { "noteIndex" : 0 }, "schema" : "https://github.com/citation-style-language/schema/raw/master/csl-citation.json" }</w:instrText>
            </w:r>
            <w:r>
              <w:rPr>
                <w:sz w:val="16"/>
                <w:szCs w:val="16"/>
              </w:rPr>
              <w:fldChar w:fldCharType="separate"/>
            </w:r>
            <w:r w:rsidRPr="00CD1124">
              <w:rPr>
                <w:noProof/>
                <w:sz w:val="16"/>
                <w:szCs w:val="16"/>
              </w:rPr>
              <w:t>(Riveros-Iregui et al., 2007)</w:t>
            </w:r>
            <w:r>
              <w:rPr>
                <w:sz w:val="16"/>
                <w:szCs w:val="16"/>
              </w:rPr>
              <w:fldChar w:fldCharType="end"/>
            </w:r>
          </w:p>
        </w:tc>
        <w:tc>
          <w:tcPr>
            <w:tcW w:w="8533" w:type="dxa"/>
            <w:gridSpan w:val="2"/>
          </w:tcPr>
          <w:p w:rsidR="004165AB" w:rsidRPr="0007052E" w:rsidRDefault="004165AB" w:rsidP="004165AB">
            <w:pPr>
              <w:rPr>
                <w:sz w:val="16"/>
                <w:szCs w:val="16"/>
              </w:rPr>
            </w:pPr>
            <w:r w:rsidRPr="00FF78EA">
              <w:rPr>
                <w:sz w:val="16"/>
                <w:szCs w:val="16"/>
              </w:rPr>
              <w:t>Riveros-Iregui, D. A., Emanuel, R. E., Muth, D. J., McGlynn, B. L., Epstein, H. E., Welsch, D. L., … Wraith, J. M. (2007). Diurnal hysteresis between soil CO 2 and soil temperature is controlled by soil water content. Geophysical Research Letters, 34(17), L17404. doi:10.1029/2007GL030938</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25</w:t>
            </w:r>
          </w:p>
        </w:tc>
        <w:tc>
          <w:tcPr>
            <w:tcW w:w="1832" w:type="dxa"/>
            <w:gridSpan w:val="2"/>
          </w:tcPr>
          <w:p w:rsidR="004165AB" w:rsidRDefault="00944AF7" w:rsidP="004165AB">
            <w:pPr>
              <w:rPr>
                <w:sz w:val="16"/>
                <w:szCs w:val="16"/>
              </w:rPr>
            </w:pPr>
            <w:r>
              <w:rPr>
                <w:rFonts w:hint="eastAsia"/>
                <w:sz w:val="16"/>
                <w:szCs w:val="16"/>
              </w:rPr>
              <w:t>10134</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16/j.soilbio.2013.09.024", "ISSN" : "00380717", "author" : [ { "dropping-particle" : "", "family" : "Han", "given" : "Guangxuan", "non-dropping-particle" : "", "parse-names" : false, "suffix" : "" }, { "dropping-particle" : "", "family" : "Luo", "given" : "Yiqi", "non-dropping-particle" : "", "parse-names" : false, "suffix" : "" }, { "dropping-particle" : "", "family" : "Li", "given" : "Dejun", "non-dropping-particle" : "", "parse-names" : false, "suffix" : "" }, { "dropping-particle" : "", "family" : "Xia", "given" : "Jianyang", "non-dropping-particle" : "", "parse-names" : false, "suffix" : "" }, { "dropping-particle" : "", "family" : "Xing", "given" : "Qinghui", "non-dropping-particle" : "", "parse-names" : false, "suffix" : "" }, { "dropping-particle" : "", "family" : "Yu", "given" : "Junbao", "non-dropping-particle" : "", "parse-names" : false, "suffix" : "" } ], "container-title" : "Soil Biology and Biochemistry", "id" : "ITEM-1", "issued" : { "date-parts" : [ [ "2014", "1" ] ] }, "page" : "85-94", "publisher" : "Elsevier Ltd", "title" : "Ecosystem photosynthesis regulates soil respiration on a diurnal scale with a short-term time lag in a coastal wetland", "type" : "article-journal", "volume" : "68" }, "uris" : [ "http://www.mendeley.com/documents/?uuid=b414072e-18bd-4e39-bb51-1e3879088af8" ] } ], "mendeley" : { "formattedCitation" : "(Han et al., 2014a)", "plainTextFormattedCitation" : "(Han et al., 2014a)", "previouslyFormattedCitation" : "(Han et al., 2014a)" }, "properties" : { "noteIndex" : 0 }, "schema" : "https://github.com/citation-style-language/schema/raw/master/csl-citation.json" }</w:instrText>
            </w:r>
            <w:r>
              <w:rPr>
                <w:sz w:val="16"/>
                <w:szCs w:val="16"/>
              </w:rPr>
              <w:fldChar w:fldCharType="separate"/>
            </w:r>
            <w:r w:rsidRPr="00CD1124">
              <w:rPr>
                <w:noProof/>
                <w:sz w:val="16"/>
                <w:szCs w:val="16"/>
              </w:rPr>
              <w:t>(Han et al., 2014a)</w:t>
            </w:r>
            <w:r>
              <w:rPr>
                <w:sz w:val="16"/>
                <w:szCs w:val="16"/>
              </w:rPr>
              <w:fldChar w:fldCharType="end"/>
            </w:r>
          </w:p>
        </w:tc>
        <w:tc>
          <w:tcPr>
            <w:tcW w:w="8533" w:type="dxa"/>
            <w:gridSpan w:val="2"/>
          </w:tcPr>
          <w:p w:rsidR="004165AB" w:rsidRPr="0007052E" w:rsidRDefault="004165AB" w:rsidP="004165AB">
            <w:pPr>
              <w:rPr>
                <w:sz w:val="16"/>
                <w:szCs w:val="16"/>
              </w:rPr>
            </w:pPr>
            <w:r w:rsidRPr="00FF78EA">
              <w:rPr>
                <w:sz w:val="16"/>
                <w:szCs w:val="16"/>
              </w:rPr>
              <w:t>Han, G., Luo, Y., Li, D., Xia, J., Xing, Q., &amp; Yu, J. (2014). Ecosystem photosynthesis regulates soil respiration on a diurnal scale with a short-term time lag in a coastal wetland. Soil Biology and Biochemistry, 68, 85–94. doi:10.1016/j.soilbio.2013.09.024</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26</w:t>
            </w:r>
          </w:p>
        </w:tc>
        <w:tc>
          <w:tcPr>
            <w:tcW w:w="1832" w:type="dxa"/>
            <w:gridSpan w:val="2"/>
          </w:tcPr>
          <w:p w:rsidR="004165AB" w:rsidRDefault="00944AF7" w:rsidP="004165AB">
            <w:pPr>
              <w:rPr>
                <w:sz w:val="16"/>
                <w:szCs w:val="16"/>
              </w:rPr>
            </w:pPr>
            <w:r>
              <w:rPr>
                <w:rFonts w:hint="eastAsia"/>
                <w:sz w:val="16"/>
                <w:szCs w:val="16"/>
              </w:rPr>
              <w:t>1582</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author" : [ { "dropping-particle" : "", "family" : "Davidson", "given" : "Eric A.", "non-dropping-particle" : "", "parse-names" : false, "suffix" : "" }, { "dropping-particle" : "V.", "family" : "Verchot", "given" : "Louis", "non-dropping-particle" : "", "parse-names" : false, "suffix" : "" }, { "dropping-particle" : "", "family" : "Cattanio", "given" : "Henrique J.", "non-dropping-particle" : "", "parse-names" : false, "suffix" : "" }, { "dropping-particle" : "", "family" : "Ackerman", "given" : "Ilse L.", "non-dropping-particle" : "", "parse-names" : false, "suffix" : "" }, { "dropping-particle" : "", "family" : "Carvalho", "given" : "J.E.M.", "non-dropping-particle" : "", "parse-names" : false, "suffix" : "" } ], "container-title" : "Biogeochemistry", "id" : "ITEM-1", "issued" : { "date-parts" : [ [ "2000" ] ] }, "page" : "53-69", "title" : "Effects of soil water content on soil respiration in forests and cattle pastures of eastern Amazonia", "type" : "article-journal", "volume" : "48" }, "uris" : [ "http://www.mendeley.com/documents/?uuid=9f2f5ece-3c13-4d9c-b485-c3069118848d" ] } ], "mendeley" : { "formattedCitation" : "(Davidson et al., 2000)", "plainTextFormattedCitation" : "(Davidson et al., 2000)", "previouslyFormattedCitation" : "(Davidson et al., 2000)" }, "properties" : { "noteIndex" : 0 }, "schema" : "https://github.com/citation-style-language/schema/raw/master/csl-citation.json" }</w:instrText>
            </w:r>
            <w:r>
              <w:rPr>
                <w:sz w:val="16"/>
                <w:szCs w:val="16"/>
              </w:rPr>
              <w:fldChar w:fldCharType="separate"/>
            </w:r>
            <w:r w:rsidRPr="00CD1124">
              <w:rPr>
                <w:noProof/>
                <w:sz w:val="16"/>
                <w:szCs w:val="16"/>
              </w:rPr>
              <w:t>(Davidson et al., 2000)</w:t>
            </w:r>
            <w:r>
              <w:rPr>
                <w:sz w:val="16"/>
                <w:szCs w:val="16"/>
              </w:rPr>
              <w:fldChar w:fldCharType="end"/>
            </w:r>
          </w:p>
        </w:tc>
        <w:tc>
          <w:tcPr>
            <w:tcW w:w="8533" w:type="dxa"/>
            <w:gridSpan w:val="2"/>
          </w:tcPr>
          <w:p w:rsidR="004165AB" w:rsidRPr="0007052E" w:rsidRDefault="004165AB" w:rsidP="004165AB">
            <w:pPr>
              <w:rPr>
                <w:sz w:val="16"/>
                <w:szCs w:val="16"/>
              </w:rPr>
            </w:pPr>
            <w:r w:rsidRPr="00FD2300">
              <w:rPr>
                <w:sz w:val="16"/>
                <w:szCs w:val="16"/>
              </w:rPr>
              <w:t>Davidson, E. A., Verchot, L. V., Cattanio, H. J., Ackerman, I. L., &amp; Carvalho, J. E. M. (2000). Effects of soil water content on soil respiration in forests and cattle pastures of eastern Amazonia. Biogeochemistry, 48, 53–69.</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27</w:t>
            </w:r>
          </w:p>
        </w:tc>
        <w:tc>
          <w:tcPr>
            <w:tcW w:w="1832" w:type="dxa"/>
            <w:gridSpan w:val="2"/>
          </w:tcPr>
          <w:p w:rsidR="004165AB" w:rsidRDefault="00944AF7" w:rsidP="004165AB">
            <w:pPr>
              <w:rPr>
                <w:sz w:val="16"/>
                <w:szCs w:val="16"/>
              </w:rPr>
            </w:pPr>
            <w:r>
              <w:rPr>
                <w:rFonts w:hint="eastAsia"/>
                <w:sz w:val="16"/>
                <w:szCs w:val="16"/>
              </w:rPr>
              <w:t>3888</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07/s10584-006-9136-0", "ISSN" : "0165-0009", "author" : [ { "dropping-particle" : "", "family" : "Jia", "given" : "Bingrui", "non-dropping-particle" : "", "parse-names" : false, "suffix" : "" }, { "dropping-particle" : "", "family" : "Zhou", "given" : "Guangsheng", "non-dropping-particle" : "", "parse-names" : false, "suffix" : "" }, { "dropping-particle" : "", "family" : "Wang", "given" : "Fengyu", "non-dropping-particle" : "", "parse-names" : false, "suffix" : "" }, { "dropping-particle" : "", "family" : "Wang", "given" : "Yuhui", "non-dropping-particle" : "", "parse-names" : false, "suffix" : "" }, { "dropping-particle" : "", "family" : "Weng", "given" : "Ensheng", "non-dropping-particle" : "", "parse-names" : false, "suffix" : "" } ], "container-title" : "Climatic Change", "id" : "ITEM-1", "issue" : "1-2", "issued" : { "date-parts" : [ [ "2007", "2", "13" ] ] }, "page" : "211-223", "title" : "Effects Of Grazing On Soil Respiration Of Leymus Chinensis Steppe", "type" : "article-journal", "volume" : "82" }, "uris" : [ "http://www.mendeley.com/documents/?uuid=cf06a6c2-1850-4b5d-926d-f2363fbd44b3" ] } ], "mendeley" : { "formattedCitation" : "(Jia et al., 2007)", "plainTextFormattedCitation" : "(Jia et al., 2007)", "previouslyFormattedCitation" : "(Jia et al., 2007)" }, "properties" : { "noteIndex" : 0 }, "schema" : "https://github.com/citation-style-language/schema/raw/master/csl-citation.json" }</w:instrText>
            </w:r>
            <w:r>
              <w:rPr>
                <w:sz w:val="16"/>
                <w:szCs w:val="16"/>
              </w:rPr>
              <w:fldChar w:fldCharType="separate"/>
            </w:r>
            <w:r w:rsidRPr="00CD1124">
              <w:rPr>
                <w:noProof/>
                <w:sz w:val="16"/>
                <w:szCs w:val="16"/>
              </w:rPr>
              <w:t>(Jia et al., 2007)</w:t>
            </w:r>
            <w:r>
              <w:rPr>
                <w:sz w:val="16"/>
                <w:szCs w:val="16"/>
              </w:rPr>
              <w:fldChar w:fldCharType="end"/>
            </w:r>
          </w:p>
        </w:tc>
        <w:tc>
          <w:tcPr>
            <w:tcW w:w="8533" w:type="dxa"/>
            <w:gridSpan w:val="2"/>
          </w:tcPr>
          <w:p w:rsidR="004165AB" w:rsidRPr="0007052E" w:rsidRDefault="004165AB" w:rsidP="004165AB">
            <w:pPr>
              <w:rPr>
                <w:sz w:val="16"/>
                <w:szCs w:val="16"/>
              </w:rPr>
            </w:pPr>
            <w:r w:rsidRPr="00FD2300">
              <w:rPr>
                <w:sz w:val="16"/>
                <w:szCs w:val="16"/>
              </w:rPr>
              <w:t>Jia, B., Zhou, G., Wang, F., Wang, Y., &amp; Weng, E. (2007). Effects Of Grazing On Soil Respiration Of Leymus Chinensis Steppe. Climatic Change, 82(1-2), 211–223. doi:10.1007/s10584-006-9136-0</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28</w:t>
            </w:r>
          </w:p>
        </w:tc>
        <w:tc>
          <w:tcPr>
            <w:tcW w:w="1832" w:type="dxa"/>
            <w:gridSpan w:val="2"/>
          </w:tcPr>
          <w:p w:rsidR="004165AB" w:rsidRDefault="00944AF7" w:rsidP="004165AB">
            <w:pPr>
              <w:rPr>
                <w:sz w:val="16"/>
                <w:szCs w:val="16"/>
              </w:rPr>
            </w:pPr>
            <w:r>
              <w:rPr>
                <w:rFonts w:hint="eastAsia"/>
                <w:sz w:val="16"/>
                <w:szCs w:val="16"/>
              </w:rPr>
              <w:t>2065</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author" : [ { "dropping-particle" : "", "family" : "Lee", "given" : "Mi-Sun", "non-dropping-particle" : "", "parse-names" : false, "suffix" : "" }, { "dropping-particle" : "", "family" : "Nakane", "given" : "Kaneyuki", "non-dropping-particle" : "", "parse-names" : false, "suffix" : "" }, { "dropping-particle" : "", "family" : "Nakatsubo", "given" : "Nakayuki", "non-dropping-particle" : "", "parse-names" : false, "suffix" : "" }, { "dropping-particle" : "", "family" : "Mo", "given" : "Wen-Hong", "non-dropping-particle" : "", "parse-names" : false, "suffix" : "" }, { "dropping-particle" : "", "family" : "Koizumi", "given" : "Hiroshi", "non-dropping-particle" : "", "parse-names" : false, "suffix" : "" } ], "container-title" : "Ecological Research", "id" : "ITEM-1", "issued" : { "date-parts" : [ [ "2002" ] ] }, "title" : "Effects of rainfall events on soil CO2 flux in a cool temperate deciduous broad-leaved forest", "type" : "article-journal" }, "uris" : [ "http://www.mendeley.com/documents/?uuid=4dba31b4-d324-4502-8fe7-63140190b97b" ] } ], "mendeley" : { "formattedCitation" : "(Lee et al., 2002)", "plainTextFormattedCitation" : "(Lee et al., 2002)", "previouslyFormattedCitation" : "(Lee et al., 2002)" }, "properties" : { "noteIndex" : 0 }, "schema" : "https://github.com/citation-style-language/schema/raw/master/csl-citation.json" }</w:instrText>
            </w:r>
            <w:r>
              <w:rPr>
                <w:sz w:val="16"/>
                <w:szCs w:val="16"/>
              </w:rPr>
              <w:fldChar w:fldCharType="separate"/>
            </w:r>
            <w:r w:rsidRPr="00CD1124">
              <w:rPr>
                <w:noProof/>
                <w:sz w:val="16"/>
                <w:szCs w:val="16"/>
              </w:rPr>
              <w:t>(Lee et al., 2002)</w:t>
            </w:r>
            <w:r>
              <w:rPr>
                <w:sz w:val="16"/>
                <w:szCs w:val="16"/>
              </w:rPr>
              <w:fldChar w:fldCharType="end"/>
            </w:r>
          </w:p>
        </w:tc>
        <w:tc>
          <w:tcPr>
            <w:tcW w:w="8533" w:type="dxa"/>
            <w:gridSpan w:val="2"/>
          </w:tcPr>
          <w:p w:rsidR="004165AB" w:rsidRPr="0007052E" w:rsidRDefault="004165AB" w:rsidP="004165AB">
            <w:pPr>
              <w:rPr>
                <w:sz w:val="16"/>
                <w:szCs w:val="16"/>
              </w:rPr>
            </w:pPr>
            <w:r w:rsidRPr="000E2204">
              <w:rPr>
                <w:sz w:val="16"/>
                <w:szCs w:val="16"/>
              </w:rPr>
              <w:t>Lee, M.-S., Nakane, K., Nakatsubo, N., Mo, W.-H., &amp; Koizumi, H. (2002). Effects of rainfall events on soil CO2 flux in a cool temperate deciduous broad-leaved forest. Ecological Research.</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29</w:t>
            </w:r>
          </w:p>
        </w:tc>
        <w:tc>
          <w:tcPr>
            <w:tcW w:w="1832" w:type="dxa"/>
            <w:gridSpan w:val="2"/>
          </w:tcPr>
          <w:p w:rsidR="004165AB" w:rsidRDefault="00944AF7" w:rsidP="004165AB">
            <w:pPr>
              <w:rPr>
                <w:sz w:val="16"/>
                <w:szCs w:val="16"/>
              </w:rPr>
            </w:pPr>
            <w:r>
              <w:rPr>
                <w:rFonts w:hint="eastAsia"/>
                <w:sz w:val="16"/>
                <w:szCs w:val="16"/>
              </w:rPr>
              <w:t>1412</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author" : [ { "dropping-particle" : "", "family" : "Akinremi", "given" : "O. O.", "non-dropping-particle" : "", "parse-names" : false, "suffix" : "" }, { "dropping-particle" : "", "family" : "Mcginn", "given" : "S. M.", "non-dropping-particle" : "", "parse-names" : false, "suffix" : "" }, { "dropping-particle" : "", "family" : "Mclean", "given" : "H. D. J.", "non-dropping-particle" : "", "parse-names" : false, "suffix" : "" } ], "container-title" : "Canadian Journal of Soil Science", "id" : "ITEM-1", "issued" : { "date-parts" : [ [ "1999" ] ] }, "page" : "5-13", "title" : "Effects of soil temperature and moisture on soil respiration in barley and fallow plots", "type" : "article-journal", "volume" : "79" }, "uris" : [ "http://www.mendeley.com/documents/?uuid=ed79ba72-65f6-4258-89bc-9436deb0ab6a" ] } ], "mendeley" : { "formattedCitation" : "(Akinremi et al., 1999)", "plainTextFormattedCitation" : "(Akinremi et al., 1999)", "previouslyFormattedCitation" : "(Akinremi et al., 1999)" }, "properties" : { "noteIndex" : 0 }, "schema" : "https://github.com/citation-style-language/schema/raw/master/csl-citation.json" }</w:instrText>
            </w:r>
            <w:r>
              <w:rPr>
                <w:sz w:val="16"/>
                <w:szCs w:val="16"/>
              </w:rPr>
              <w:fldChar w:fldCharType="separate"/>
            </w:r>
            <w:r w:rsidRPr="00CD1124">
              <w:rPr>
                <w:noProof/>
                <w:sz w:val="16"/>
                <w:szCs w:val="16"/>
              </w:rPr>
              <w:t>(Akinremi et al., 1999)</w:t>
            </w:r>
            <w:r>
              <w:rPr>
                <w:sz w:val="16"/>
                <w:szCs w:val="16"/>
              </w:rPr>
              <w:fldChar w:fldCharType="end"/>
            </w:r>
          </w:p>
        </w:tc>
        <w:tc>
          <w:tcPr>
            <w:tcW w:w="8533" w:type="dxa"/>
            <w:gridSpan w:val="2"/>
          </w:tcPr>
          <w:p w:rsidR="004165AB" w:rsidRPr="0007052E" w:rsidRDefault="004165AB" w:rsidP="004165AB">
            <w:pPr>
              <w:rPr>
                <w:sz w:val="16"/>
                <w:szCs w:val="16"/>
              </w:rPr>
            </w:pPr>
            <w:r w:rsidRPr="0097259F">
              <w:rPr>
                <w:sz w:val="16"/>
                <w:szCs w:val="16"/>
              </w:rPr>
              <w:t>Akinremi, O. O., Mcginn, S. M., &amp; Mclean, H. D. J. (1999). Effects of soil temperature and moisture on soil respiration in barley and fallow plots. Canadian Journal of Soil Science, 79, 5–13.</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30</w:t>
            </w:r>
          </w:p>
        </w:tc>
        <w:tc>
          <w:tcPr>
            <w:tcW w:w="1832" w:type="dxa"/>
            <w:gridSpan w:val="2"/>
          </w:tcPr>
          <w:p w:rsidR="004165AB" w:rsidRDefault="00944AF7" w:rsidP="004165AB">
            <w:pPr>
              <w:rPr>
                <w:sz w:val="16"/>
                <w:szCs w:val="16"/>
              </w:rPr>
            </w:pPr>
            <w:r>
              <w:rPr>
                <w:rFonts w:hint="eastAsia"/>
                <w:sz w:val="16"/>
                <w:szCs w:val="16"/>
              </w:rPr>
              <w:t>3394</w:t>
            </w:r>
          </w:p>
        </w:tc>
        <w:tc>
          <w:tcPr>
            <w:tcW w:w="2049" w:type="dxa"/>
            <w:gridSpan w:val="2"/>
          </w:tcPr>
          <w:p w:rsidR="004165AB" w:rsidRPr="0007052E" w:rsidRDefault="004165AB" w:rsidP="004165AB">
            <w:pPr>
              <w:rPr>
                <w:sz w:val="16"/>
                <w:szCs w:val="16"/>
              </w:rPr>
            </w:pPr>
            <w:r>
              <w:rPr>
                <w:sz w:val="16"/>
                <w:szCs w:val="16"/>
              </w:rPr>
              <w:fldChar w:fldCharType="begin" w:fldLock="1"/>
            </w:r>
            <w:r w:rsidR="00A240E7">
              <w:rPr>
                <w:sz w:val="16"/>
                <w:szCs w:val="16"/>
              </w:rPr>
              <w:instrText>ADDIN CSL_CITATION { "citationItems" : [ { "id" : "ITEM-1", "itemData" : { "DOI" : "10.1016/j.jaridenv.2006.02.002", "ISSN" : "01401963", "author" : [ { "dropping-particle" : "", "family" : "Jia", "given" : "B.", "non-dropping-particle" : "", "parse-names" : false, "suffix" : "" }, { "dropping-particle" : "", "family" : "Zhou", "given" : "G.", "non-dropping-particle" : "", "parse-names" : false, "suffix" : "" }, { "dropping-particle" : "", "family" : "Wang", "given" : "Y.", "non-dropping-particle" : "", "parse-names" : false, "suffix" : "" }, { "dropping-particle" : "", "family" : "Wang", "given" : "F.", "non-dropping-particle" : "", "parse-names" : false, "suffix" : "" }, { "dropping-particle" : "", "family" : "Wang", "given" : "X.", "non-dropping-particle" : "", "parse-names" : false, "suffix" : "" } ], "container-title" : "Journal of Arid Environments", "id" : "ITEM-1", "issue" : "1", "issued" : { "date-parts" : [ [ "2006", "10" ] ] }, "page" : "60-76", "title" : "Effects of temperature and soil water-content on soil respiration of grazed and ungrazed Leymus chinensis steppes, Inner Mongolia", "type" : "article-journal", "volume" : "67" }, "uris" : [ "http://www.mendeley.com/documents/?uuid=e0371e41-78aa-4c13-8d90-38663cb2f986" ] } ], "mendeley" : { "formattedCitation" : "(Jia et al., 2006a)", "plainTextFormattedCitation" : "(Jia et al., 2006a)", "previouslyFormattedCitation" : "(Jia et al., 2006a)" }, "properties" : { "noteIndex" : 0 }, "schema" : "https://github.com/citation-style-language/schema/raw/master/csl-citation.json" }</w:instrText>
            </w:r>
            <w:r>
              <w:rPr>
                <w:sz w:val="16"/>
                <w:szCs w:val="16"/>
              </w:rPr>
              <w:fldChar w:fldCharType="separate"/>
            </w:r>
            <w:r w:rsidRPr="00F02F8C">
              <w:rPr>
                <w:noProof/>
                <w:sz w:val="16"/>
                <w:szCs w:val="16"/>
              </w:rPr>
              <w:t>(Jia et al., 2006a)</w:t>
            </w:r>
            <w:r>
              <w:rPr>
                <w:sz w:val="16"/>
                <w:szCs w:val="16"/>
              </w:rPr>
              <w:fldChar w:fldCharType="end"/>
            </w:r>
          </w:p>
        </w:tc>
        <w:tc>
          <w:tcPr>
            <w:tcW w:w="8533" w:type="dxa"/>
            <w:gridSpan w:val="2"/>
          </w:tcPr>
          <w:p w:rsidR="004165AB" w:rsidRPr="0007052E" w:rsidRDefault="004165AB" w:rsidP="004165AB">
            <w:pPr>
              <w:rPr>
                <w:sz w:val="16"/>
                <w:szCs w:val="16"/>
              </w:rPr>
            </w:pPr>
            <w:r w:rsidRPr="009810FB">
              <w:rPr>
                <w:sz w:val="16"/>
                <w:szCs w:val="16"/>
              </w:rPr>
              <w:t>Jia, B., Zhou, G., Wang, Y., Wang, F., &amp; Wang, X. (2006). Effects of temperature and soil water-content on soil respiration of grazed and ungrazed Leymus chinensis steppes, Inner Mongolia. Journal of Arid Environments, 67(1), 60–76. doi:10.1016/j.jaridenv.2006.02.002</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31</w:t>
            </w:r>
          </w:p>
        </w:tc>
        <w:tc>
          <w:tcPr>
            <w:tcW w:w="1832" w:type="dxa"/>
            <w:gridSpan w:val="2"/>
          </w:tcPr>
          <w:p w:rsidR="004165AB" w:rsidRDefault="00944AF7" w:rsidP="004165AB">
            <w:pPr>
              <w:rPr>
                <w:sz w:val="16"/>
                <w:szCs w:val="16"/>
              </w:rPr>
            </w:pPr>
            <w:r>
              <w:rPr>
                <w:rFonts w:hint="eastAsia"/>
                <w:sz w:val="16"/>
                <w:szCs w:val="16"/>
              </w:rPr>
              <w:t>5417</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07/s10533-009-9383-z", "ISSN" : "0168-2563", "author" : [ { "dropping-particle" : "", "family" : "Ruehr", "given" : "Nadine K.", "non-dropping-particle" : "", "parse-names" : false, "suffix" : "" }, { "dropping-particle" : "", "family" : "Knohl", "given" : "Alexander", "non-dropping-particle" : "", "parse-names" : false, "suffix" : "" }, { "dropping-particle" : "", "family" : "Buchmann", "given" : "Nina", "non-dropping-particle" : "", "parse-names" : false, "suffix" : "" } ], "container-title" : "Biogeochemistry", "id" : "ITEM-1", "issue" : "1-3", "issued" : { "date-parts" : [ [ "2010", "10", "15" ] ] }, "page" : "153-170", "title" : "Environmental variables controlling soil respiration on diurnal, seasonal and annual time-scales in a mixed mountain forest in Switzerland", "type" : "article-journal", "volume" : "98" }, "uris" : [ "http://www.mendeley.com/documents/?uuid=dfcda373-c260-459c-a130-1593a75d6afe" ] } ], "mendeley" : { "formattedCitation" : "(Ruehr et al., 2010)", "plainTextFormattedCitation" : "(Ruehr et al., 2010)", "previouslyFormattedCitation" : "(Ruehr et al., 2010)" }, "properties" : { "noteIndex" : 0 }, "schema" : "https://github.com/citation-style-language/schema/raw/master/csl-citation.json" }</w:instrText>
            </w:r>
            <w:r>
              <w:rPr>
                <w:sz w:val="16"/>
                <w:szCs w:val="16"/>
              </w:rPr>
              <w:fldChar w:fldCharType="separate"/>
            </w:r>
            <w:r w:rsidRPr="00CD1124">
              <w:rPr>
                <w:noProof/>
                <w:sz w:val="16"/>
                <w:szCs w:val="16"/>
              </w:rPr>
              <w:t>(Ruehr et al., 2010)</w:t>
            </w:r>
            <w:r>
              <w:rPr>
                <w:sz w:val="16"/>
                <w:szCs w:val="16"/>
              </w:rPr>
              <w:fldChar w:fldCharType="end"/>
            </w:r>
          </w:p>
        </w:tc>
        <w:tc>
          <w:tcPr>
            <w:tcW w:w="8533" w:type="dxa"/>
            <w:gridSpan w:val="2"/>
          </w:tcPr>
          <w:p w:rsidR="004165AB" w:rsidRPr="0007052E" w:rsidRDefault="004165AB" w:rsidP="004165AB">
            <w:pPr>
              <w:rPr>
                <w:sz w:val="16"/>
                <w:szCs w:val="16"/>
              </w:rPr>
            </w:pPr>
            <w:r w:rsidRPr="00EA2318">
              <w:rPr>
                <w:sz w:val="16"/>
                <w:szCs w:val="16"/>
              </w:rPr>
              <w:t>Ruehr, N. K., Knohl, A., &amp; Buchmann, N. (2010). Environmental variables controlling soil respiration on diurnal, seasonal and annual time-scales in a mixed mountain forest in Switzerland. Biogeochemistry, 98(1-3), 153–170. doi:10.1007/s10533-009-9383-z</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32</w:t>
            </w:r>
          </w:p>
        </w:tc>
        <w:tc>
          <w:tcPr>
            <w:tcW w:w="1832" w:type="dxa"/>
            <w:gridSpan w:val="2"/>
          </w:tcPr>
          <w:p w:rsidR="004165AB" w:rsidRDefault="00944AF7" w:rsidP="004165AB">
            <w:pPr>
              <w:rPr>
                <w:sz w:val="16"/>
                <w:szCs w:val="16"/>
              </w:rPr>
            </w:pPr>
            <w:r>
              <w:rPr>
                <w:rFonts w:hint="eastAsia"/>
                <w:sz w:val="16"/>
                <w:szCs w:val="16"/>
              </w:rPr>
              <w:t>2459</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16/S0038-0717(03)00241-4", "author" : [ { "dropping-particle" : "", "family" : "Subke", "given" : "Jens-Arne", "non-dropping-particle" : "", "parse-names" : false, "suffix" : "" }, { "dropping-particle" : "", "family" : "Reichstein", "given" : "Markus", "non-dropping-particle" : "", "parse-names" : false, "suffix" : "" }, { "dropping-particle" : "", "family" : "Tenhunen", "given" : "John D.", "non-dropping-particle" : "", "parse-names" : false, "suffix" : "" } ], "container-title" : "Soil Biology &amp; Biochemistry", "id" : "ITEM-1", "issued" : { "date-parts" : [ [ "2003" ] ] }, "page" : "1467\u20131483", "title" : "Explaining temporal variation in soil CO2 ef\ufb02 ux in a mature spruce forest in southern Germany", "type" : "article-journal", "volume" : "35" }, "uris" : [ "http://www.mendeley.com/documents/?uuid=be13169e-17da-412a-a4ed-892a1255e0f8" ] } ], "mendeley" : { "formattedCitation" : "(Subke et al., 2003)", "plainTextFormattedCitation" : "(Subke et al., 2003)", "previouslyFormattedCitation" : "(Subke et al., 2003)" }, "properties" : { "noteIndex" : 0 }, "schema" : "https://github.com/citation-style-language/schema/raw/master/csl-citation.json" }</w:instrText>
            </w:r>
            <w:r>
              <w:rPr>
                <w:sz w:val="16"/>
                <w:szCs w:val="16"/>
              </w:rPr>
              <w:fldChar w:fldCharType="separate"/>
            </w:r>
            <w:r w:rsidRPr="00CD1124">
              <w:rPr>
                <w:noProof/>
                <w:sz w:val="16"/>
                <w:szCs w:val="16"/>
              </w:rPr>
              <w:t>(Subke et al., 2003)</w:t>
            </w:r>
            <w:r>
              <w:rPr>
                <w:sz w:val="16"/>
                <w:szCs w:val="16"/>
              </w:rPr>
              <w:fldChar w:fldCharType="end"/>
            </w:r>
          </w:p>
        </w:tc>
        <w:tc>
          <w:tcPr>
            <w:tcW w:w="8533" w:type="dxa"/>
            <w:gridSpan w:val="2"/>
          </w:tcPr>
          <w:p w:rsidR="004165AB" w:rsidRPr="0007052E" w:rsidRDefault="004165AB" w:rsidP="004165AB">
            <w:pPr>
              <w:rPr>
                <w:sz w:val="16"/>
                <w:szCs w:val="16"/>
              </w:rPr>
            </w:pPr>
            <w:r w:rsidRPr="001B4A24">
              <w:rPr>
                <w:sz w:val="16"/>
                <w:szCs w:val="16"/>
              </w:rPr>
              <w:t>Subke, J.-A., Reichstein, M., &amp; Tenhunen, J. D. (2003). Explaining temporal variation in soil CO2 efﬂ ux in a mature spruce forest in southern Germany. Soil Biology &amp; Biochemistry, 35, 1467–1483. doi:10.1016/S0038-0717(03)00241-4</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33</w:t>
            </w:r>
          </w:p>
        </w:tc>
        <w:tc>
          <w:tcPr>
            <w:tcW w:w="1832" w:type="dxa"/>
            <w:gridSpan w:val="2"/>
          </w:tcPr>
          <w:p w:rsidR="004165AB" w:rsidRDefault="00944AF7" w:rsidP="004165AB">
            <w:pPr>
              <w:rPr>
                <w:sz w:val="16"/>
                <w:szCs w:val="16"/>
              </w:rPr>
            </w:pPr>
            <w:r>
              <w:rPr>
                <w:rFonts w:hint="eastAsia"/>
                <w:sz w:val="16"/>
                <w:szCs w:val="16"/>
              </w:rPr>
              <w:t>1823</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author" : [ { "dropping-particle" : "", "family" : "Kutsch", "given" : "Werner L.", "non-dropping-particle" : "", "parse-names" : false, "suffix" : "" }, { "dropping-particle" : "", "family" : "Staack", "given" : "Arne", "non-dropping-particle" : "", "parse-names" : false, "suffix" : "" }, { "dropping-particle" : "", "family" : "W\u00f6tzel", "given" : "J\u00f6rg", "non-dropping-particle" : "", "parse-names" : false, "suffix" : "" }, { "dropping-particle" : "", "family" : "Middelhoff", "given" : "Ulrike", "non-dropping-particle" : "", "parse-names" : false, "suffix" : "" }, { "dropping-particle" : "", "family" : "Kappen", "given" : "Ludger", "non-dropping-particle" : "", "parse-names" : false, "suffix" : "" } ], "container-title" : "New Phytologist", "id" : "ITEM-1", "issued" : { "date-parts" : [ [ "2001" ] ] }, "page" : "157-168", "title" : "Field measurements of root respiration and total soil respiration in an alder forest", "type" : "article-journal", "volume" : "150" }, "uris" : [ "http://www.mendeley.com/documents/?uuid=9b329922-d26d-4798-b665-699b7e803488" ] } ], "mendeley" : { "formattedCitation" : "(Kutsch et al., 2001)", "plainTextFormattedCitation" : "(Kutsch et al., 2001)", "previouslyFormattedCitation" : "(Kutsch et al., 2001)" }, "properties" : { "noteIndex" : 0 }, "schema" : "https://github.com/citation-style-language/schema/raw/master/csl-citation.json" }</w:instrText>
            </w:r>
            <w:r>
              <w:rPr>
                <w:sz w:val="16"/>
                <w:szCs w:val="16"/>
              </w:rPr>
              <w:fldChar w:fldCharType="separate"/>
            </w:r>
            <w:r w:rsidRPr="00CD1124">
              <w:rPr>
                <w:noProof/>
                <w:sz w:val="16"/>
                <w:szCs w:val="16"/>
              </w:rPr>
              <w:t>(Kutsch et al., 2001)</w:t>
            </w:r>
            <w:r>
              <w:rPr>
                <w:sz w:val="16"/>
                <w:szCs w:val="16"/>
              </w:rPr>
              <w:fldChar w:fldCharType="end"/>
            </w:r>
          </w:p>
        </w:tc>
        <w:tc>
          <w:tcPr>
            <w:tcW w:w="8533" w:type="dxa"/>
            <w:gridSpan w:val="2"/>
          </w:tcPr>
          <w:p w:rsidR="004165AB" w:rsidRPr="0007052E" w:rsidRDefault="004165AB" w:rsidP="004165AB">
            <w:pPr>
              <w:rPr>
                <w:sz w:val="16"/>
                <w:szCs w:val="16"/>
              </w:rPr>
            </w:pPr>
            <w:r w:rsidRPr="00F84C46">
              <w:rPr>
                <w:sz w:val="16"/>
                <w:szCs w:val="16"/>
              </w:rPr>
              <w:t>Kutsch, W. L., Staack, A., Wötzel, J., Middelhoff, U., &amp; Kappen, L. (2001). Field measurements of root respiration and total soil respiration in an alder forest. New Phytologist, 150, 157–168.</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34</w:t>
            </w:r>
          </w:p>
        </w:tc>
        <w:tc>
          <w:tcPr>
            <w:tcW w:w="1832" w:type="dxa"/>
            <w:gridSpan w:val="2"/>
          </w:tcPr>
          <w:p w:rsidR="004165AB" w:rsidRDefault="00944AF7" w:rsidP="004165AB">
            <w:pPr>
              <w:rPr>
                <w:sz w:val="16"/>
                <w:szCs w:val="16"/>
              </w:rPr>
            </w:pPr>
            <w:r>
              <w:rPr>
                <w:rFonts w:hint="eastAsia"/>
                <w:sz w:val="16"/>
                <w:szCs w:val="16"/>
              </w:rPr>
              <w:t>10135</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16/S0168-1923(00)00177-5", "ISSN" : "01681923", "author" : [ { "dropping-particle" : "", "family" : "Janssens", "given" : "Ivan A.", "non-dropping-particle" : "", "parse-names" : false, "suffix" : "" }, { "dropping-particle" : "", "family" : "Kowalski", "given" : "Andrew S.", "non-dropping-particle" : "", "parse-names" : false, "suffix" : "" }, { "dropping-particle" : "", "family" : "Ceulemans", "given" : "Reinhart", "non-dropping-particle" : "", "parse-names" : false, "suffix" : "" } ], "container-title" : "Agricultural and Forest Meteorology", "id" : "ITEM-1", "issue" : "1", "issued" : { "date-parts" : [ [ "2001", "1" ] ] }, "page" : "61-69", "title" : "Forest floor CO2 fluxes estimated by eddy covariance and chamber-based model", "type" : "article-journal", "volume" : "106" }, "uris" : [ "http://www.mendeley.com/documents/?uuid=88166288-8be9-4a84-ac0e-75bf21dc2e02" ] } ], "mendeley" : { "formattedCitation" : "(Janssens et al., 2001)", "plainTextFormattedCitation" : "(Janssens et al., 2001)", "previouslyFormattedCitation" : "(Janssens et al., 2001)" }, "properties" : { "noteIndex" : 0 }, "schema" : "https://github.com/citation-style-language/schema/raw/master/csl-citation.json" }</w:instrText>
            </w:r>
            <w:r>
              <w:rPr>
                <w:sz w:val="16"/>
                <w:szCs w:val="16"/>
              </w:rPr>
              <w:fldChar w:fldCharType="separate"/>
            </w:r>
            <w:r w:rsidRPr="00CD1124">
              <w:rPr>
                <w:noProof/>
                <w:sz w:val="16"/>
                <w:szCs w:val="16"/>
              </w:rPr>
              <w:t>(Janssens et al., 2001)</w:t>
            </w:r>
            <w:r>
              <w:rPr>
                <w:sz w:val="16"/>
                <w:szCs w:val="16"/>
              </w:rPr>
              <w:fldChar w:fldCharType="end"/>
            </w:r>
          </w:p>
        </w:tc>
        <w:tc>
          <w:tcPr>
            <w:tcW w:w="8533" w:type="dxa"/>
            <w:gridSpan w:val="2"/>
          </w:tcPr>
          <w:p w:rsidR="004165AB" w:rsidRPr="0007052E" w:rsidRDefault="004165AB" w:rsidP="004165AB">
            <w:pPr>
              <w:rPr>
                <w:sz w:val="16"/>
                <w:szCs w:val="16"/>
              </w:rPr>
            </w:pPr>
            <w:r w:rsidRPr="00696C7D">
              <w:rPr>
                <w:sz w:val="16"/>
                <w:szCs w:val="16"/>
              </w:rPr>
              <w:t>Janssens, I. A., Kowalski, A. S., &amp; Ceulemans, R. (2001). Forest floor CO2 fluxes estimated by eddy covariance and chamber-based model. Agricultural and Forest Meteorology, 106(1), 61–69. doi:10.1016/S0168-1923(00)00177-5</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35</w:t>
            </w:r>
          </w:p>
        </w:tc>
        <w:tc>
          <w:tcPr>
            <w:tcW w:w="1832" w:type="dxa"/>
            <w:gridSpan w:val="2"/>
          </w:tcPr>
          <w:p w:rsidR="004165AB" w:rsidRDefault="00944AF7" w:rsidP="004165AB">
            <w:pPr>
              <w:rPr>
                <w:sz w:val="16"/>
                <w:szCs w:val="16"/>
              </w:rPr>
            </w:pPr>
            <w:r>
              <w:rPr>
                <w:rFonts w:hint="eastAsia"/>
                <w:sz w:val="16"/>
                <w:szCs w:val="16"/>
              </w:rPr>
              <w:t>13136</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371/journal.pone.0102954", "ISSN" : "1932-6203", "PMID" : "25050837", "abstract" : "The responses of soil respiration to environmental conditions have been studied extensively in various ecosystems. However, little is known about the impacts of temperature and moisture on soils respiration under biological soil crusts. In this study, CO2 efflux from biologically-crusted soils was measured continuously with an automated chamber system in Ningxia, northwest China, from June to October 2012. The highest soil respiration was observed in lichen-crusted soil (0.93 \u00b1 0.43 \u00b5mol m-2 s-1) and the lowest values in algae-crusted soil (0.73 \u00b1 0.31 \u00b5mol m-2 s-1). Over the diurnal scale, soil respiration was highest in the morning whereas soil temperature was highest in the midday, which resulted in diurnal hysteresis between the two variables. In addition, the lag time between soil respiration and soil temperature was negatively correlated with the soil volumetric water content and was reduced as soil water content increased. Over the seasonal scale, daily mean nighttime soil respiration was positively correlated with soil temperature when moisture exceeded 0.075 and 0.085 m3 m-3 in lichen- and moss-crusted soil, respectively. However, moisture did not affect on soil respiration in algae-crusted soil during the study period. Daily mean nighttime soil respiration normalized by soil temperature increased with water content in lichen- and moss-crusted soil. Our results indicated that different types of biological soil crusts could affect response of soil respiration to environmental factors. There is a need to consider the spatial distribution of different types of biological soil crusts and their relative contributions to the total C budgets at the ecosystem or landscape level.", "author" : [ { "dropping-particle" : "", "family" : "Feng", "given" : "Wei", "non-dropping-particle" : "", "parse-names" : false, "suffix" : "" }, { "dropping-particle" : "", "family" : "Zhang", "given" : "Yuqing", "non-dropping-particle" : "", "parse-names" : false, "suffix" : "" }, { "dropping-particle" : "", "family" : "Jia", "given" : "Xin", "non-dropping-particle" : "", "parse-names" : false, "suffix" : "" }, { "dropping-particle" : "", "family" : "Wu", "given" : "Bin", "non-dropping-particle" : "", "parse-names" : false, "suffix" : "" }, { "dropping-particle" : "", "family" : "Zha", "given" : "Tianshan", "non-dropping-particle" : "", "parse-names" : false, "suffix" : "" }, { "dropping-particle" : "", "family" : "Qin", "given" : "Shugao", "non-dropping-particle" : "", "parse-names" : false, "suffix" : "" }, { "dropping-particle" : "", "family" : "Wang", "given" : "Ben", "non-dropping-particle" : "", "parse-names" : false, "suffix" : "" }, { "dropping-particle" : "", "family" : "Shao", "given" : "Chenxi", "non-dropping-particle" : "", "parse-names" : false, "suffix" : "" }, { "dropping-particle" : "", "family" : "Liu", "given" : "Jiabin", "non-dropping-particle" : "", "parse-names" : false, "suffix" : "" }, { "dropping-particle" : "", "family" : "Fa", "given" : "Keyu", "non-dropping-particle" : "", "parse-names" : false, "suffix" : "" } ], "container-title" : "PloS one", "id" : "ITEM-1", "issue" : "7", "issued" : { "date-parts" : [ [ "2014", "1" ] ] }, "page" : "e102954", "title" : "Impact of environmental factors and biological soil crust types on soil respiration in a desert ecosystem.", "type" : "article-journal", "volume" : "9" }, "uris" : [ "http://www.mendeley.com/documents/?uuid=7093a623-8bdd-4446-b482-2b88b4503f5a" ] } ], "mendeley" : { "formattedCitation" : "(Feng et al., 2014)", "plainTextFormattedCitation" : "(Feng et al., 2014)", "previouslyFormattedCitation" : "(Feng et al., 2014)" }, "properties" : { "noteIndex" : 0 }, "schema" : "https://github.com/citation-style-language/schema/raw/master/csl-citation.json" }</w:instrText>
            </w:r>
            <w:r>
              <w:rPr>
                <w:sz w:val="16"/>
                <w:szCs w:val="16"/>
              </w:rPr>
              <w:fldChar w:fldCharType="separate"/>
            </w:r>
            <w:r w:rsidRPr="00CD1124">
              <w:rPr>
                <w:noProof/>
                <w:sz w:val="16"/>
                <w:szCs w:val="16"/>
              </w:rPr>
              <w:t>(Feng et al., 2014)</w:t>
            </w:r>
            <w:r>
              <w:rPr>
                <w:sz w:val="16"/>
                <w:szCs w:val="16"/>
              </w:rPr>
              <w:fldChar w:fldCharType="end"/>
            </w:r>
          </w:p>
        </w:tc>
        <w:tc>
          <w:tcPr>
            <w:tcW w:w="8533" w:type="dxa"/>
            <w:gridSpan w:val="2"/>
          </w:tcPr>
          <w:p w:rsidR="004165AB" w:rsidRPr="0007052E" w:rsidRDefault="004165AB" w:rsidP="004165AB">
            <w:pPr>
              <w:rPr>
                <w:sz w:val="16"/>
                <w:szCs w:val="16"/>
              </w:rPr>
            </w:pPr>
            <w:r w:rsidRPr="000C4519">
              <w:rPr>
                <w:sz w:val="16"/>
                <w:szCs w:val="16"/>
              </w:rPr>
              <w:t>Feng, W., Zhang, Y., Jia, X., Wu, B., Zha, T., Qin, S., … Fa, K. (2014). Impact of environmental factors and biological soil crust types on soil respiration in a desert ecosystem. PloS One, 9(7), e102954. doi:10.1371/journal.pone.0102954</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36</w:t>
            </w:r>
          </w:p>
        </w:tc>
        <w:tc>
          <w:tcPr>
            <w:tcW w:w="1832" w:type="dxa"/>
            <w:gridSpan w:val="2"/>
          </w:tcPr>
          <w:p w:rsidR="004165AB" w:rsidRDefault="00944AF7" w:rsidP="004165AB">
            <w:pPr>
              <w:rPr>
                <w:sz w:val="16"/>
                <w:szCs w:val="16"/>
              </w:rPr>
            </w:pPr>
            <w:r>
              <w:rPr>
                <w:rFonts w:hint="eastAsia"/>
                <w:sz w:val="16"/>
                <w:szCs w:val="16"/>
              </w:rPr>
              <w:t>4905</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16/j.soilbio.2008.12.030", "ISSN" : "00380717", "author" : [ { "dropping-particle" : "", "family" : "Jia", "given" : "Bingrui", "non-dropping-particle" : "", "parse-names" : false, "suffix" : "" }, { "dropping-particle" : "", "family" : "Zhou", "given" : "Guangsheng", "non-dropping-particle" : "", "parse-names" : false, "suffix" : "" } ], "container-title" : "Soil Biology and Biochemistry", "id" : "ITEM-1", "issue" : "4", "issued" : { "date-parts" : [ [ "2009", "4" ] ] }, "page" : "681-686", "publisher" : "Elsevier Ltd", "title" : "Integrated diurnal soil respiration model during growing season of a typical temperate steppe: Effects of temperature, soil water content and biomass production", "type" : "article-journal", "volume" : "41" }, "uris" : [ "http://www.mendeley.com/documents/?uuid=33a2cd5b-1789-4be1-a036-874c9c503f38" ] } ], "mendeley" : { "formattedCitation" : "(Jia and Zhou, 2009)", "plainTextFormattedCitation" : "(Jia and Zhou, 2009)", "previouslyFormattedCitation" : "(Jia and Zhou, 2009)" }, "properties" : { "noteIndex" : 0 }, "schema" : "https://github.com/citation-style-language/schema/raw/master/csl-citation.json" }</w:instrText>
            </w:r>
            <w:r>
              <w:rPr>
                <w:sz w:val="16"/>
                <w:szCs w:val="16"/>
              </w:rPr>
              <w:fldChar w:fldCharType="separate"/>
            </w:r>
            <w:r w:rsidRPr="00CD1124">
              <w:rPr>
                <w:noProof/>
                <w:sz w:val="16"/>
                <w:szCs w:val="16"/>
              </w:rPr>
              <w:t>(Jia and Zhou, 2009)</w:t>
            </w:r>
            <w:r>
              <w:rPr>
                <w:sz w:val="16"/>
                <w:szCs w:val="16"/>
              </w:rPr>
              <w:fldChar w:fldCharType="end"/>
            </w:r>
          </w:p>
        </w:tc>
        <w:tc>
          <w:tcPr>
            <w:tcW w:w="8533" w:type="dxa"/>
            <w:gridSpan w:val="2"/>
          </w:tcPr>
          <w:p w:rsidR="004165AB" w:rsidRPr="0007052E" w:rsidRDefault="004165AB" w:rsidP="004165AB">
            <w:pPr>
              <w:rPr>
                <w:sz w:val="16"/>
                <w:szCs w:val="16"/>
              </w:rPr>
            </w:pPr>
            <w:r w:rsidRPr="00D05EC0">
              <w:rPr>
                <w:sz w:val="16"/>
                <w:szCs w:val="16"/>
              </w:rPr>
              <w:t xml:space="preserve">Jia, B., &amp; Zhou, G. (2009). Integrated diurnal soil respiration model during growing season of a typical temperate steppe: Effects of temperature, soil water content and biomass production. </w:t>
            </w:r>
            <w:r w:rsidRPr="00D05EC0">
              <w:rPr>
                <w:i/>
                <w:iCs/>
                <w:sz w:val="16"/>
                <w:szCs w:val="16"/>
              </w:rPr>
              <w:t>Soil Biology and Biochemistry</w:t>
            </w:r>
            <w:r w:rsidRPr="00D05EC0">
              <w:rPr>
                <w:sz w:val="16"/>
                <w:szCs w:val="16"/>
              </w:rPr>
              <w:t xml:space="preserve">, </w:t>
            </w:r>
            <w:r w:rsidRPr="00D05EC0">
              <w:rPr>
                <w:i/>
                <w:iCs/>
                <w:sz w:val="16"/>
                <w:szCs w:val="16"/>
              </w:rPr>
              <w:t>41</w:t>
            </w:r>
            <w:r w:rsidRPr="00D05EC0">
              <w:rPr>
                <w:sz w:val="16"/>
                <w:szCs w:val="16"/>
              </w:rPr>
              <w:t>(4), 681–686. doi:10.1016/j.soilbio.2008.12.030</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lastRenderedPageBreak/>
              <w:t>37</w:t>
            </w:r>
          </w:p>
        </w:tc>
        <w:tc>
          <w:tcPr>
            <w:tcW w:w="1832" w:type="dxa"/>
            <w:gridSpan w:val="2"/>
          </w:tcPr>
          <w:p w:rsidR="004165AB" w:rsidRDefault="00944AF7" w:rsidP="004165AB">
            <w:pPr>
              <w:rPr>
                <w:sz w:val="16"/>
                <w:szCs w:val="16"/>
              </w:rPr>
            </w:pPr>
            <w:r>
              <w:rPr>
                <w:rFonts w:hint="eastAsia"/>
                <w:sz w:val="16"/>
                <w:szCs w:val="16"/>
              </w:rPr>
              <w:t>2931</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16/j.agrformet.2005.04.002", "ISSN" : "01681923", "author" : [ { "dropping-particle" : "", "family" : "Flanagan", "given" : "Lawrence B.", "non-dropping-particle" : "", "parse-names" : false, "suffix" : "" }, { "dropping-particle" : "", "family" : "Johnson", "given" : "Bruce G.", "non-dropping-particle" : "", "parse-names" : false, "suffix" : "" } ], "container-title" : "Agricultural and Forest Meteorology", "id" : "ITEM-1", "issue" : "3-4", "issued" : { "date-parts" : [ [ "2005", "6" ] ] }, "page" : "237-253", "title" : "Interacting effects of temperature, soil moisture and plant biomass production on ecosystem respiration in a northern temperate grassland", "type" : "article-journal", "volume" : "130" }, "uris" : [ "http://www.mendeley.com/documents/?uuid=9637b314-13bd-4d99-bd44-9fcca99341a2" ] } ], "mendeley" : { "formattedCitation" : "(Flanagan and Johnson, 2005)", "plainTextFormattedCitation" : "(Flanagan and Johnson, 2005)", "previouslyFormattedCitation" : "(Flanagan and Johnson, 2005)" }, "properties" : { "noteIndex" : 0 }, "schema" : "https://github.com/citation-style-language/schema/raw/master/csl-citation.json" }</w:instrText>
            </w:r>
            <w:r>
              <w:rPr>
                <w:sz w:val="16"/>
                <w:szCs w:val="16"/>
              </w:rPr>
              <w:fldChar w:fldCharType="separate"/>
            </w:r>
            <w:r w:rsidRPr="00CD1124">
              <w:rPr>
                <w:noProof/>
                <w:sz w:val="16"/>
                <w:szCs w:val="16"/>
              </w:rPr>
              <w:t>(Flanagan and Johnson, 2005)</w:t>
            </w:r>
            <w:r>
              <w:rPr>
                <w:sz w:val="16"/>
                <w:szCs w:val="16"/>
              </w:rPr>
              <w:fldChar w:fldCharType="end"/>
            </w:r>
          </w:p>
        </w:tc>
        <w:tc>
          <w:tcPr>
            <w:tcW w:w="8533" w:type="dxa"/>
            <w:gridSpan w:val="2"/>
          </w:tcPr>
          <w:p w:rsidR="004165AB" w:rsidRPr="0007052E" w:rsidRDefault="004165AB" w:rsidP="004165AB">
            <w:pPr>
              <w:rPr>
                <w:sz w:val="16"/>
                <w:szCs w:val="16"/>
              </w:rPr>
            </w:pPr>
            <w:r w:rsidRPr="00D23593">
              <w:rPr>
                <w:sz w:val="16"/>
                <w:szCs w:val="16"/>
              </w:rPr>
              <w:t>Flanagan, L. B., &amp; Johnson, B. G. (2005). Interacting effects of temperature, soil moisture and plant biomass production on ecosystem respiration in a northern temperate grassland. Agricultural and Forest Meteorology, 130(3-4), 237–253. doi:10.1016/j.agrformet.2005.04.002</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38</w:t>
            </w:r>
          </w:p>
        </w:tc>
        <w:tc>
          <w:tcPr>
            <w:tcW w:w="1832" w:type="dxa"/>
            <w:gridSpan w:val="2"/>
          </w:tcPr>
          <w:p w:rsidR="004165AB" w:rsidRDefault="00944AF7" w:rsidP="004165AB">
            <w:pPr>
              <w:rPr>
                <w:sz w:val="16"/>
                <w:szCs w:val="16"/>
              </w:rPr>
            </w:pPr>
            <w:r>
              <w:rPr>
                <w:rFonts w:hint="eastAsia"/>
                <w:sz w:val="16"/>
                <w:szCs w:val="16"/>
              </w:rPr>
              <w:t>3343</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16/j.agrformet.2006.08.003", "ISSN" : "01681923", "author" : [ { "dropping-particle" : "", "family" : "Gaumont-Guay", "given" : "David", "non-dropping-particle" : "", "parse-names" : false, "suffix" : "" }, { "dropping-particle" : "", "family" : "Black", "given" : "T. Andrew", "non-dropping-particle" : "", "parse-names" : false, "suffix" : "" }, { "dropping-particle" : "", "family" : "Griffis", "given" : "Tim J.", "non-dropping-particle" : "", "parse-names" : false, "suffix" : "" }, { "dropping-particle" : "", "family" : "Barr", "given" : "Alan G.", "non-dropping-particle" : "", "parse-names" : false, "suffix" : "" }, { "dropping-particle" : "", "family" : "Jassal", "given" : "Rachhpal S.", "non-dropping-particle" : "", "parse-names" : false, "suffix" : "" }, { "dropping-particle" : "", "family" : "Nesic", "given" : "Zoran", "non-dropping-particle" : "", "parse-names" : false, "suffix" : "" } ], "container-title" : "Agricultural and Forest Meteorology", "id" : "ITEM-1", "issue" : "1-4", "issued" : { "date-parts" : [ [ "2006", "11" ] ] }, "page" : "220-235", "title" : "Interpreting the dependence of soil respiration on soil temperature and water content in a boreal aspen stand", "type" : "article-journal", "volume" : "140" }, "uris" : [ "http://www.mendeley.com/documents/?uuid=5e913d0c-5040-4a0f-b7e6-c90764c76ec2" ] } ], "mendeley" : { "formattedCitation" : "(Gaumont-Guay et al., 2006)", "plainTextFormattedCitation" : "(Gaumont-Guay et al., 2006)", "previouslyFormattedCitation" : "(Gaumont-Guay et al., 2006)" }, "properties" : { "noteIndex" : 0 }, "schema" : "https://github.com/citation-style-language/schema/raw/master/csl-citation.json" }</w:instrText>
            </w:r>
            <w:r>
              <w:rPr>
                <w:sz w:val="16"/>
                <w:szCs w:val="16"/>
              </w:rPr>
              <w:fldChar w:fldCharType="separate"/>
            </w:r>
            <w:r w:rsidRPr="00CD1124">
              <w:rPr>
                <w:noProof/>
                <w:sz w:val="16"/>
                <w:szCs w:val="16"/>
              </w:rPr>
              <w:t>(Gaumont-Guay et al., 2006)</w:t>
            </w:r>
            <w:r>
              <w:rPr>
                <w:sz w:val="16"/>
                <w:szCs w:val="16"/>
              </w:rPr>
              <w:fldChar w:fldCharType="end"/>
            </w:r>
          </w:p>
        </w:tc>
        <w:tc>
          <w:tcPr>
            <w:tcW w:w="8533" w:type="dxa"/>
            <w:gridSpan w:val="2"/>
          </w:tcPr>
          <w:p w:rsidR="004165AB" w:rsidRPr="0007052E" w:rsidRDefault="004165AB" w:rsidP="004165AB">
            <w:pPr>
              <w:rPr>
                <w:sz w:val="16"/>
                <w:szCs w:val="16"/>
              </w:rPr>
            </w:pPr>
            <w:r w:rsidRPr="00D23593">
              <w:rPr>
                <w:sz w:val="16"/>
                <w:szCs w:val="16"/>
              </w:rPr>
              <w:t>Gaumont-Guay, D., Black, T. A., Griffis, T. J., Barr, A. G., Jassal, R. S., &amp; Nesic, Z. (2006). Interpreting the dependence of soil respiration on soil temperature and water content in a boreal aspen stand. Agricultural and Forest Meteorology, 140(1-4), 220–235. doi:10.1016/j.agrformet.2006.08.003</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39</w:t>
            </w:r>
          </w:p>
        </w:tc>
        <w:tc>
          <w:tcPr>
            <w:tcW w:w="1832" w:type="dxa"/>
            <w:gridSpan w:val="2"/>
          </w:tcPr>
          <w:p w:rsidR="004165AB" w:rsidRDefault="00944AF7" w:rsidP="004165AB">
            <w:pPr>
              <w:rPr>
                <w:sz w:val="16"/>
                <w:szCs w:val="16"/>
              </w:rPr>
            </w:pPr>
            <w:r>
              <w:rPr>
                <w:rFonts w:hint="eastAsia"/>
                <w:sz w:val="16"/>
                <w:szCs w:val="16"/>
              </w:rPr>
              <w:t>5273</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16/j.soilbio.2009.02.023", "ISSN" : "00380717", "author" : [ { "dropping-particle" : "", "family" : "Zimmermann", "given" : "Michael", "non-dropping-particle" : "", "parse-names" : false, "suffix" : "" }, { "dropping-particle" : "", "family" : "Meir", "given" : "Patrick", "non-dropping-particle" : "", "parse-names" : false, "suffix" : "" }, { "dropping-particle" : "", "family" : "Bird", "given" : "Michael", "non-dropping-particle" : "", "parse-names" : false, "suffix" : "" }, { "dropping-particle" : "", "family" : "Malhi", "given" : "Yadvinder", "non-dropping-particle" : "", "parse-names" : false, "suffix" : "" }, { "dropping-particle" : "", "family" : "Ccahuana", "given" : "Adan", "non-dropping-particle" : "", "parse-names" : false, "suffix" : "" } ], "container-title" : "Soil Biology and Biochemistry", "id" : "ITEM-1", "issue" : "6", "issued" : { "date-parts" : [ [ "2009", "6" ] ] }, "page" : "1338-1340", "publisher" : "Elsevier Ltd", "title" : "Litter contribution to diurnal and annual soil respiration in a tropical montane cloud forest", "type" : "article-journal", "volume" : "41" }, "uris" : [ "http://www.mendeley.com/documents/?uuid=e61fd7ca-8965-4c10-aca2-5c666efe84fb" ] } ], "mendeley" : { "formattedCitation" : "(Zimmermann et al., 2009)", "plainTextFormattedCitation" : "(Zimmermann et al., 2009)", "previouslyFormattedCitation" : "(Zimmermann et al., 2009)" }, "properties" : { "noteIndex" : 0 }, "schema" : "https://github.com/citation-style-language/schema/raw/master/csl-citation.json" }</w:instrText>
            </w:r>
            <w:r>
              <w:rPr>
                <w:sz w:val="16"/>
                <w:szCs w:val="16"/>
              </w:rPr>
              <w:fldChar w:fldCharType="separate"/>
            </w:r>
            <w:r w:rsidRPr="00CD1124">
              <w:rPr>
                <w:noProof/>
                <w:sz w:val="16"/>
                <w:szCs w:val="16"/>
              </w:rPr>
              <w:t>(Zimmermann et al., 2009)</w:t>
            </w:r>
            <w:r>
              <w:rPr>
                <w:sz w:val="16"/>
                <w:szCs w:val="16"/>
              </w:rPr>
              <w:fldChar w:fldCharType="end"/>
            </w:r>
          </w:p>
        </w:tc>
        <w:tc>
          <w:tcPr>
            <w:tcW w:w="8533" w:type="dxa"/>
            <w:gridSpan w:val="2"/>
          </w:tcPr>
          <w:p w:rsidR="004165AB" w:rsidRPr="0007052E" w:rsidRDefault="004165AB" w:rsidP="004165AB">
            <w:pPr>
              <w:rPr>
                <w:sz w:val="16"/>
                <w:szCs w:val="16"/>
              </w:rPr>
            </w:pPr>
            <w:r w:rsidRPr="00F07B71">
              <w:rPr>
                <w:sz w:val="16"/>
                <w:szCs w:val="16"/>
              </w:rPr>
              <w:t>Zimmermann, M., Meir, P., Bird, M., Malhi, Y., &amp; Ccahuana, A. (2009). Litter contribution to diurnal and annual soil respiration in a tropical montane cloud forest. Soil Biology and Biochemistry, 41(6), 1338–1340. doi:10.1016/j.soilbio.2009.02.023</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40</w:t>
            </w:r>
          </w:p>
        </w:tc>
        <w:tc>
          <w:tcPr>
            <w:tcW w:w="1832" w:type="dxa"/>
            <w:gridSpan w:val="2"/>
          </w:tcPr>
          <w:p w:rsidR="004165AB" w:rsidRDefault="00944AF7" w:rsidP="004165AB">
            <w:pPr>
              <w:rPr>
                <w:sz w:val="16"/>
                <w:szCs w:val="16"/>
              </w:rPr>
            </w:pPr>
            <w:r>
              <w:rPr>
                <w:rFonts w:hint="eastAsia"/>
                <w:sz w:val="16"/>
                <w:szCs w:val="16"/>
              </w:rPr>
              <w:t>10032</w:t>
            </w:r>
          </w:p>
        </w:tc>
        <w:tc>
          <w:tcPr>
            <w:tcW w:w="2049" w:type="dxa"/>
            <w:gridSpan w:val="2"/>
          </w:tcPr>
          <w:p w:rsidR="004165AB" w:rsidRPr="0007052E" w:rsidRDefault="004165AB" w:rsidP="004165AB">
            <w:pPr>
              <w:rPr>
                <w:sz w:val="16"/>
                <w:szCs w:val="16"/>
              </w:rPr>
            </w:pPr>
            <w:r>
              <w:rPr>
                <w:sz w:val="16"/>
                <w:szCs w:val="16"/>
              </w:rPr>
              <w:fldChar w:fldCharType="begin" w:fldLock="1"/>
            </w:r>
            <w:r w:rsidR="00A240E7">
              <w:rPr>
                <w:sz w:val="16"/>
                <w:szCs w:val="16"/>
              </w:rPr>
              <w:instrText>ADDIN CSL_CITATION { "citationItems" : [ { "id" : "ITEM-1", "itemData" : { "DOI" : "10.1002/2013GB004760", "author" : [ { "dropping-particle" : "", "family" : "Wang", "given" : "Ronghui", "non-dropping-particle" : "", "parse-names" : false, "suffix" : "" }, { "dropping-particle" : "", "family" : "Liu", "given" : "Huiying", "non-dropping-particle" : "", "parse-names" : false, "suffix" : "" }, { "dropping-particle" : "", "family" : "Chung", "given" : "Haegeun", "non-dropping-particle" : "", "parse-names" : false, "suffix" : "" }, { "dropping-particle" : "", "family" : "Yu", "given" : "Lingfei", "non-dropping-particle" : "", "parse-names" : false, "suffix" : "" }, { "dropping-particle" : "", "family" : "Mi", "given" : "Zhaorong", "non-dropping-particle" : "", "parse-names" : false, "suffix" : "" }, { "dropping-particle" : "", "family" : "Geng", "given" : "Yan", "non-dropping-particle" : "", "parse-names" : false, "suffix" : "" }, { "dropping-particle" : "", "family" : "Jing", "given" : "Xin", "non-dropping-particle" : "", "parse-names" : false, "suffix" : "" } ], "container-title" : "Global Biogeochemical Cycles", "id" : "ITEM-1", "issued" : { "date-parts" : [ [ "2014" ] ] }, "page" : "1081-1095", "title" : "Non-growing-season soil respiration is controlled by freezing and thawing processes in the summer monsoon-dominated Tibetan alpine grassland", "type" : "article-journal", "volume" : "28" }, "uris" : [ "http://www.mendeley.com/documents/?uuid=4ea635bc-4817-49fb-9216-5270d2a9abee" ] } ], "mendeley" : { "formattedCitation" : "(Wang et al., 2014b)", "plainTextFormattedCitation" : "(Wang et al., 2014b)", "previouslyFormattedCitation" : "(Wang et al., 2014b)" }, "properties" : { "noteIndex" : 0 }, "schema" : "https://github.com/citation-style-language/schema/raw/master/csl-citation.json" }</w:instrText>
            </w:r>
            <w:r>
              <w:rPr>
                <w:sz w:val="16"/>
                <w:szCs w:val="16"/>
              </w:rPr>
              <w:fldChar w:fldCharType="separate"/>
            </w:r>
            <w:r w:rsidRPr="00F02F8C">
              <w:rPr>
                <w:noProof/>
                <w:sz w:val="16"/>
                <w:szCs w:val="16"/>
              </w:rPr>
              <w:t>(Wang et al., 2014b)</w:t>
            </w:r>
            <w:r>
              <w:rPr>
                <w:sz w:val="16"/>
                <w:szCs w:val="16"/>
              </w:rPr>
              <w:fldChar w:fldCharType="end"/>
            </w:r>
          </w:p>
        </w:tc>
        <w:tc>
          <w:tcPr>
            <w:tcW w:w="8533" w:type="dxa"/>
            <w:gridSpan w:val="2"/>
          </w:tcPr>
          <w:p w:rsidR="004165AB" w:rsidRPr="0007052E" w:rsidRDefault="004165AB" w:rsidP="004165AB">
            <w:pPr>
              <w:rPr>
                <w:sz w:val="16"/>
                <w:szCs w:val="16"/>
              </w:rPr>
            </w:pPr>
            <w:r w:rsidRPr="004D3DD5">
              <w:rPr>
                <w:sz w:val="16"/>
                <w:szCs w:val="16"/>
              </w:rPr>
              <w:t>Wang, R., Liu, H., Chung, H., Yu, L., Mi, Z., Geng, Y., &amp; Jing, X. (2014). Non-growing-season soil respiration is controlled by freezing and thawing processes in the summer monsoon-dominated Tibetan alpine grassland. Global Biogeochemical Cycles, 28, 1081–1095. doi:10.1002/2013GB004760</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41</w:t>
            </w:r>
          </w:p>
        </w:tc>
        <w:tc>
          <w:tcPr>
            <w:tcW w:w="1832" w:type="dxa"/>
            <w:gridSpan w:val="2"/>
          </w:tcPr>
          <w:p w:rsidR="004165AB" w:rsidRDefault="00944AF7" w:rsidP="004165AB">
            <w:pPr>
              <w:rPr>
                <w:sz w:val="16"/>
                <w:szCs w:val="16"/>
              </w:rPr>
            </w:pPr>
            <w:r>
              <w:rPr>
                <w:rFonts w:hint="eastAsia"/>
                <w:sz w:val="16"/>
                <w:szCs w:val="16"/>
              </w:rPr>
              <w:t>3395</w:t>
            </w:r>
          </w:p>
        </w:tc>
        <w:tc>
          <w:tcPr>
            <w:tcW w:w="2049" w:type="dxa"/>
            <w:gridSpan w:val="2"/>
          </w:tcPr>
          <w:p w:rsidR="004165AB" w:rsidRPr="0007052E" w:rsidRDefault="004165AB" w:rsidP="004165AB">
            <w:pPr>
              <w:rPr>
                <w:sz w:val="16"/>
                <w:szCs w:val="16"/>
              </w:rPr>
            </w:pPr>
            <w:r>
              <w:rPr>
                <w:sz w:val="16"/>
                <w:szCs w:val="16"/>
              </w:rPr>
              <w:fldChar w:fldCharType="begin" w:fldLock="1"/>
            </w:r>
            <w:r w:rsidR="00A240E7">
              <w:rPr>
                <w:sz w:val="16"/>
                <w:szCs w:val="16"/>
              </w:rPr>
              <w:instrText>ADDIN CSL_CITATION { "citationItems" : [ { "id" : "ITEM-1", "itemData" : { "DOI" : "10.1016/j.soilbio.2005.06.027", "ISSN" : "00380717", "author" : [ { "dropping-particle" : "", "family" : "Jia", "given" : "Bingrui", "non-dropping-particle" : "", "parse-names" : false, "suffix" : "" }, { "dropping-particle" : "", "family" : "Zhou", "given" : "Guangsheng", "non-dropping-particle" : "", "parse-names" : false, "suffix" : "" }, { "dropping-particle" : "", "family" : "Wang", "given" : "Fengyu", "non-dropping-particle" : "", "parse-names" : false, "suffix" : "" }, { "dropping-particle" : "", "family" : "Wang", "given" : "Yuhui", "non-dropping-particle" : "", "parse-names" : false, "suffix" : "" }, { "dropping-particle" : "", "family" : "Yuan", "given" : "Wenping", "non-dropping-particle" : "", "parse-names" : false, "suffix" : "" }, { "dropping-particle" : "", "family" : "Zhou", "given" : "Li", "non-dropping-particle" : "", "parse-names" : false, "suffix" : "" } ], "container-title" : "Soil Biology and Biochemistry", "id" : "ITEM-1", "issue" : "4", "issued" : { "date-parts" : [ [ "2006", "4" ] ] }, "page" : "653-660", "title" : "Partitioning root and microbial contributions to soil respiration in Leymus chinensis populations", "type" : "article-journal", "volume" : "38" }, "uris" : [ "http://www.mendeley.com/documents/?uuid=3b051b60-ad4e-45cb-ae26-06e791e2cbb9" ] } ], "mendeley" : { "formattedCitation" : "(Jia et al., 2006b)", "plainTextFormattedCitation" : "(Jia et al., 2006b)", "previouslyFormattedCitation" : "(Jia et al., 2006b)" }, "properties" : { "noteIndex" : 0 }, "schema" : "https://github.com/citation-style-language/schema/raw/master/csl-citation.json" }</w:instrText>
            </w:r>
            <w:r>
              <w:rPr>
                <w:sz w:val="16"/>
                <w:szCs w:val="16"/>
              </w:rPr>
              <w:fldChar w:fldCharType="separate"/>
            </w:r>
            <w:r w:rsidRPr="00F02F8C">
              <w:rPr>
                <w:noProof/>
                <w:sz w:val="16"/>
                <w:szCs w:val="16"/>
              </w:rPr>
              <w:t>(Jia et al., 2006b)</w:t>
            </w:r>
            <w:r>
              <w:rPr>
                <w:sz w:val="16"/>
                <w:szCs w:val="16"/>
              </w:rPr>
              <w:fldChar w:fldCharType="end"/>
            </w:r>
          </w:p>
        </w:tc>
        <w:tc>
          <w:tcPr>
            <w:tcW w:w="8533" w:type="dxa"/>
            <w:gridSpan w:val="2"/>
          </w:tcPr>
          <w:p w:rsidR="004165AB" w:rsidRPr="0007052E" w:rsidRDefault="004165AB" w:rsidP="004165AB">
            <w:pPr>
              <w:rPr>
                <w:sz w:val="16"/>
                <w:szCs w:val="16"/>
              </w:rPr>
            </w:pPr>
            <w:r w:rsidRPr="008501EE">
              <w:rPr>
                <w:sz w:val="16"/>
                <w:szCs w:val="16"/>
              </w:rPr>
              <w:t>Jia, B., Zhou, G., Wang, F., Wang, Y., Yuan, W., &amp; Zhou, L. (2006). Partitioning root and microbial contributions to soil respiration in Leymus chinensis populations. Soil Biology and Biochemistry, 38(4), 653–660. doi:10.1016/j.soilbio.2005.06.027</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42</w:t>
            </w:r>
          </w:p>
        </w:tc>
        <w:tc>
          <w:tcPr>
            <w:tcW w:w="1832" w:type="dxa"/>
            <w:gridSpan w:val="2"/>
          </w:tcPr>
          <w:p w:rsidR="004165AB" w:rsidRDefault="00944AF7" w:rsidP="004165AB">
            <w:pPr>
              <w:rPr>
                <w:sz w:val="16"/>
                <w:szCs w:val="16"/>
              </w:rPr>
            </w:pPr>
            <w:r>
              <w:rPr>
                <w:rFonts w:hint="eastAsia"/>
                <w:sz w:val="16"/>
                <w:szCs w:val="16"/>
              </w:rPr>
              <w:t>10088</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16/j.apsoil.2015.01.015", "ISSN" : "09291393", "author" : [ { "dropping-particle" : "", "family" : "Shen", "given" : "Zhen-Xi", "non-dropping-particle" : "", "parse-names" : false, "suffix" : "" }, { "dropping-particle" : "", "family" : "Li", "given" : "Yun-Long", "non-dropping-particle" : "", "parse-names" : false, "suffix" : "" }, { "dropping-particle" : "", "family" : "Fu", "given" : "Gang", "non-dropping-particle" : "", "parse-names" : false, "suffix" : "" } ], "container-title" : "Applied Soil Ecology", "id" : "ITEM-1", "issue" : "June 2013", "issued" : { "date-parts" : [ [ "2015" ] ] }, "page" : "35-40", "publisher" : "Elsevier B.V.", "title" : "Response of soil respiration to short-term experimental warming and precipitation pulses over the growing season in an alpine meadow on the Northern Tibet", "type" : "article-journal", "volume" : "90" }, "uris" : [ "http://www.mendeley.com/documents/?uuid=4bbcba45-af8d-4cfb-be9c-f62f8010a950" ] } ], "mendeley" : { "formattedCitation" : "(Shen et al., 2015)", "plainTextFormattedCitation" : "(Shen et al., 2015)", "previouslyFormattedCitation" : "(Shen et al., 2015)" }, "properties" : { "noteIndex" : 0 }, "schema" : "https://github.com/citation-style-language/schema/raw/master/csl-citation.json" }</w:instrText>
            </w:r>
            <w:r>
              <w:rPr>
                <w:sz w:val="16"/>
                <w:szCs w:val="16"/>
              </w:rPr>
              <w:fldChar w:fldCharType="separate"/>
            </w:r>
            <w:r w:rsidRPr="00CD1124">
              <w:rPr>
                <w:noProof/>
                <w:sz w:val="16"/>
                <w:szCs w:val="16"/>
              </w:rPr>
              <w:t>(Shen et al., 2015)</w:t>
            </w:r>
            <w:r>
              <w:rPr>
                <w:sz w:val="16"/>
                <w:szCs w:val="16"/>
              </w:rPr>
              <w:fldChar w:fldCharType="end"/>
            </w:r>
          </w:p>
        </w:tc>
        <w:tc>
          <w:tcPr>
            <w:tcW w:w="8533" w:type="dxa"/>
            <w:gridSpan w:val="2"/>
          </w:tcPr>
          <w:p w:rsidR="004165AB" w:rsidRPr="0007052E" w:rsidRDefault="004165AB" w:rsidP="004165AB">
            <w:pPr>
              <w:rPr>
                <w:sz w:val="16"/>
                <w:szCs w:val="16"/>
              </w:rPr>
            </w:pPr>
            <w:r w:rsidRPr="008501EE">
              <w:rPr>
                <w:sz w:val="16"/>
                <w:szCs w:val="16"/>
              </w:rPr>
              <w:t>Shen, Z.-X., Li, Y.-L., &amp; Fu, G. (2015). Response of soil respiration to short-term experimental warming and precipitation pulses over the growing season in an alpine meadow on the Northern Tibet. Applied Soil Ecology, 90(June 2013), 35–40. doi:10.1016/j.apsoil.2015.01.015</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43</w:t>
            </w:r>
          </w:p>
        </w:tc>
        <w:tc>
          <w:tcPr>
            <w:tcW w:w="1832" w:type="dxa"/>
            <w:gridSpan w:val="2"/>
          </w:tcPr>
          <w:p w:rsidR="004165AB" w:rsidRDefault="00944AF7" w:rsidP="004165AB">
            <w:pPr>
              <w:rPr>
                <w:sz w:val="16"/>
                <w:szCs w:val="16"/>
              </w:rPr>
            </w:pPr>
            <w:r>
              <w:rPr>
                <w:rFonts w:hint="eastAsia"/>
                <w:sz w:val="16"/>
                <w:szCs w:val="16"/>
              </w:rPr>
              <w:t>2265</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07/s10021-002-0167-8", "ISSN" : "1432-9840", "author" : [ { "dropping-particle" : "", "family" : "Euskirchen", "given" : "Eug\u00e9nie S.", "non-dropping-particle" : "", "parse-names" : false, "suffix" : "" }, { "dropping-particle" : "", "family" : "Chen", "given" : "Jiquan", "non-dropping-particle" : "", "parse-names" : false, "suffix" : "" }, { "dropping-particle" : "", "family" : "Gustafson", "given" : "Eric J.", "non-dropping-particle" : "", "parse-names" : false, "suffix" : "" }, { "dropping-particle" : "", "family" : "Ma", "given" : "Siyan", "non-dropping-particle" : "", "parse-names" : false, "suffix" : "" } ], "container-title" : "Ecosystems", "id" : "ITEM-1", "issue" : "6", "issued" : { "date-parts" : [ [ "2003", "10", "1" ] ] }, "page" : "595-607", "title" : "Soil Respiration at Dominant Patch Types within a Managed Northern Wisconsin Landscape", "type" : "article-journal", "volume" : "6" }, "uris" : [ "http://www.mendeley.com/documents/?uuid=4a22d926-abad-4743-9852-ffac9c2b62d4" ] } ], "mendeley" : { "formattedCitation" : "(Euskirchen et al., 2003)", "plainTextFormattedCitation" : "(Euskirchen et al., 2003)", "previouslyFormattedCitation" : "(Euskirchen et al., 2003)" }, "properties" : { "noteIndex" : 0 }, "schema" : "https://github.com/citation-style-language/schema/raw/master/csl-citation.json" }</w:instrText>
            </w:r>
            <w:r>
              <w:rPr>
                <w:sz w:val="16"/>
                <w:szCs w:val="16"/>
              </w:rPr>
              <w:fldChar w:fldCharType="separate"/>
            </w:r>
            <w:r w:rsidRPr="00CD1124">
              <w:rPr>
                <w:noProof/>
                <w:sz w:val="16"/>
                <w:szCs w:val="16"/>
              </w:rPr>
              <w:t>(Euskirchen et al., 2003)</w:t>
            </w:r>
            <w:r>
              <w:rPr>
                <w:sz w:val="16"/>
                <w:szCs w:val="16"/>
              </w:rPr>
              <w:fldChar w:fldCharType="end"/>
            </w:r>
          </w:p>
        </w:tc>
        <w:tc>
          <w:tcPr>
            <w:tcW w:w="8533" w:type="dxa"/>
            <w:gridSpan w:val="2"/>
          </w:tcPr>
          <w:p w:rsidR="004165AB" w:rsidRPr="0007052E" w:rsidRDefault="004165AB" w:rsidP="004165AB">
            <w:pPr>
              <w:rPr>
                <w:sz w:val="16"/>
                <w:szCs w:val="16"/>
              </w:rPr>
            </w:pPr>
            <w:r w:rsidRPr="009330B4">
              <w:rPr>
                <w:sz w:val="16"/>
                <w:szCs w:val="16"/>
              </w:rPr>
              <w:t>Euskirchen, E. S., Chen, J., Gustafson, E. J., &amp; Ma, S. (2003). Soil Respiration at Dominant Patch Types within a Managed Northern Wisconsin Landscape. Ecosystems, 6(6), 595–607. doi:10.1007/s10021-002-0167-8</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44</w:t>
            </w:r>
          </w:p>
        </w:tc>
        <w:tc>
          <w:tcPr>
            <w:tcW w:w="1832" w:type="dxa"/>
            <w:gridSpan w:val="2"/>
          </w:tcPr>
          <w:p w:rsidR="004165AB" w:rsidRDefault="00944AF7" w:rsidP="004165AB">
            <w:pPr>
              <w:rPr>
                <w:sz w:val="16"/>
                <w:szCs w:val="16"/>
              </w:rPr>
            </w:pPr>
            <w:r>
              <w:rPr>
                <w:rFonts w:hint="eastAsia"/>
                <w:sz w:val="16"/>
                <w:szCs w:val="16"/>
              </w:rPr>
              <w:t>10137</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author" : [ { "dropping-particle" : "", "family" : "Edwards", "given" : "Nelson T.", "non-dropping-particle" : "", "parse-names" : false, "suffix" : "" } ], "container-title" : "New Phytol", "id" : "ITEM-1", "issued" : { "date-parts" : [ [ "1991" ] ] }, "page" : "315-321", "title" : "Root and soil respiration responses to ozone in Pinus taeda L. seedlings", "type" : "article-journal", "volume" : "118" }, "uris" : [ "http://www.mendeley.com/documents/?uuid=879a57dd-f5f8-4c67-a759-2909ffa0ae04" ] } ], "mendeley" : { "formattedCitation" : "(Edwards, 1991)", "plainTextFormattedCitation" : "(Edwards, 1991)", "previouslyFormattedCitation" : "(Edwards, 1991)" }, "properties" : { "noteIndex" : 0 }, "schema" : "https://github.com/citation-style-language/schema/raw/master/csl-citation.json" }</w:instrText>
            </w:r>
            <w:r>
              <w:rPr>
                <w:sz w:val="16"/>
                <w:szCs w:val="16"/>
              </w:rPr>
              <w:fldChar w:fldCharType="separate"/>
            </w:r>
            <w:r w:rsidRPr="00CD1124">
              <w:rPr>
                <w:noProof/>
                <w:sz w:val="16"/>
                <w:szCs w:val="16"/>
              </w:rPr>
              <w:t>(Edwards, 1991)</w:t>
            </w:r>
            <w:r>
              <w:rPr>
                <w:sz w:val="16"/>
                <w:szCs w:val="16"/>
              </w:rPr>
              <w:fldChar w:fldCharType="end"/>
            </w:r>
          </w:p>
        </w:tc>
        <w:tc>
          <w:tcPr>
            <w:tcW w:w="8533" w:type="dxa"/>
            <w:gridSpan w:val="2"/>
          </w:tcPr>
          <w:p w:rsidR="004165AB" w:rsidRPr="0007052E" w:rsidRDefault="004165AB" w:rsidP="004165AB">
            <w:pPr>
              <w:rPr>
                <w:sz w:val="16"/>
                <w:szCs w:val="16"/>
              </w:rPr>
            </w:pPr>
            <w:r w:rsidRPr="009330B4">
              <w:rPr>
                <w:sz w:val="16"/>
                <w:szCs w:val="16"/>
              </w:rPr>
              <w:t>Edwards, N. T. (1991). Root and soil respiration responses to ozone in Pinus taeda L. seedlings. New Phytol, 118, 315–321.</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45</w:t>
            </w:r>
          </w:p>
        </w:tc>
        <w:tc>
          <w:tcPr>
            <w:tcW w:w="1832" w:type="dxa"/>
            <w:gridSpan w:val="2"/>
          </w:tcPr>
          <w:p w:rsidR="004165AB" w:rsidRDefault="00944AF7" w:rsidP="004165AB">
            <w:pPr>
              <w:rPr>
                <w:sz w:val="16"/>
                <w:szCs w:val="16"/>
              </w:rPr>
            </w:pPr>
            <w:r>
              <w:rPr>
                <w:rFonts w:hint="eastAsia"/>
                <w:sz w:val="16"/>
                <w:szCs w:val="16"/>
              </w:rPr>
              <w:t>3052</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16/j.agrformet.2005.08.015", "ISSN" : "01681923", "author" : [ { "dropping-particle" : "", "family" : "Mo", "given" : "Wenhong", "non-dropping-particle" : "", "parse-names" : false, "suffix" : "" }, { "dropping-particle" : "", "family" : "Lee", "given" : "Mi-Sun", "non-dropping-particle" : "", "parse-names" : false, "suffix" : "" }, { "dropping-particle" : "", "family" : "Uchida", "given" : "Masaki", "non-dropping-particle" : "", "parse-names" : false, "suffix" : "" }, { "dropping-particle" : "", "family" : "Inatomi", "given" : "Motoko", "non-dropping-particle" : "", "parse-names" : false, "suffix" : "" }, { "dropping-particle" : "", "family" : "Saigusa", "given" : "Nobuko", "non-dropping-particle" : "", "parse-names" : false, "suffix" : "" }, { "dropping-particle" : "", "family" : "Mariko", "given" : "Shigeru", "non-dropping-particle" : "", "parse-names" : false, "suffix" : "" }, { "dropping-particle" : "", "family" : "Koizumi", "given" : "Hiroshi", "non-dropping-particle" : "", "parse-names" : false, "suffix" : "" } ], "container-title" : "Agricultural and Forest Meteorology", "id" : "ITEM-1", "issue" : "1-4", "issued" : { "date-parts" : [ [ "2005", "11" ] ] }, "page" : "81-94", "title" : "Seasonal and annual variations in soil respiration in a cool-temperate deciduous broad-leaved forest in Japan", "type" : "article-journal", "volume" : "134" }, "uris" : [ "http://www.mendeley.com/documents/?uuid=68542e4c-7d0a-4694-b592-9543361f6cc3" ] } ], "mendeley" : { "formattedCitation" : "(Mo et al., 2005)", "plainTextFormattedCitation" : "(Mo et al., 2005)", "previouslyFormattedCitation" : "(Mo et al., 2005)" }, "properties" : { "noteIndex" : 0 }, "schema" : "https://github.com/citation-style-language/schema/raw/master/csl-citation.json" }</w:instrText>
            </w:r>
            <w:r>
              <w:rPr>
                <w:sz w:val="16"/>
                <w:szCs w:val="16"/>
              </w:rPr>
              <w:fldChar w:fldCharType="separate"/>
            </w:r>
            <w:r w:rsidRPr="00CD1124">
              <w:rPr>
                <w:noProof/>
                <w:sz w:val="16"/>
                <w:szCs w:val="16"/>
              </w:rPr>
              <w:t>(Mo et al., 2005)</w:t>
            </w:r>
            <w:r>
              <w:rPr>
                <w:sz w:val="16"/>
                <w:szCs w:val="16"/>
              </w:rPr>
              <w:fldChar w:fldCharType="end"/>
            </w:r>
          </w:p>
        </w:tc>
        <w:tc>
          <w:tcPr>
            <w:tcW w:w="8533" w:type="dxa"/>
            <w:gridSpan w:val="2"/>
          </w:tcPr>
          <w:p w:rsidR="004165AB" w:rsidRPr="0007052E" w:rsidRDefault="004165AB" w:rsidP="004165AB">
            <w:pPr>
              <w:rPr>
                <w:sz w:val="16"/>
                <w:szCs w:val="16"/>
              </w:rPr>
            </w:pPr>
            <w:r w:rsidRPr="0061037A">
              <w:rPr>
                <w:sz w:val="16"/>
                <w:szCs w:val="16"/>
              </w:rPr>
              <w:t>Mo, W., Lee, M.-S., Uchida, M., Inatomi, M., Saigusa, N., Mariko, S., &amp; Koizumi, H. (2005). Seasonal and annual variations in soil respiration in a cool-temperate deciduous broad-leaved forest in Japan. Agricultural and Forest Meteorology, 134(1-4), 81–94. doi:10.1016/j.agrformet.2005.08.015</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46</w:t>
            </w:r>
          </w:p>
        </w:tc>
        <w:tc>
          <w:tcPr>
            <w:tcW w:w="1832" w:type="dxa"/>
            <w:gridSpan w:val="2"/>
          </w:tcPr>
          <w:p w:rsidR="004165AB" w:rsidRDefault="00944AF7" w:rsidP="004165AB">
            <w:pPr>
              <w:rPr>
                <w:sz w:val="16"/>
                <w:szCs w:val="16"/>
              </w:rPr>
            </w:pPr>
            <w:r>
              <w:rPr>
                <w:rFonts w:hint="eastAsia"/>
                <w:sz w:val="16"/>
                <w:szCs w:val="16"/>
              </w:rPr>
              <w:t>6511</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16/j.soilbio.2012.04.020", "ISBN" : "0038-0717", "ISSN" : "00380717", "abstract" : "Partitioning of total soil respiration (R T) into autotrophic (R A) and heterotrophic (R H) components was undertaken in two typical (natural and artificial) forests on the temperate, semiarid Loess Plateau of China, to determine and compare temperature sensitivities between the two components. The natural secondary forest was dominated by oak (Quercus liaotungensis) while the artificial forest was a plantation of black locust (Robinia pseudoacacia). Soil CO 2 efflux and different abiotic and biotic factors were measured during dormant and growing seasons. Temperature sensitivities of soil respiration components were investigated using the Q 10 function at diurnal and seasonal scales. The temperature sensitivities of autotrophic (R A) and heterotrophic (R H) respiration varied with the time scales (daily, seasonal, or annual) of the investigation, and were affected by other biological and environmental factors. The largest contribution of R A to R T was 46% in the oak forest and 60% in the black locust plantation during the growing season. During the dormant season it was as low as 12% in the oak forest and 6% in the black locust plantation. The Q 10 of R A for the black locust plantation was higher than for the oak forest during the growing season, but was lower during the dormant season. The Q 10 of R A in both forests was higher than that of R H at both diurnal and seasonal scales. Multiple regression analyses suggested that photosynthesis is an important parameter in soil respiration studies and that a multiple-factor model may be more suitable during the annual periods. ?? 2012 Elsevier Ltd.", "author" : [ { "dropping-particle" : "", "family" : "Shi", "given" : "Wei Yu", "non-dropping-particle" : "", "parse-names" : false, "suffix" : "" }, { "dropping-particle" : "", "family" : "Zhang", "given" : "Jian Guo", "non-dropping-particle" : "", "parse-names" : false, "suffix" : "" }, { "dropping-particle" : "", "family" : "Yan", "given" : "Mei Jie", "non-dropping-particle" : "", "parse-names" : false, "suffix" : "" }, { "dropping-particle" : "", "family" : "Yamanaka", "given" : "Norikazu", "non-dropping-particle" : "", "parse-names" : false, "suffix" : "" }, { "dropping-particle" : "", "family" : "Du", "given" : "Sheng", "non-dropping-particle" : "", "parse-names" : false, "suffix" : "" } ], "container-title" : "Soil Biology and Biochemistry", "id" : "ITEM-1", "issued" : { "date-parts" : [ [ "2012" ] ] }, "page" : "99-107", "title" : "Seasonal and diurnal dynamics of soil respiration fluxes in two typical forests on the semiarid Loess Plateau of China: Temperature sensitivities of autotrophs and heterotrophs and analyses of integrated driving factors", "type" : "article", "volume" : "52" }, "uris" : [ "http://www.mendeley.com/documents/?uuid=0343dbe1-b52d-4da8-a9b2-7bffdcc35fa3" ] } ], "mendeley" : { "formattedCitation" : "(Shi et al., 2012)", "plainTextFormattedCitation" : "(Shi et al., 2012)", "previouslyFormattedCitation" : "(Shi et al., 2012)" }, "properties" : { "noteIndex" : 0 }, "schema" : "https://github.com/citation-style-language/schema/raw/master/csl-citation.json" }</w:instrText>
            </w:r>
            <w:r>
              <w:rPr>
                <w:sz w:val="16"/>
                <w:szCs w:val="16"/>
              </w:rPr>
              <w:fldChar w:fldCharType="separate"/>
            </w:r>
            <w:r w:rsidRPr="00CD1124">
              <w:rPr>
                <w:noProof/>
                <w:sz w:val="16"/>
                <w:szCs w:val="16"/>
              </w:rPr>
              <w:t>(Shi et al., 2012)</w:t>
            </w:r>
            <w:r>
              <w:rPr>
                <w:sz w:val="16"/>
                <w:szCs w:val="16"/>
              </w:rPr>
              <w:fldChar w:fldCharType="end"/>
            </w:r>
          </w:p>
        </w:tc>
        <w:tc>
          <w:tcPr>
            <w:tcW w:w="8533" w:type="dxa"/>
            <w:gridSpan w:val="2"/>
          </w:tcPr>
          <w:p w:rsidR="004165AB" w:rsidRPr="0007052E" w:rsidRDefault="004165AB" w:rsidP="004165AB">
            <w:pPr>
              <w:rPr>
                <w:sz w:val="16"/>
                <w:szCs w:val="16"/>
              </w:rPr>
            </w:pPr>
            <w:r w:rsidRPr="00050D0B">
              <w:rPr>
                <w:sz w:val="16"/>
                <w:szCs w:val="16"/>
              </w:rPr>
              <w:t>Shi, W. Y., Zhang, J. G., Yan, M. J., Yamanaka, N., &amp; Du, S. (2012). Seasonal and diurnal dynamics of soil respiration fluxes in two typical forests on the semiarid Loess Plateau of China: Temperature sensitivities of autotrophs and heterotrophs and analyses of integrated driving factors. Soil Biology and Biochemistry. doi:10.1016/j.soilbio.2012.04.020</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47</w:t>
            </w:r>
          </w:p>
        </w:tc>
        <w:tc>
          <w:tcPr>
            <w:tcW w:w="1832" w:type="dxa"/>
            <w:gridSpan w:val="2"/>
          </w:tcPr>
          <w:p w:rsidR="004165AB" w:rsidRDefault="00944AF7" w:rsidP="004165AB">
            <w:pPr>
              <w:rPr>
                <w:sz w:val="16"/>
                <w:szCs w:val="16"/>
              </w:rPr>
            </w:pPr>
            <w:r>
              <w:rPr>
                <w:rFonts w:hint="eastAsia"/>
                <w:sz w:val="16"/>
                <w:szCs w:val="16"/>
              </w:rPr>
              <w:t>2962</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29/2004GB002259", "ISSN" : "08866236", "author" : [ { "dropping-particle" : "", "family" : "Hirano", "given" : "Takashi", "non-dropping-particle" : "", "parse-names" : false, "suffix" : "" } ], "container-title" : "Global Biogeochemical Cycles", "id" : "ITEM-1", "issue" : "2", "issued" : { "date-parts" : [ [ "2005", "6", "23" ] ] }, "page" : "GB2001", "title" : "Seasonal and diurnal variations in topsoil and subsoil respiration under snowpack in a temperate deciduous forest", "type" : "article-journal", "volume" : "19" }, "uris" : [ "http://www.mendeley.com/documents/?uuid=f3bb3dc0-8970-46b4-8d99-70d866df37c0" ] } ], "mendeley" : { "formattedCitation" : "(Hirano, 2005)", "plainTextFormattedCitation" : "(Hirano, 2005)", "previouslyFormattedCitation" : "(Hirano, 2005)" }, "properties" : { "noteIndex" : 0 }, "schema" : "https://github.com/citation-style-language/schema/raw/master/csl-citation.json" }</w:instrText>
            </w:r>
            <w:r>
              <w:rPr>
                <w:sz w:val="16"/>
                <w:szCs w:val="16"/>
              </w:rPr>
              <w:fldChar w:fldCharType="separate"/>
            </w:r>
            <w:r w:rsidRPr="00CD1124">
              <w:rPr>
                <w:noProof/>
                <w:sz w:val="16"/>
                <w:szCs w:val="16"/>
              </w:rPr>
              <w:t>(Hirano, 2005)</w:t>
            </w:r>
            <w:r>
              <w:rPr>
                <w:sz w:val="16"/>
                <w:szCs w:val="16"/>
              </w:rPr>
              <w:fldChar w:fldCharType="end"/>
            </w:r>
          </w:p>
        </w:tc>
        <w:tc>
          <w:tcPr>
            <w:tcW w:w="8533" w:type="dxa"/>
            <w:gridSpan w:val="2"/>
          </w:tcPr>
          <w:p w:rsidR="004165AB" w:rsidRPr="0007052E" w:rsidRDefault="004165AB" w:rsidP="004165AB">
            <w:pPr>
              <w:rPr>
                <w:sz w:val="16"/>
                <w:szCs w:val="16"/>
              </w:rPr>
            </w:pPr>
            <w:r w:rsidRPr="00050D0B">
              <w:rPr>
                <w:sz w:val="16"/>
                <w:szCs w:val="16"/>
              </w:rPr>
              <w:t>Hirano, T. (2005). Seasonal and diurnal variations in topsoil and subsoil respiration under snowpack in a temperate deciduous forest. Global Biogeochemical Cycles, 19(2), GB2001. doi:10.1029/2004GB002259</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48</w:t>
            </w:r>
          </w:p>
        </w:tc>
        <w:tc>
          <w:tcPr>
            <w:tcW w:w="1832" w:type="dxa"/>
            <w:gridSpan w:val="2"/>
          </w:tcPr>
          <w:p w:rsidR="004165AB" w:rsidRDefault="00944AF7" w:rsidP="004165AB">
            <w:pPr>
              <w:rPr>
                <w:sz w:val="16"/>
                <w:szCs w:val="16"/>
              </w:rPr>
            </w:pPr>
            <w:r>
              <w:rPr>
                <w:rFonts w:hint="eastAsia"/>
                <w:sz w:val="16"/>
                <w:szCs w:val="16"/>
              </w:rPr>
              <w:t>10138</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author" : [ { "dropping-particle" : "", "family" : "Song", "given" : "Weimin", "non-dropping-particle" : "", "parse-names" : false, "suffix" : "" }, { "dropping-particle" : "", "family" : "Chen", "given" : "Shiping", "non-dropping-particle" : "", "parse-names" : false, "suffix" : "" }, { "dropping-particle" : "", "family" : "Wu", "given" : "Bo", "non-dropping-particle" : "", "parse-names" : false, "suffix" : "" }, { "dropping-particle" : "", "family" : "Zhu", "given" : "Yajuan", "non-dropping-particle" : "", "parse-names" : false, "suffix" : "" }, { "dropping-particle" : "", "family" : "Zhou", "given" : "Yadang", "non-dropping-particle" : "", "parse-names" : false, "suffix" : "" }, { "dropping-particle" : "", "family" : "Lu", "given" : "Qi", "non-dropping-particle" : "", "parse-names" : false, "suffix" : "" }, { "dropping-particle" : "", "family" : "Lin", "given" : "Guanghui", "non-dropping-particle" : "", "parse-names" : false, "suffix" : "" } ], "container-title" : "Soil Biology &amp; Biochemistry", "id" : "ITEM-1", "issued" : { "date-parts" : [ [ "2015" ] ] }, "page" : "143-152", "title" : "Simulated rain addition modi\ufb01es diurnal patterns and temperature sensitivities of autotrophic and heterotrophic soil respiration in an arid desert ecosystem", "type" : "article-journal", "volume" : "82" }, "uris" : [ "http://www.mendeley.com/documents/?uuid=2c9165a9-41e3-49cc-901a-eb6994d6dd48" ] } ], "mendeley" : { "formattedCitation" : "(Song et al., 2015)", "plainTextFormattedCitation" : "(Song et al., 2015)", "previouslyFormattedCitation" : "(Song et al., 2015)" }, "properties" : { "noteIndex" : 0 }, "schema" : "https://github.com/citation-style-language/schema/raw/master/csl-citation.json" }</w:instrText>
            </w:r>
            <w:r>
              <w:rPr>
                <w:sz w:val="16"/>
                <w:szCs w:val="16"/>
              </w:rPr>
              <w:fldChar w:fldCharType="separate"/>
            </w:r>
            <w:r w:rsidRPr="00CD1124">
              <w:rPr>
                <w:noProof/>
                <w:sz w:val="16"/>
                <w:szCs w:val="16"/>
              </w:rPr>
              <w:t>(Song et al., 2015)</w:t>
            </w:r>
            <w:r>
              <w:rPr>
                <w:sz w:val="16"/>
                <w:szCs w:val="16"/>
              </w:rPr>
              <w:fldChar w:fldCharType="end"/>
            </w:r>
          </w:p>
        </w:tc>
        <w:tc>
          <w:tcPr>
            <w:tcW w:w="8533" w:type="dxa"/>
            <w:gridSpan w:val="2"/>
          </w:tcPr>
          <w:p w:rsidR="004165AB" w:rsidRPr="0007052E" w:rsidRDefault="004165AB" w:rsidP="004165AB">
            <w:pPr>
              <w:rPr>
                <w:sz w:val="16"/>
                <w:szCs w:val="16"/>
              </w:rPr>
            </w:pPr>
            <w:r w:rsidRPr="00FA3DF6">
              <w:rPr>
                <w:sz w:val="16"/>
                <w:szCs w:val="16"/>
              </w:rPr>
              <w:t>Song, W., Chen, S., Wu, B., Zhu, Y., Zhou, Y., Lu, Q., &amp; Lin, G. (2015). Simulated rain addition modiﬁes diurnal patterns and temperature sensitivities of autotrophic and heterotrophic soil respiration in an arid desert ecosystem. Soil Biology &amp; Biochemistry, 82, 143–152. Retrieved from http://dx.doi.org/10.1016/j.soilbio.2014.12.020</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49</w:t>
            </w:r>
          </w:p>
        </w:tc>
        <w:tc>
          <w:tcPr>
            <w:tcW w:w="1832" w:type="dxa"/>
            <w:gridSpan w:val="2"/>
          </w:tcPr>
          <w:p w:rsidR="004165AB" w:rsidRDefault="00944AF7" w:rsidP="004165AB">
            <w:pPr>
              <w:rPr>
                <w:sz w:val="16"/>
                <w:szCs w:val="16"/>
              </w:rPr>
            </w:pPr>
            <w:r>
              <w:rPr>
                <w:rFonts w:hint="eastAsia"/>
                <w:sz w:val="16"/>
                <w:szCs w:val="16"/>
              </w:rPr>
              <w:t>10139</w:t>
            </w:r>
          </w:p>
        </w:tc>
        <w:tc>
          <w:tcPr>
            <w:tcW w:w="2049" w:type="dxa"/>
            <w:gridSpan w:val="2"/>
          </w:tcPr>
          <w:p w:rsidR="004165AB" w:rsidRPr="0007052E" w:rsidRDefault="004165AB" w:rsidP="004165AB">
            <w:pPr>
              <w:rPr>
                <w:sz w:val="16"/>
                <w:szCs w:val="16"/>
              </w:rPr>
            </w:pPr>
            <w:r>
              <w:rPr>
                <w:sz w:val="16"/>
                <w:szCs w:val="16"/>
              </w:rPr>
              <w:fldChar w:fldCharType="begin" w:fldLock="1"/>
            </w:r>
            <w:r w:rsidR="00A240E7">
              <w:rPr>
                <w:sz w:val="16"/>
                <w:szCs w:val="16"/>
              </w:rPr>
              <w:instrText>ADDIN CSL_CITATION { "citationItems" : [ { "id" : "ITEM-1", "itemData" : { "DOI" : "10.5194/bg-11-259-2014", "ISSN" : "1726-4189", "author" : [ { "dropping-particle" : "", "family" : "Wang", "given" : "B.", "non-dropping-particle" : "", "parse-names" : false, "suffix" : "" }, { "dropping-particle" : "", "family" : "Zha", "given" : "T. S.", "non-dropping-particle" : "", "parse-names" : false, "suffix" : "" }, { "dropping-particle" : "", "family" : "Jia", "given" : "X.", "non-dropping-particle" : "", "parse-names" : false, "suffix" : "" }, { "dropping-particle" : "", "family" : "Wu", "given" : "B.", "non-dropping-particle" : "", "parse-names" : false, "suffix" : "" }, { "dropping-particle" : "", "family" : "Zhang", "given" : "Y. Q.", "non-dropping-particle" : "", "parse-names" : false, "suffix" : "" }, { "dropping-particle" : "", "family" : "Qin", "given" : "S. G.", "non-dropping-particle" : "", "parse-names" : false, "suffix" : "" } ], "container-title" : "Biogeosciences", "id" : "ITEM-1", "issue" : "2", "issued" : { "date-parts" : [ [ "2014", "1", "22" ] ] }, "page" : "259-268", "title" : "Soil moisture modifies the response of soil respiration to temperature in a desert shrub ecosystem", "type" : "article-journal", "volume" : "11" }, "uris" : [ "http://www.mendeley.com/documents/?uuid=f1df3110-4d24-4798-bb19-7951439656b4" ] } ], "mendeley" : { "formattedCitation" : "(Wang et al., 2014a)", "plainTextFormattedCitation" : "(Wang et al., 2014a)", "previouslyFormattedCitation" : "(Wang et al., 2014a)" }, "properties" : { "noteIndex" : 0 }, "schema" : "https://github.com/citation-style-language/schema/raw/master/csl-citation.json" }</w:instrText>
            </w:r>
            <w:r>
              <w:rPr>
                <w:sz w:val="16"/>
                <w:szCs w:val="16"/>
              </w:rPr>
              <w:fldChar w:fldCharType="separate"/>
            </w:r>
            <w:r w:rsidRPr="00F02F8C">
              <w:rPr>
                <w:noProof/>
                <w:sz w:val="16"/>
                <w:szCs w:val="16"/>
              </w:rPr>
              <w:t>(Wang et al., 2014a)</w:t>
            </w:r>
            <w:r>
              <w:rPr>
                <w:sz w:val="16"/>
                <w:szCs w:val="16"/>
              </w:rPr>
              <w:fldChar w:fldCharType="end"/>
            </w:r>
          </w:p>
        </w:tc>
        <w:tc>
          <w:tcPr>
            <w:tcW w:w="8533" w:type="dxa"/>
            <w:gridSpan w:val="2"/>
          </w:tcPr>
          <w:p w:rsidR="004165AB" w:rsidRPr="0007052E" w:rsidRDefault="004165AB" w:rsidP="004165AB">
            <w:pPr>
              <w:rPr>
                <w:sz w:val="16"/>
                <w:szCs w:val="16"/>
              </w:rPr>
            </w:pPr>
            <w:r w:rsidRPr="009579A1">
              <w:rPr>
                <w:sz w:val="16"/>
                <w:szCs w:val="16"/>
              </w:rPr>
              <w:t>Wang, B., Zha, T. S., Jia, X., Wu, B., Zhang, Y. Q., &amp; Qin, S. G. (2014). Soil moisture modifies the response of soil respiration to temperature in a desert shrub ecosystem. Biogeosciences, 11(2), 259–268. doi:10.5194/bg-11-259-2014</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50</w:t>
            </w:r>
          </w:p>
        </w:tc>
        <w:tc>
          <w:tcPr>
            <w:tcW w:w="1832" w:type="dxa"/>
            <w:gridSpan w:val="2"/>
          </w:tcPr>
          <w:p w:rsidR="004165AB" w:rsidRDefault="00944AF7" w:rsidP="004165AB">
            <w:pPr>
              <w:rPr>
                <w:sz w:val="16"/>
                <w:szCs w:val="16"/>
              </w:rPr>
            </w:pPr>
            <w:r>
              <w:rPr>
                <w:rFonts w:hint="eastAsia"/>
                <w:sz w:val="16"/>
                <w:szCs w:val="16"/>
              </w:rPr>
              <w:t>5247</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16/j.soilbio.2008.12.018", "ISSN" : "00380717", "author" : [ { "dropping-particle" : "", "family" : "Yan", "given" : "Junhua", "non-dropping-particle" : "", "parse-names" : false, "suffix" : "" }, { "dropping-particle" : "", "family" : "Zhang", "given" : "Deqiang", "non-dropping-particle" : "", "parse-names" : false, "suffix" : "" }, { "dropping-particle" : "", "family" : "Zhou", "given" : "Guoyi", "non-dropping-particle" : "", "parse-names" : false, "suffix" : "" }, { "dropping-particle" : "", "family" : "Liu", "given" : "Juxiu", "non-dropping-particle" : "", "parse-names" : false, "suffix" : "" } ], "container-title" : "Soil Biology and Biochemistry", "id" : "ITEM-1", "issue" : "5", "issued" : { "date-parts" : [ [ "2009", "5" ] ] }, "page" : "991-999", "publisher" : "Elsevier Ltd", "title" : "Soil respiration associated with forest succession in subtropical forests in Dinghushan Biosphere Reserve", "type" : "article-journal", "volume" : "41" }, "uris" : [ "http://www.mendeley.com/documents/?uuid=f66ebf00-e0a1-4e5d-bd3b-c2e2aa074ca4" ] } ], "mendeley" : { "formattedCitation" : "(Yan et al., 2009)", "plainTextFormattedCitation" : "(Yan et al., 2009)", "previouslyFormattedCitation" : "(Yan et al., 2009)" }, "properties" : { "noteIndex" : 0 }, "schema" : "https://github.com/citation-style-language/schema/raw/master/csl-citation.json" }</w:instrText>
            </w:r>
            <w:r>
              <w:rPr>
                <w:sz w:val="16"/>
                <w:szCs w:val="16"/>
              </w:rPr>
              <w:fldChar w:fldCharType="separate"/>
            </w:r>
            <w:r w:rsidRPr="00CD1124">
              <w:rPr>
                <w:noProof/>
                <w:sz w:val="16"/>
                <w:szCs w:val="16"/>
              </w:rPr>
              <w:t>(Yan et al., 2009)</w:t>
            </w:r>
            <w:r>
              <w:rPr>
                <w:sz w:val="16"/>
                <w:szCs w:val="16"/>
              </w:rPr>
              <w:fldChar w:fldCharType="end"/>
            </w:r>
          </w:p>
        </w:tc>
        <w:tc>
          <w:tcPr>
            <w:tcW w:w="8533" w:type="dxa"/>
            <w:gridSpan w:val="2"/>
          </w:tcPr>
          <w:p w:rsidR="004165AB" w:rsidRPr="0007052E" w:rsidRDefault="004165AB" w:rsidP="004165AB">
            <w:pPr>
              <w:rPr>
                <w:sz w:val="16"/>
                <w:szCs w:val="16"/>
              </w:rPr>
            </w:pPr>
            <w:r w:rsidRPr="000C119F">
              <w:rPr>
                <w:sz w:val="16"/>
                <w:szCs w:val="16"/>
              </w:rPr>
              <w:t>Yan, J., Zhang, D., Zhou, G., &amp; Liu, J. (2009). Soil respiration associated with forest succession in subtropical forests in Dinghushan Biosphere Reserve. Soil Biology and Biochemistry, 41(5), 991–999. doi:10.1016/j.soilbio.2008.12.018</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51</w:t>
            </w:r>
          </w:p>
        </w:tc>
        <w:tc>
          <w:tcPr>
            <w:tcW w:w="1832" w:type="dxa"/>
            <w:gridSpan w:val="2"/>
          </w:tcPr>
          <w:p w:rsidR="004165AB" w:rsidRDefault="00944AF7" w:rsidP="004165AB">
            <w:pPr>
              <w:rPr>
                <w:sz w:val="16"/>
                <w:szCs w:val="16"/>
              </w:rPr>
            </w:pPr>
            <w:r>
              <w:rPr>
                <w:rFonts w:hint="eastAsia"/>
                <w:sz w:val="16"/>
                <w:szCs w:val="16"/>
              </w:rPr>
              <w:t>320</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author" : [ { "dropping-particle" : "", "family" : "Parker", "given" : "L. W.", "non-dropping-particle" : "", "parse-names" : false, "suffix" : "" }, { "dropping-particle" : "", "family" : "Miller", "given" : "J", "non-dropping-particle" : "", "parse-names" : false, "suffix" : "" }, { "dropping-particle" : "", "family" : "Steinberger", "given" : "Y", "non-dropping-particle" : "", "parse-names" : false, "suffix" : "" }, { "dropping-particle" : "", "family" : "Whitford", "given" : "W. G.", "non-dropping-particle" : "", "parse-names" : false, "suffix" : "" } ], "container-title" : "Soil Biol.", "id" : "ITEM-1", "issued" : { "date-parts" : [ [ "1983" ] ] }, "title" : "Soil Respiration in a Chihuahuan Desert Rangeland", "type" : "article-journal" }, "uris" : [ "http://www.mendeley.com/documents/?uuid=b0b08f14-3022-4de4-9ef0-2093ca081cfd" ] } ], "mendeley" : { "formattedCitation" : "(Parker et al., 1983)", "plainTextFormattedCitation" : "(Parker et al., 1983)", "previouslyFormattedCitation" : "(Parker et al., 1983)" }, "properties" : { "noteIndex" : 0 }, "schema" : "https://github.com/citation-style-language/schema/raw/master/csl-citation.json" }</w:instrText>
            </w:r>
            <w:r>
              <w:rPr>
                <w:sz w:val="16"/>
                <w:szCs w:val="16"/>
              </w:rPr>
              <w:fldChar w:fldCharType="separate"/>
            </w:r>
            <w:r w:rsidRPr="00CD1124">
              <w:rPr>
                <w:noProof/>
                <w:sz w:val="16"/>
                <w:szCs w:val="16"/>
              </w:rPr>
              <w:t>(Parker et al., 1983)</w:t>
            </w:r>
            <w:r>
              <w:rPr>
                <w:sz w:val="16"/>
                <w:szCs w:val="16"/>
              </w:rPr>
              <w:fldChar w:fldCharType="end"/>
            </w:r>
          </w:p>
        </w:tc>
        <w:tc>
          <w:tcPr>
            <w:tcW w:w="8533" w:type="dxa"/>
            <w:gridSpan w:val="2"/>
          </w:tcPr>
          <w:p w:rsidR="004165AB" w:rsidRPr="0007052E" w:rsidRDefault="004165AB" w:rsidP="004165AB">
            <w:pPr>
              <w:rPr>
                <w:sz w:val="16"/>
                <w:szCs w:val="16"/>
              </w:rPr>
            </w:pPr>
            <w:r w:rsidRPr="006F16DF">
              <w:rPr>
                <w:sz w:val="16"/>
                <w:szCs w:val="16"/>
              </w:rPr>
              <w:t>Parker, L. W., Miller, J., Steinberger, Y., &amp; Whitford, W. G. (1983). Soil Respiration in a Chihuahuan Desert Rangeland. Soil Biol.</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52</w:t>
            </w:r>
          </w:p>
        </w:tc>
        <w:tc>
          <w:tcPr>
            <w:tcW w:w="1832" w:type="dxa"/>
            <w:gridSpan w:val="2"/>
          </w:tcPr>
          <w:p w:rsidR="004165AB" w:rsidRDefault="00944AF7" w:rsidP="004165AB">
            <w:pPr>
              <w:rPr>
                <w:sz w:val="16"/>
                <w:szCs w:val="16"/>
              </w:rPr>
            </w:pPr>
            <w:r>
              <w:rPr>
                <w:rFonts w:hint="eastAsia"/>
                <w:sz w:val="16"/>
                <w:szCs w:val="16"/>
              </w:rPr>
              <w:t>4252</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16/j.agrformet.2008.01.003", "ISSN" : "01681923", "author" : [ { "dropping-particle" : "", "family" : "Chang", "given" : "Shih-Chieh", "non-dropping-particle" : "", "parse-names" : false, "suffix" : "" }, { "dropping-particle" : "", "family" : "Tseng", "given" : "Kuei-Hsiang", "non-dropping-particle" : "", "parse-names" : false, "suffix" : "" }, { "dropping-particle" : "", "family" : "Hsia", "given" : "Yue-Joe", "non-dropping-particle" : "", "parse-names" : false, "suffix" : "" }, { "dropping-particle" : "", "family" : "Wang", "given" : "Chiao-Ping", "non-dropping-particle" : "", "parse-names" : false, "suffix" : "" }, { "dropping-particle" : "", "family" : "Wu", "given" : "Jiunn-Tzong", "non-dropping-particle" : "", "parse-names" : false, "suffix" : "" } ], "container-title" : "Agricultural and Forest Meteorology", "id" : "ITEM-1", "issue" : "5", "issued" : { "date-parts" : [ [ "2008", "5" ] ] }, "page" : "788-798", "title" : "Soil respiration in a subtropical montane cloud forest in Taiwan", "type" : "article-journal", "volume" : "148" }, "uris" : [ "http://www.mendeley.com/documents/?uuid=7ef7deaa-0a28-48f0-ad58-813275f89de9" ] } ], "mendeley" : { "formattedCitation" : "(Chang et al., 2008)", "plainTextFormattedCitation" : "(Chang et al., 2008)", "previouslyFormattedCitation" : "(Chang et al., 2008)" }, "properties" : { "noteIndex" : 0 }, "schema" : "https://github.com/citation-style-language/schema/raw/master/csl-citation.json" }</w:instrText>
            </w:r>
            <w:r>
              <w:rPr>
                <w:sz w:val="16"/>
                <w:szCs w:val="16"/>
              </w:rPr>
              <w:fldChar w:fldCharType="separate"/>
            </w:r>
            <w:r w:rsidRPr="00CD1124">
              <w:rPr>
                <w:noProof/>
                <w:sz w:val="16"/>
                <w:szCs w:val="16"/>
              </w:rPr>
              <w:t>(Chang et al., 2008)</w:t>
            </w:r>
            <w:r>
              <w:rPr>
                <w:sz w:val="16"/>
                <w:szCs w:val="16"/>
              </w:rPr>
              <w:fldChar w:fldCharType="end"/>
            </w:r>
          </w:p>
        </w:tc>
        <w:tc>
          <w:tcPr>
            <w:tcW w:w="8533" w:type="dxa"/>
            <w:gridSpan w:val="2"/>
          </w:tcPr>
          <w:p w:rsidR="004165AB" w:rsidRPr="0007052E" w:rsidRDefault="004165AB" w:rsidP="004165AB">
            <w:pPr>
              <w:rPr>
                <w:sz w:val="16"/>
                <w:szCs w:val="16"/>
              </w:rPr>
            </w:pPr>
            <w:r w:rsidRPr="00385FCB">
              <w:rPr>
                <w:sz w:val="16"/>
                <w:szCs w:val="16"/>
              </w:rPr>
              <w:t>Chang, S.-C., Tseng, K.-H., Hsia, Y.-J., Wang, C.-P., &amp; Wu, J.-T. (2008). Soil respiration in a subtropical montane cloud forest in Taiwan. Agricultural and Forest Meteorology, 148(5), 788–798. doi:10.1016/j.agrformet.2008.01.003</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53</w:t>
            </w:r>
          </w:p>
        </w:tc>
        <w:tc>
          <w:tcPr>
            <w:tcW w:w="1832" w:type="dxa"/>
            <w:gridSpan w:val="2"/>
          </w:tcPr>
          <w:p w:rsidR="004165AB" w:rsidRDefault="00944AF7" w:rsidP="004165AB">
            <w:pPr>
              <w:rPr>
                <w:sz w:val="16"/>
                <w:szCs w:val="16"/>
              </w:rPr>
            </w:pPr>
            <w:r>
              <w:rPr>
                <w:rFonts w:hint="eastAsia"/>
                <w:sz w:val="16"/>
                <w:szCs w:val="16"/>
              </w:rPr>
              <w:t>1021</w:t>
            </w:r>
          </w:p>
        </w:tc>
        <w:tc>
          <w:tcPr>
            <w:tcW w:w="2049" w:type="dxa"/>
            <w:gridSpan w:val="2"/>
          </w:tcPr>
          <w:p w:rsidR="004165AB" w:rsidRPr="0007052E" w:rsidRDefault="004165AB" w:rsidP="004165AB">
            <w:pPr>
              <w:rPr>
                <w:sz w:val="16"/>
                <w:szCs w:val="16"/>
              </w:rPr>
            </w:pPr>
            <w:r>
              <w:rPr>
                <w:sz w:val="16"/>
                <w:szCs w:val="16"/>
              </w:rPr>
              <w:fldChar w:fldCharType="begin" w:fldLock="1"/>
            </w:r>
            <w:r w:rsidR="00A240E7">
              <w:rPr>
                <w:sz w:val="16"/>
                <w:szCs w:val="16"/>
              </w:rPr>
              <w:instrText>ADDIN CSL_CITATION { "citationItems" : [ { "id" : "ITEM-1", "itemData" : { "DOI" : "10.1016/0098-8472(96)01003-9", "ISSN" : "00988472", "author" : [ { "dropping-particle" : "", "family" : "Blanke, Michael", "given" : "M.", "non-dropping-particle" : "", "parse-names" : false, "suffix" : "" } ], "container-title" : "Environmental and Experimental Botany", "id" : "ITEM-1", "issue" : "3", "issued" : { "date-parts" : [ [ "1996", "10" ] ] }, "page" : "339-348", "title" : "Soil respiration in an apple orchard", "type" : "article-journal", "volume" : "36" }, "uris" : [ "http://www.mendeley.com/documents/?uuid=6128fc40-773d-4270-9463-590d7ed02a4b" ] } ], "mendeley" : { "formattedCitation" : "(Blanke, Michael, 1996)", "plainTextFormattedCitation" : "(Blanke, Michael, 1996)", "previouslyFormattedCitation" : "(Blanke, Michael, 1996)" }, "properties" : { "noteIndex" : 0 }, "schema" : "https://github.com/citation-style-language/schema/raw/master/csl-citation.json" }</w:instrText>
            </w:r>
            <w:r>
              <w:rPr>
                <w:sz w:val="16"/>
                <w:szCs w:val="16"/>
              </w:rPr>
              <w:fldChar w:fldCharType="separate"/>
            </w:r>
            <w:r w:rsidRPr="00F02F8C">
              <w:rPr>
                <w:noProof/>
                <w:sz w:val="16"/>
                <w:szCs w:val="16"/>
              </w:rPr>
              <w:t>(Blanke, Michael, 1996)</w:t>
            </w:r>
            <w:r>
              <w:rPr>
                <w:sz w:val="16"/>
                <w:szCs w:val="16"/>
              </w:rPr>
              <w:fldChar w:fldCharType="end"/>
            </w:r>
          </w:p>
        </w:tc>
        <w:tc>
          <w:tcPr>
            <w:tcW w:w="8533" w:type="dxa"/>
            <w:gridSpan w:val="2"/>
          </w:tcPr>
          <w:p w:rsidR="004165AB" w:rsidRPr="0007052E" w:rsidRDefault="004165AB" w:rsidP="004165AB">
            <w:pPr>
              <w:rPr>
                <w:sz w:val="16"/>
                <w:szCs w:val="16"/>
              </w:rPr>
            </w:pPr>
            <w:r w:rsidRPr="00AB0DA0">
              <w:rPr>
                <w:sz w:val="16"/>
                <w:szCs w:val="16"/>
              </w:rPr>
              <w:t>Blanke, M. M. (1996). Soil respiration in an apple orchard. Environmental and Experimental Botany, 36(3), 339–348. doi:10.1016/0098-8472(96)01003-9</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54</w:t>
            </w:r>
          </w:p>
        </w:tc>
        <w:tc>
          <w:tcPr>
            <w:tcW w:w="1832" w:type="dxa"/>
            <w:gridSpan w:val="2"/>
          </w:tcPr>
          <w:p w:rsidR="004165AB" w:rsidRDefault="00944AF7" w:rsidP="004165AB">
            <w:pPr>
              <w:rPr>
                <w:sz w:val="16"/>
                <w:szCs w:val="16"/>
              </w:rPr>
            </w:pPr>
            <w:r>
              <w:rPr>
                <w:rFonts w:hint="eastAsia"/>
                <w:sz w:val="16"/>
                <w:szCs w:val="16"/>
              </w:rPr>
              <w:t>4246</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29/2007JG000611", "ISSN" : "0148-0227", "author" : [ { "dropping-particle" : "", "family" : "Carbone", "given" : "Mariah S.", "non-dropping-particle" : "", "parse-names" : false, "suffix" : "" }, { "dropping-particle" : "", "family" : "Winston", "given" : "Gregory C.", "non-dropping-particle" : "", "parse-names" : false, "suffix" : "" }, { "dropping-particle" : "", "family" : "Trumbore", "given" : "Susan E.", "non-dropping-particle" : "", "parse-names" : false, "suffix" : "" } ], "container-title" : "Journal of Geophysical Research", "id" : "ITEM-1", "issue" : "G2", "issued" : { "date-parts" : [ [ "2008", "5", "13" ] ] }, "page" : "G02022", "title" : "Soil respiration in perennial grass and shrub ecosystems: Linking environmental controls with plant and microbial sources on seasonal and diel timescales", "type" : "article-journal", "volume" : "113" }, "uris" : [ "http://www.mendeley.com/documents/?uuid=765f24b1-0bcc-4610-aa64-49aaf7ceefc0" ] } ], "mendeley" : { "formattedCitation" : "(Carbone et al., 2008)", "plainTextFormattedCitation" : "(Carbone et al., 2008)", "previouslyFormattedCitation" : "(Carbone et al., 2008)" }, "properties" : { "noteIndex" : 0 }, "schema" : "https://github.com/citation-style-language/schema/raw/master/csl-citation.json" }</w:instrText>
            </w:r>
            <w:r>
              <w:rPr>
                <w:sz w:val="16"/>
                <w:szCs w:val="16"/>
              </w:rPr>
              <w:fldChar w:fldCharType="separate"/>
            </w:r>
            <w:r w:rsidRPr="00CD1124">
              <w:rPr>
                <w:noProof/>
                <w:sz w:val="16"/>
                <w:szCs w:val="16"/>
              </w:rPr>
              <w:t>(Carbone et al., 2008)</w:t>
            </w:r>
            <w:r>
              <w:rPr>
                <w:sz w:val="16"/>
                <w:szCs w:val="16"/>
              </w:rPr>
              <w:fldChar w:fldCharType="end"/>
            </w:r>
          </w:p>
        </w:tc>
        <w:tc>
          <w:tcPr>
            <w:tcW w:w="8533" w:type="dxa"/>
            <w:gridSpan w:val="2"/>
          </w:tcPr>
          <w:p w:rsidR="004165AB" w:rsidRPr="0007052E" w:rsidRDefault="004165AB" w:rsidP="004165AB">
            <w:pPr>
              <w:rPr>
                <w:sz w:val="16"/>
                <w:szCs w:val="16"/>
              </w:rPr>
            </w:pPr>
            <w:r w:rsidRPr="00065D72">
              <w:rPr>
                <w:sz w:val="16"/>
                <w:szCs w:val="16"/>
              </w:rPr>
              <w:t>Carbone, M. S., Winston, G. C., &amp; Trumbore, S. E. (2008). Soil respiration in perennial grass and shrub ecosystems: Linking environmental controls with plant and microbial sources on seasonal and diel timescales. Journal of Geophysical Research, 113(G2), G02022. doi:10.1029/2007JG000611</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55</w:t>
            </w:r>
          </w:p>
        </w:tc>
        <w:tc>
          <w:tcPr>
            <w:tcW w:w="1832" w:type="dxa"/>
            <w:gridSpan w:val="2"/>
          </w:tcPr>
          <w:p w:rsidR="004165AB" w:rsidRDefault="00944AF7" w:rsidP="004165AB">
            <w:pPr>
              <w:rPr>
                <w:sz w:val="16"/>
                <w:szCs w:val="16"/>
              </w:rPr>
            </w:pPr>
            <w:r>
              <w:rPr>
                <w:rFonts w:hint="eastAsia"/>
                <w:sz w:val="16"/>
                <w:szCs w:val="16"/>
              </w:rPr>
              <w:t>3130</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author" : [ { "dropping-particle" : "", "family" : "Sha", "given" : "Liqiang", "non-dropping-particle" : "", "parse-names" : false, "suffix" : "" }, { "dropping-particle" : "", "family" : "Zheng", "given" : "Zheng", "non-dropping-particle" : "", "parse-names" : false, "suffix" : "" }, { "dropping-particle" : "", "family" : "Tang", "given" : "Jianwu", "non-dropping-particle" : "", "parse-names" : false, "suffix" : "" }, { "dropping-particle" : "", "family" : "Wang", "given" : "Yinghong", "non-dropping-particle" : "", "parse-names" : false, "suffix" : "" }, { "dropping-particle" : "", "family" : "Zhang", "given" : "Yiping", "non-dropping-particle" : "", "parse-names" : false, "suffix" : "" }, { "dropping-particle" : "", "family" : "Cao", "given" : "Min", "non-dropping-particle" : "", "parse-names" : false, "suffix" : "" }, { "dropping-particle" : "", "family" : "Wang", "given" : "Rui", "non-dropping-particle" : "", "parse-names" : false, "suffix" : "" }, { "dropping-particle" : "", "family" : "Liu", "given" : "Guanren", "non-dropping-particle" : "", "parse-names" : false, "suffix" : "" }, { "dropping-particle" : "", "family" : "Wang", "given" : "Yuesi", "non-dropping-particle" : "", "parse-names" : false, "suffix" : "" }, { "dropping-particle" : "", "family" : "Sun", "given" : "Yang", "non-dropping-particle" : "", "parse-names" : false, "suffix" : "" } ], "container-title" : "Science in China Ser. D Earth Sciences", "id" : "ITEM-1", "issue" : "Supp.I", "issued" : { "date-parts" : [ [ "2005" ] ] }, "page" : "189-197", "title" : "Soil respiration in tropical seasonal rain forest in Xishuangbanna, SW China", "type" : "article-journal", "volume" : "48" }, "uris" : [ "http://www.mendeley.com/documents/?uuid=83953e3e-c817-4359-912e-46d5d385b729" ] } ], "mendeley" : { "formattedCitation" : "(Sha et al., 2005)", "plainTextFormattedCitation" : "(Sha et al., 2005)", "previouslyFormattedCitation" : "(Sha et al., 2005)" }, "properties" : { "noteIndex" : 0 }, "schema" : "https://github.com/citation-style-language/schema/raw/master/csl-citation.json" }</w:instrText>
            </w:r>
            <w:r>
              <w:rPr>
                <w:sz w:val="16"/>
                <w:szCs w:val="16"/>
              </w:rPr>
              <w:fldChar w:fldCharType="separate"/>
            </w:r>
            <w:r w:rsidRPr="00CD1124">
              <w:rPr>
                <w:noProof/>
                <w:sz w:val="16"/>
                <w:szCs w:val="16"/>
              </w:rPr>
              <w:t>(Sha et al., 2005)</w:t>
            </w:r>
            <w:r>
              <w:rPr>
                <w:sz w:val="16"/>
                <w:szCs w:val="16"/>
              </w:rPr>
              <w:fldChar w:fldCharType="end"/>
            </w:r>
          </w:p>
        </w:tc>
        <w:tc>
          <w:tcPr>
            <w:tcW w:w="8533" w:type="dxa"/>
            <w:gridSpan w:val="2"/>
          </w:tcPr>
          <w:p w:rsidR="004165AB" w:rsidRPr="0007052E" w:rsidRDefault="004165AB" w:rsidP="004165AB">
            <w:pPr>
              <w:rPr>
                <w:sz w:val="16"/>
                <w:szCs w:val="16"/>
              </w:rPr>
            </w:pPr>
            <w:r w:rsidRPr="00E27E6A">
              <w:rPr>
                <w:sz w:val="16"/>
                <w:szCs w:val="16"/>
              </w:rPr>
              <w:t>Sha, L., Zheng, Z., Tang, J., Wang, Y., Zhang, Y., Cao, M., … Sun, Y. (2005). Soil respiration in tropical seasonal rain forest in Xishuangbanna, SW China. Science in China Ser. D Earth Sciences, 48(Supp.I), 189–197.</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56</w:t>
            </w:r>
          </w:p>
        </w:tc>
        <w:tc>
          <w:tcPr>
            <w:tcW w:w="1832" w:type="dxa"/>
            <w:gridSpan w:val="2"/>
          </w:tcPr>
          <w:p w:rsidR="004165AB" w:rsidRDefault="00944AF7" w:rsidP="004165AB">
            <w:pPr>
              <w:rPr>
                <w:sz w:val="16"/>
                <w:szCs w:val="16"/>
              </w:rPr>
            </w:pPr>
            <w:r>
              <w:rPr>
                <w:rFonts w:hint="eastAsia"/>
                <w:sz w:val="16"/>
                <w:szCs w:val="16"/>
              </w:rPr>
              <w:t>1778</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07/s003740000302", "ISSN" : "0178-2762", "author" : [ { "dropping-particle" : "", "family" : "Eriksen", "given" : "J.", "non-dropping-particle" : "", "parse-names" : false, "suffix" : "" }, { "dropping-particle" : "", "family" : "Jensen", "given" : "L. S.", "non-dropping-particle" : "", "parse-names" : false, "suffix" : "" } ], "container-title" : "Biology and Fertility of Soils", "id" : "ITEM-1", "issue" : "2", "issued" : { "date-parts" : [ [ "2001" ] ] }, "page" : "139-145", "title" : "Soil respiration, nitrogen mineralization and uptake in barley following cultivation of grazed grasslands", "type" : "article-journal", "volume" : "33" }, "uris" : [ "http://www.mendeley.com/documents/?uuid=de94d94f-1642-4aa1-b358-4d0687610085" ] } ], "mendeley" : { "formattedCitation" : "(Eriksen and Jensen, 2001)", "plainTextFormattedCitation" : "(Eriksen and Jensen, 2001)", "previouslyFormattedCitation" : "(Eriksen and Jensen, 2001)" }, "properties" : { "noteIndex" : 0 }, "schema" : "https://github.com/citation-style-language/schema/raw/master/csl-citation.json" }</w:instrText>
            </w:r>
            <w:r>
              <w:rPr>
                <w:sz w:val="16"/>
                <w:szCs w:val="16"/>
              </w:rPr>
              <w:fldChar w:fldCharType="separate"/>
            </w:r>
            <w:r w:rsidRPr="00CD1124">
              <w:rPr>
                <w:noProof/>
                <w:sz w:val="16"/>
                <w:szCs w:val="16"/>
              </w:rPr>
              <w:t>(Eriksen and Jensen, 2001)</w:t>
            </w:r>
            <w:r>
              <w:rPr>
                <w:sz w:val="16"/>
                <w:szCs w:val="16"/>
              </w:rPr>
              <w:fldChar w:fldCharType="end"/>
            </w:r>
          </w:p>
        </w:tc>
        <w:tc>
          <w:tcPr>
            <w:tcW w:w="8533" w:type="dxa"/>
            <w:gridSpan w:val="2"/>
          </w:tcPr>
          <w:p w:rsidR="004165AB" w:rsidRPr="0007052E" w:rsidRDefault="004165AB" w:rsidP="004165AB">
            <w:pPr>
              <w:rPr>
                <w:sz w:val="16"/>
                <w:szCs w:val="16"/>
              </w:rPr>
            </w:pPr>
            <w:r w:rsidRPr="00021C94">
              <w:rPr>
                <w:sz w:val="16"/>
                <w:szCs w:val="16"/>
              </w:rPr>
              <w:t>Eriksen, J., &amp; Jensen, L. S. (2001). Soil respiration, nitrogen mineralization and uptake in barley following cultivation of grazed grasslands. Biology and Fertility of Soils, 33(2), 139–145. doi:10.1007/s003740000302</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lastRenderedPageBreak/>
              <w:t>57</w:t>
            </w:r>
          </w:p>
        </w:tc>
        <w:tc>
          <w:tcPr>
            <w:tcW w:w="1832" w:type="dxa"/>
            <w:gridSpan w:val="2"/>
          </w:tcPr>
          <w:p w:rsidR="004165AB" w:rsidRDefault="00944AF7" w:rsidP="004165AB">
            <w:pPr>
              <w:rPr>
                <w:sz w:val="16"/>
                <w:szCs w:val="16"/>
              </w:rPr>
            </w:pPr>
            <w:r>
              <w:rPr>
                <w:rFonts w:hint="eastAsia"/>
                <w:sz w:val="16"/>
                <w:szCs w:val="16"/>
              </w:rPr>
              <w:t>1068</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16/S0038-0717(96)00136-8", "ISSN" : "00380717", "author" : [ { "dropping-particle" : "", "family" : "Jensen", "given" : "L.S.", "non-dropping-particle" : "", "parse-names" : false, "suffix" : "" }, { "dropping-particle" : "", "family" : "Mueller", "given" : "T.", "non-dropping-particle" : "", "parse-names" : false, "suffix" : "" }, { "dropping-particle" : "", "family" : "Tate", "given" : "K.R.", "non-dropping-particle" : "", "parse-names" : false, "suffix" : "" }, { "dropping-particle" : "", "family" : "Ross", "given" : "D.J.", "non-dropping-particle" : "", "parse-names" : false, "suffix" : "" }, { "dropping-particle" : "", "family" : "Magid", "given" : "J.", "non-dropping-particle" : "", "parse-names" : false, "suffix" : "" }, { "dropping-particle" : "", "family" : "Nielsen", "given" : "N.E.", "non-dropping-particle" : "", "parse-names" : false, "suffix" : "" } ], "container-title" : "Soil Biology and Biochemistry", "id" : "ITEM-1", "issue" : "10-11", "issued" : { "date-parts" : [ [ "1996", "10" ] ] }, "page" : "1297-1306", "title" : "Soil surface CO2 flux as an index of soil respiration in situ: A comparison of two chamber methods", "type" : "article-journal", "volume" : "28" }, "uris" : [ "http://www.mendeley.com/documents/?uuid=0be9466b-3527-4dc8-ae0f-b2eb3dac6a86" ] } ], "mendeley" : { "formattedCitation" : "(Jensen et al., 1996)", "plainTextFormattedCitation" : "(Jensen et al., 1996)", "previouslyFormattedCitation" : "(Jensen et al., 1996)" }, "properties" : { "noteIndex" : 0 }, "schema" : "https://github.com/citation-style-language/schema/raw/master/csl-citation.json" }</w:instrText>
            </w:r>
            <w:r>
              <w:rPr>
                <w:sz w:val="16"/>
                <w:szCs w:val="16"/>
              </w:rPr>
              <w:fldChar w:fldCharType="separate"/>
            </w:r>
            <w:r w:rsidRPr="00CD1124">
              <w:rPr>
                <w:noProof/>
                <w:sz w:val="16"/>
                <w:szCs w:val="16"/>
              </w:rPr>
              <w:t>(Jensen et al., 1996)</w:t>
            </w:r>
            <w:r>
              <w:rPr>
                <w:sz w:val="16"/>
                <w:szCs w:val="16"/>
              </w:rPr>
              <w:fldChar w:fldCharType="end"/>
            </w:r>
          </w:p>
        </w:tc>
        <w:tc>
          <w:tcPr>
            <w:tcW w:w="8533" w:type="dxa"/>
            <w:gridSpan w:val="2"/>
          </w:tcPr>
          <w:p w:rsidR="004165AB" w:rsidRPr="0007052E" w:rsidRDefault="004165AB" w:rsidP="004165AB">
            <w:pPr>
              <w:rPr>
                <w:sz w:val="16"/>
                <w:szCs w:val="16"/>
              </w:rPr>
            </w:pPr>
            <w:r w:rsidRPr="001438AB">
              <w:rPr>
                <w:sz w:val="16"/>
                <w:szCs w:val="16"/>
              </w:rPr>
              <w:t>Jensen, L. S., Mueller, T., Tate, K. R., Ross, D. J., Magid, J., &amp; Nielsen, N. E. (1996). Soil surface CO2 flux as an index of soil respiration in situ: A comparison of two chamber methods. Soil Biology and Biochemistry, 28(10-11), 1297–1306. doi:10.1016/S0038-0717(96)00136-8</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58</w:t>
            </w:r>
          </w:p>
        </w:tc>
        <w:tc>
          <w:tcPr>
            <w:tcW w:w="1832" w:type="dxa"/>
            <w:gridSpan w:val="2"/>
          </w:tcPr>
          <w:p w:rsidR="004165AB" w:rsidRDefault="00944AF7" w:rsidP="004165AB">
            <w:pPr>
              <w:rPr>
                <w:sz w:val="16"/>
                <w:szCs w:val="16"/>
              </w:rPr>
            </w:pPr>
            <w:r>
              <w:rPr>
                <w:rFonts w:hint="eastAsia"/>
                <w:sz w:val="16"/>
                <w:szCs w:val="16"/>
              </w:rPr>
              <w:t>3855</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07/s11104-006-9170-8", "ISBN" : "1110400691", "ISSN" : "0032-079X", "author" : [ { "dropping-particle" : "", "family" : "Han", "given" : "Guangxuan", "non-dropping-particle" : "", "parse-names" : false, "suffix" : "" }, { "dropping-particle" : "", "family" : "Zhou", "given" : "Guangsheng", "non-dropping-particle" : "", "parse-names" : false, "suffix" : "" }, { "dropping-particle" : "", "family" : "Xu", "given" : "Zhenzhu", "non-dropping-particle" : "", "parse-names" : false, "suffix" : "" }, { "dropping-particle" : "", "family" : "Yang", "given" : "Yang", "non-dropping-particle" : "", "parse-names" : false, "suffix" : "" }, { "dropping-particle" : "", "family" : "Liu", "given" : "Jingli", "non-dropping-particle" : "", "parse-names" : false, "suffix" : "" }, { "dropping-particle" : "", "family" : "Shi", "given" : "Kuiqiao", "non-dropping-particle" : "", "parse-names" : false, "suffix" : "" } ], "container-title" : "Plant and Soil", "id" : "ITEM-1", "issue" : "1-2", "issued" : { "date-parts" : [ [ "2006", "12", "23" ] ] }, "page" : "15-26", "title" : "Soil temperature and biotic factors drive the seasonal variation of soil respiration in a maize (Zea mays L.) agricultural ecosystem", "type" : "article-journal", "volume" : "291" }, "uris" : [ "http://www.mendeley.com/documents/?uuid=0e64c5eb-d79b-40e6-b9f5-4487c88eb167" ] } ], "mendeley" : { "formattedCitation" : "(Han et al., 2006)", "plainTextFormattedCitation" : "(Han et al., 2006)", "previouslyFormattedCitation" : "(Han et al., 2006)" }, "properties" : { "noteIndex" : 0 }, "schema" : "https://github.com/citation-style-language/schema/raw/master/csl-citation.json" }</w:instrText>
            </w:r>
            <w:r>
              <w:rPr>
                <w:sz w:val="16"/>
                <w:szCs w:val="16"/>
              </w:rPr>
              <w:fldChar w:fldCharType="separate"/>
            </w:r>
            <w:r w:rsidRPr="00CD1124">
              <w:rPr>
                <w:noProof/>
                <w:sz w:val="16"/>
                <w:szCs w:val="16"/>
              </w:rPr>
              <w:t>(Han et al., 2006)</w:t>
            </w:r>
            <w:r>
              <w:rPr>
                <w:sz w:val="16"/>
                <w:szCs w:val="16"/>
              </w:rPr>
              <w:fldChar w:fldCharType="end"/>
            </w:r>
          </w:p>
        </w:tc>
        <w:tc>
          <w:tcPr>
            <w:tcW w:w="8533" w:type="dxa"/>
            <w:gridSpan w:val="2"/>
          </w:tcPr>
          <w:p w:rsidR="004165AB" w:rsidRPr="0007052E" w:rsidRDefault="004165AB" w:rsidP="004165AB">
            <w:pPr>
              <w:rPr>
                <w:sz w:val="16"/>
                <w:szCs w:val="16"/>
              </w:rPr>
            </w:pPr>
            <w:r w:rsidRPr="00551C32">
              <w:rPr>
                <w:sz w:val="16"/>
                <w:szCs w:val="16"/>
              </w:rPr>
              <w:t>Han, G., Zhou, G., Xu, Z., Yang, Y., Liu, J., &amp; Shi, K. (2006). Soil temperature and biotic factors drive the seasonal variation of soil respiration in a maize (Zea mays L.) agricultural ecosystem. Plant and Soil, 291(1-2), 15–26. doi:10.1007/s11104-006-9170-8</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59</w:t>
            </w:r>
          </w:p>
        </w:tc>
        <w:tc>
          <w:tcPr>
            <w:tcW w:w="1832" w:type="dxa"/>
            <w:gridSpan w:val="2"/>
          </w:tcPr>
          <w:p w:rsidR="004165AB" w:rsidRDefault="00944AF7" w:rsidP="004165AB">
            <w:pPr>
              <w:rPr>
                <w:sz w:val="16"/>
                <w:szCs w:val="16"/>
              </w:rPr>
            </w:pPr>
            <w:r>
              <w:rPr>
                <w:rFonts w:hint="eastAsia"/>
                <w:sz w:val="16"/>
                <w:szCs w:val="16"/>
              </w:rPr>
              <w:t>1931</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author" : [ { "dropping-particle" : "", "family" : "Xu", "given" : "Ming", "non-dropping-particle" : "", "parse-names" : false, "suffix" : "" }, { "dropping-particle" : "", "family" : "Qi", "given" : "Ye", "non-dropping-particle" : "", "parse-names" : false, "suffix" : "" } ], "container-title" : "Global Change Biology", "id" : "ITEM-1", "issued" : { "date-parts" : [ [ "2001" ] ] }, "page" : "667-677", "title" : "Soil surface CO2 efflux and its spatial and temporal variations in a young ponderosa pine plantation in northern California", "type" : "article-journal", "volume" : "7" }, "uris" : [ "http://www.mendeley.com/documents/?uuid=a841c50c-2107-4303-a932-78038e86d714" ] } ], "mendeley" : { "formattedCitation" : "(Xu and Qi, 2001)", "plainTextFormattedCitation" : "(Xu and Qi, 2001)", "previouslyFormattedCitation" : "(Xu and Qi, 2001)" }, "properties" : { "noteIndex" : 0 }, "schema" : "https://github.com/citation-style-language/schema/raw/master/csl-citation.json" }</w:instrText>
            </w:r>
            <w:r>
              <w:rPr>
                <w:sz w:val="16"/>
                <w:szCs w:val="16"/>
              </w:rPr>
              <w:fldChar w:fldCharType="separate"/>
            </w:r>
            <w:r w:rsidRPr="00CD1124">
              <w:rPr>
                <w:noProof/>
                <w:sz w:val="16"/>
                <w:szCs w:val="16"/>
              </w:rPr>
              <w:t>(Xu and Qi, 2001)</w:t>
            </w:r>
            <w:r>
              <w:rPr>
                <w:sz w:val="16"/>
                <w:szCs w:val="16"/>
              </w:rPr>
              <w:fldChar w:fldCharType="end"/>
            </w:r>
          </w:p>
        </w:tc>
        <w:tc>
          <w:tcPr>
            <w:tcW w:w="8533" w:type="dxa"/>
            <w:gridSpan w:val="2"/>
          </w:tcPr>
          <w:p w:rsidR="004165AB" w:rsidRPr="0007052E" w:rsidRDefault="004165AB" w:rsidP="004165AB">
            <w:pPr>
              <w:rPr>
                <w:sz w:val="16"/>
                <w:szCs w:val="16"/>
              </w:rPr>
            </w:pPr>
            <w:r w:rsidRPr="00564E5F">
              <w:rPr>
                <w:sz w:val="16"/>
                <w:szCs w:val="16"/>
              </w:rPr>
              <w:t>Xu, M., &amp; Qi, Y. (2001). Soil surface CO2 efflux and its spatial and temporal variations in a young ponderosa pine plantation in northern California. Global Change Biology, 7, 667–677.</w:t>
            </w:r>
            <w:r>
              <w:rPr>
                <w:rFonts w:hint="eastAsia"/>
                <w:sz w:val="16"/>
                <w:szCs w:val="16"/>
              </w:rPr>
              <w:t xml:space="preserve"> </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60</w:t>
            </w:r>
          </w:p>
        </w:tc>
        <w:tc>
          <w:tcPr>
            <w:tcW w:w="1832" w:type="dxa"/>
            <w:gridSpan w:val="2"/>
          </w:tcPr>
          <w:p w:rsidR="004165AB" w:rsidRDefault="00944AF7" w:rsidP="004165AB">
            <w:pPr>
              <w:rPr>
                <w:sz w:val="16"/>
                <w:szCs w:val="16"/>
              </w:rPr>
            </w:pPr>
            <w:r>
              <w:rPr>
                <w:rFonts w:hint="eastAsia"/>
                <w:sz w:val="16"/>
                <w:szCs w:val="16"/>
              </w:rPr>
              <w:t>2305</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29/2003JD003766", "ISSN" : "0148-0227", "author" : [ { "dropping-particle" : "", "family" : "Hirano", "given" : "Takashi", "non-dropping-particle" : "", "parse-names" : false, "suffix" : "" }, { "dropping-particle" : "", "family" : "Kim", "given" : "Honghyun", "non-dropping-particle" : "", "parse-names" : false, "suffix" : "" } ], "container-title" : "Journal of Geophysical Research", "id" : "ITEM-1", "issue" : "D20", "issued" : { "date-parts" : [ [ "2003" ] ] }, "page" : "4631", "title" : "Long-term half-hourly measurement of soil CO 2 concentration and soil respiration in a temperate deciduous forest", "type" : "article-journal", "volume" : "108" }, "uris" : [ "http://www.mendeley.com/documents/?uuid=2256b016-1a46-4564-913a-b9e6d428c42f" ] } ], "mendeley" : { "formattedCitation" : "(Hirano and Kim, 2003)", "plainTextFormattedCitation" : "(Hirano and Kim, 2003)", "previouslyFormattedCitation" : "(Hirano and Kim, 2003)" }, "properties" : { "noteIndex" : 0 }, "schema" : "https://github.com/citation-style-language/schema/raw/master/csl-citation.json" }</w:instrText>
            </w:r>
            <w:r>
              <w:rPr>
                <w:sz w:val="16"/>
                <w:szCs w:val="16"/>
              </w:rPr>
              <w:fldChar w:fldCharType="separate"/>
            </w:r>
            <w:r w:rsidRPr="00CD1124">
              <w:rPr>
                <w:noProof/>
                <w:sz w:val="16"/>
                <w:szCs w:val="16"/>
              </w:rPr>
              <w:t>(Hirano and Kim, 2003)</w:t>
            </w:r>
            <w:r>
              <w:rPr>
                <w:sz w:val="16"/>
                <w:szCs w:val="16"/>
              </w:rPr>
              <w:fldChar w:fldCharType="end"/>
            </w:r>
          </w:p>
        </w:tc>
        <w:tc>
          <w:tcPr>
            <w:tcW w:w="8533" w:type="dxa"/>
            <w:gridSpan w:val="2"/>
          </w:tcPr>
          <w:p w:rsidR="004165AB" w:rsidRPr="0007052E" w:rsidRDefault="004165AB" w:rsidP="004165AB">
            <w:pPr>
              <w:rPr>
                <w:sz w:val="16"/>
                <w:szCs w:val="16"/>
              </w:rPr>
            </w:pPr>
            <w:r w:rsidRPr="00E5021D">
              <w:rPr>
                <w:sz w:val="16"/>
                <w:szCs w:val="16"/>
              </w:rPr>
              <w:t>Hirano, T., &amp; Kim, H. (2003). Long-term hal</w:t>
            </w:r>
            <w:r>
              <w:rPr>
                <w:sz w:val="16"/>
                <w:szCs w:val="16"/>
              </w:rPr>
              <w:t>f-hourly measurement of soil CO</w:t>
            </w:r>
            <w:r w:rsidRPr="00E5021D">
              <w:rPr>
                <w:sz w:val="16"/>
                <w:szCs w:val="16"/>
              </w:rPr>
              <w:t>2 concentration and soil respiration in a temperate deciduous forest. Journal of Geophysical Research, 108(D20), 4631. doi:10.1029/2003JD003766</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61</w:t>
            </w:r>
          </w:p>
        </w:tc>
        <w:tc>
          <w:tcPr>
            <w:tcW w:w="1832" w:type="dxa"/>
            <w:gridSpan w:val="2"/>
          </w:tcPr>
          <w:p w:rsidR="004165AB" w:rsidRDefault="00944AF7" w:rsidP="004165AB">
            <w:pPr>
              <w:rPr>
                <w:sz w:val="16"/>
                <w:szCs w:val="16"/>
              </w:rPr>
            </w:pPr>
            <w:r>
              <w:rPr>
                <w:rFonts w:hint="eastAsia"/>
                <w:sz w:val="16"/>
                <w:szCs w:val="16"/>
              </w:rPr>
              <w:t>4679</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17/S026646740999006X", "ISSN" : "0266-4674", "author" : [ { "dropping-particle" : "", "family" : "Adachi", "given" : "Minaco", "non-dropping-particle" : "", "parse-names" : false, "suffix" : "" }, { "dropping-particle" : "", "family" : "Ishida", "given" : "Atsushi", "non-dropping-particle" : "", "parse-names" : false, "suffix" : "" }, { "dropping-particle" : "", "family" : "Bunyavejchewin", "given" : "Sarayudh", "non-dropping-particle" : "", "parse-names" : false, "suffix" : "" }, { "dropping-particle" : "", "family" : "Okuda", "given" : "Toshinori", "non-dropping-particle" : "", "parse-names" : false, "suffix" : "" }, { "dropping-particle" : "", "family" : "Koizumi", "given" : "Hiroshi", "non-dropping-particle" : "", "parse-names" : false, "suffix" : "" } ], "container-title" : "Journal of Tropical Ecology", "id" : "ITEM-1", "issue" : "05", "issued" : { "date-parts" : [ [ "2009", "7", "31" ] ] }, "page" : "531", "title" : "Spatial and temporal variation in soil respiration in a seasonally dry tropical forest, Thailand", "type" : "article-journal", "volume" : "25" }, "uris" : [ "http://www.mendeley.com/documents/?uuid=7de79792-2986-4737-8e31-1130cdf82d7a" ] } ], "mendeley" : { "formattedCitation" : "(Adachi et al., 2009)", "plainTextFormattedCitation" : "(Adachi et al., 2009)", "previouslyFormattedCitation" : "(Adachi et al., 2009)" }, "properties" : { "noteIndex" : 0 }, "schema" : "https://github.com/citation-style-language/schema/raw/master/csl-citation.json" }</w:instrText>
            </w:r>
            <w:r>
              <w:rPr>
                <w:sz w:val="16"/>
                <w:szCs w:val="16"/>
              </w:rPr>
              <w:fldChar w:fldCharType="separate"/>
            </w:r>
            <w:r w:rsidRPr="00CD1124">
              <w:rPr>
                <w:noProof/>
                <w:sz w:val="16"/>
                <w:szCs w:val="16"/>
              </w:rPr>
              <w:t>(Adachi et al., 2009)</w:t>
            </w:r>
            <w:r>
              <w:rPr>
                <w:sz w:val="16"/>
                <w:szCs w:val="16"/>
              </w:rPr>
              <w:fldChar w:fldCharType="end"/>
            </w:r>
          </w:p>
        </w:tc>
        <w:tc>
          <w:tcPr>
            <w:tcW w:w="8533" w:type="dxa"/>
            <w:gridSpan w:val="2"/>
          </w:tcPr>
          <w:p w:rsidR="004165AB" w:rsidRPr="0007052E" w:rsidRDefault="004165AB" w:rsidP="004165AB">
            <w:pPr>
              <w:rPr>
                <w:sz w:val="16"/>
                <w:szCs w:val="16"/>
              </w:rPr>
            </w:pPr>
            <w:r w:rsidRPr="000D3383">
              <w:rPr>
                <w:sz w:val="16"/>
                <w:szCs w:val="16"/>
              </w:rPr>
              <w:t>Adachi, M., Ishida, A., Bunyavejchewin, S., Okuda, T., &amp; Koizumi, H. (2009). Spatial and temporal variation in soil respiration in a seasonally dry tropical forest, Thailand. Journal of Tropical Ecology, 25(05), 531. doi:10.1017/S026646740999006X</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62</w:t>
            </w:r>
          </w:p>
        </w:tc>
        <w:tc>
          <w:tcPr>
            <w:tcW w:w="1832" w:type="dxa"/>
            <w:gridSpan w:val="2"/>
          </w:tcPr>
          <w:p w:rsidR="004165AB" w:rsidRDefault="00944AF7" w:rsidP="004165AB">
            <w:pPr>
              <w:rPr>
                <w:sz w:val="16"/>
                <w:szCs w:val="16"/>
              </w:rPr>
            </w:pPr>
            <w:r>
              <w:rPr>
                <w:rFonts w:hint="eastAsia"/>
                <w:sz w:val="16"/>
                <w:szCs w:val="16"/>
              </w:rPr>
              <w:t>2479</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29/2002GB001971", "ISSN" : "08866236", "author" : [ { "dropping-particle" : "", "family" : "Wan", "given" : "Shiqiang", "non-dropping-particle" : "", "parse-names" : false, "suffix" : "" }, { "dropping-particle" : "", "family" : "Luo", "given" : "Yiqi", "non-dropping-particle" : "", "parse-names" : false, "suffix" : "" } ], "container-title" : "Global Biogeochemical Cycles", "id" : "ITEM-1", "issue" : "2", "issued" : { "date-parts" : [ [ "2003", "6", "23" ] ] }, "page" : "1054", "title" : "Substrate regulation of soil respiration in a tallgrass prairie: Results of a clipping and shading experiment", "type" : "article-journal", "volume" : "17" }, "uris" : [ "http://www.mendeley.com/documents/?uuid=ea392cc3-c639-4151-831c-dffba7ccb78a" ] } ], "mendeley" : { "formattedCitation" : "(Wan and Luo, 2003)", "plainTextFormattedCitation" : "(Wan and Luo, 2003)", "previouslyFormattedCitation" : "(Wan and Luo, 2003)" }, "properties" : { "noteIndex" : 0 }, "schema" : "https://github.com/citation-style-language/schema/raw/master/csl-citation.json" }</w:instrText>
            </w:r>
            <w:r>
              <w:rPr>
                <w:sz w:val="16"/>
                <w:szCs w:val="16"/>
              </w:rPr>
              <w:fldChar w:fldCharType="separate"/>
            </w:r>
            <w:r w:rsidRPr="00CD1124">
              <w:rPr>
                <w:noProof/>
                <w:sz w:val="16"/>
                <w:szCs w:val="16"/>
              </w:rPr>
              <w:t>(Wan and Luo, 2003)</w:t>
            </w:r>
            <w:r>
              <w:rPr>
                <w:sz w:val="16"/>
                <w:szCs w:val="16"/>
              </w:rPr>
              <w:fldChar w:fldCharType="end"/>
            </w:r>
          </w:p>
        </w:tc>
        <w:tc>
          <w:tcPr>
            <w:tcW w:w="8533" w:type="dxa"/>
            <w:gridSpan w:val="2"/>
          </w:tcPr>
          <w:p w:rsidR="004165AB" w:rsidRPr="0007052E" w:rsidRDefault="004165AB" w:rsidP="004165AB">
            <w:pPr>
              <w:rPr>
                <w:sz w:val="16"/>
                <w:szCs w:val="16"/>
              </w:rPr>
            </w:pPr>
            <w:r w:rsidRPr="00522838">
              <w:rPr>
                <w:sz w:val="16"/>
                <w:szCs w:val="16"/>
              </w:rPr>
              <w:t>Wan, S., &amp; Luo, Y. (2003). Substrate regulation of soil respiration in a tallgrass prairie: Results of a clipping and shading experiment. Global Biogeochemical Cycles, 17(2), 1054. doi:10.1029/2002GB001971</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63</w:t>
            </w:r>
          </w:p>
        </w:tc>
        <w:tc>
          <w:tcPr>
            <w:tcW w:w="1832" w:type="dxa"/>
            <w:gridSpan w:val="2"/>
          </w:tcPr>
          <w:p w:rsidR="004165AB" w:rsidRDefault="00944AF7" w:rsidP="004165AB">
            <w:pPr>
              <w:rPr>
                <w:sz w:val="16"/>
                <w:szCs w:val="16"/>
              </w:rPr>
            </w:pPr>
            <w:r>
              <w:rPr>
                <w:rFonts w:hint="eastAsia"/>
                <w:sz w:val="16"/>
                <w:szCs w:val="16"/>
              </w:rPr>
              <w:t>2402</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author" : [ { "dropping-particle" : "", "family" : "Parkin", "given" : "Timothy B.", "non-dropping-particle" : "", "parse-names" : false, "suffix" : "" }, { "dropping-particle" : "", "family" : "Kaspar", "given" : "Thomas C.", "non-dropping-particle" : "", "parse-names" : false, "suffix" : "" } ], "container-title" : "Soil Sci.", "id" : "ITEM-1", "issued" : { "date-parts" : [ [ "2003" ] ] }, "page" : "1763-1772", "title" : "Temperature Controls on Diurnal Carbon Dioxide Flux : Implications for Estimating Soil Carbon Loss", "type" : "article-journal", "volume" : "67" }, "uris" : [ "http://www.mendeley.com/documents/?uuid=59a1fce6-f93c-4751-be4f-c5591f50e5b2" ] } ], "mendeley" : { "formattedCitation" : "(Parkin and Kaspar, 2003)", "plainTextFormattedCitation" : "(Parkin and Kaspar, 2003)", "previouslyFormattedCitation" : "(Parkin and Kaspar, 2003)" }, "properties" : { "noteIndex" : 0 }, "schema" : "https://github.com/citation-style-language/schema/raw/master/csl-citation.json" }</w:instrText>
            </w:r>
            <w:r>
              <w:rPr>
                <w:sz w:val="16"/>
                <w:szCs w:val="16"/>
              </w:rPr>
              <w:fldChar w:fldCharType="separate"/>
            </w:r>
            <w:r w:rsidRPr="00CD1124">
              <w:rPr>
                <w:noProof/>
                <w:sz w:val="16"/>
                <w:szCs w:val="16"/>
              </w:rPr>
              <w:t>(Parkin and Kaspar, 2003)</w:t>
            </w:r>
            <w:r>
              <w:rPr>
                <w:sz w:val="16"/>
                <w:szCs w:val="16"/>
              </w:rPr>
              <w:fldChar w:fldCharType="end"/>
            </w:r>
          </w:p>
        </w:tc>
        <w:tc>
          <w:tcPr>
            <w:tcW w:w="8533" w:type="dxa"/>
            <w:gridSpan w:val="2"/>
          </w:tcPr>
          <w:p w:rsidR="004165AB" w:rsidRPr="0007052E" w:rsidRDefault="004165AB" w:rsidP="004165AB">
            <w:pPr>
              <w:pStyle w:val="a8"/>
              <w:ind w:left="480" w:hanging="480"/>
              <w:rPr>
                <w:sz w:val="16"/>
                <w:szCs w:val="16"/>
              </w:rPr>
            </w:pPr>
            <w:r w:rsidRPr="00457A1F">
              <w:rPr>
                <w:rFonts w:asciiTheme="minorHAnsi" w:hAnsiTheme="minorHAnsi" w:cstheme="minorBidi"/>
                <w:sz w:val="16"/>
                <w:szCs w:val="16"/>
              </w:rPr>
              <w:t>Parkin, T. B., &amp; Kaspar, T. C. (2003). Temperature Controls on Diurnal Carbon Dioxide Flux : Implications for Estimating Soil Carbon Loss. Soil Sci., 67, 1763–1772.</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64</w:t>
            </w:r>
          </w:p>
        </w:tc>
        <w:tc>
          <w:tcPr>
            <w:tcW w:w="1832" w:type="dxa"/>
            <w:gridSpan w:val="2"/>
          </w:tcPr>
          <w:p w:rsidR="004165AB" w:rsidRDefault="00944AF7" w:rsidP="004165AB">
            <w:pPr>
              <w:rPr>
                <w:sz w:val="16"/>
                <w:szCs w:val="16"/>
              </w:rPr>
            </w:pPr>
            <w:r>
              <w:rPr>
                <w:rFonts w:hint="eastAsia"/>
                <w:sz w:val="16"/>
                <w:szCs w:val="16"/>
              </w:rPr>
              <w:t>6075</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29/2010JG001442", "ISSN" : "0148-0227", "author" : [ { "dropping-particle" : "", "family" : "Barron-Gafford", "given" : "Greg A.", "non-dropping-particle" : "", "parse-names" : false, "suffix" : "" }, { "dropping-particle" : "", "family" : "Scott", "given" : "Russell L.", "non-dropping-particle" : "", "parse-names" : false, "suffix" : "" }, { "dropping-particle" : "", "family" : "Jenerette", "given" : "G. Darrel", "non-dropping-particle" : "", "parse-names" : false, "suffix" : "" }, { "dropping-particle" : "", "family" : "Huxman", "given" : "Travis E.", "non-dropping-particle" : "", "parse-names" : false, "suffix" : "" } ], "container-title" : "Journal of Geophysical Research", "id" : "ITEM-1", "issue" : "G1", "issued" : { "date-parts" : [ [ "2011", "3", "8" ] ] }, "page" : "G01023", "title" : "The relative controls of temperature, soil moisture, and plant functional group on soil CO 2 efflux at diel, seasonal, and annual scales", "type" : "article-journal", "volume" : "116" }, "uris" : [ "http://www.mendeley.com/documents/?uuid=bd825df4-ca7b-4083-a2da-2a78b2eb10a7" ] } ], "mendeley" : { "formattedCitation" : "(Barron-Gafford et al., 2011)", "plainTextFormattedCitation" : "(Barron-Gafford et al., 2011)", "previouslyFormattedCitation" : "(Barron-Gafford et al., 2011)" }, "properties" : { "noteIndex" : 0 }, "schema" : "https://github.com/citation-style-language/schema/raw/master/csl-citation.json" }</w:instrText>
            </w:r>
            <w:r>
              <w:rPr>
                <w:sz w:val="16"/>
                <w:szCs w:val="16"/>
              </w:rPr>
              <w:fldChar w:fldCharType="separate"/>
            </w:r>
            <w:r w:rsidRPr="00CD1124">
              <w:rPr>
                <w:noProof/>
                <w:sz w:val="16"/>
                <w:szCs w:val="16"/>
              </w:rPr>
              <w:t>(Barron-Gafford et al., 2011)</w:t>
            </w:r>
            <w:r>
              <w:rPr>
                <w:sz w:val="16"/>
                <w:szCs w:val="16"/>
              </w:rPr>
              <w:fldChar w:fldCharType="end"/>
            </w:r>
          </w:p>
        </w:tc>
        <w:tc>
          <w:tcPr>
            <w:tcW w:w="8533" w:type="dxa"/>
            <w:gridSpan w:val="2"/>
          </w:tcPr>
          <w:p w:rsidR="004165AB" w:rsidRPr="0007052E" w:rsidRDefault="004165AB" w:rsidP="004165AB">
            <w:pPr>
              <w:rPr>
                <w:sz w:val="16"/>
                <w:szCs w:val="16"/>
              </w:rPr>
            </w:pPr>
            <w:r w:rsidRPr="007D7247">
              <w:rPr>
                <w:sz w:val="16"/>
                <w:szCs w:val="16"/>
              </w:rPr>
              <w:t>Barron-Gafford, G. a., Scott, R. L., Jenerette, G. D., &amp; Huxman, T. E. (2011). The relative controls of temperature, soil moisture, and plant functional group on soil CO 2 efflux at diel, seasonal, and annual scales. Journal of Geophysical Research, 116(G1), G01023. doi:10.1029/2010JG001442</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65</w:t>
            </w:r>
          </w:p>
        </w:tc>
        <w:tc>
          <w:tcPr>
            <w:tcW w:w="1832" w:type="dxa"/>
            <w:gridSpan w:val="2"/>
          </w:tcPr>
          <w:p w:rsidR="004165AB" w:rsidRDefault="00944AF7" w:rsidP="004165AB">
            <w:pPr>
              <w:rPr>
                <w:sz w:val="16"/>
                <w:szCs w:val="16"/>
              </w:rPr>
            </w:pPr>
            <w:r>
              <w:rPr>
                <w:rFonts w:hint="eastAsia"/>
                <w:sz w:val="16"/>
                <w:szCs w:val="16"/>
              </w:rPr>
              <w:t>10128</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371/journal.pone.0091182", "ISSN" : "1932-6203", "PMID" : "24608636", "abstract" : "Vegetation type plays an important role in regulating the temporal and spatial variation of soil respiration. Therefore, vegetation patchiness may cause high uncertainties in the estimates of soil respiration for scaling field measurements to ecosystem level. Few studies provide insights regarding the influence of vegetation types on soil respiration and its temperature sensitivity in an estuary wetland. In order to enhance the understanding of this issue, we focused on the growing season and investigated how the soil respiration and its temperature sensitivity are affected by the different vegetation (Phragmites australis, Suaeda salsa and bare soil) in the Yellow River Estuary. During the growing season, there were significant linear relationships between soil respiration rates and shoot and root biomass, respectively. On the diurnal timescale, daytime soil respiration was more dependent on net photosynthesis. A positive correlation between soil respiration and net photosynthesis at the Phragmites australis site was found. There were exponential correlations between soil respiration and soil temperature, and the fitted Q10 values varied among different vegetation types (1.81, 2.15 and 3.43 for Phragmites australis, Suaeda salsa and bare soil sites, respectively). During the growing season, the mean soil respiration was consistently higher at the Phragmites australis site (1.11 \u00b5mol CO2 m(-2) s(-1)), followed by the Suaeda salsa site (0.77 \u00b5mol CO2 m(-2) s(-1)) and the bare soil site (0.41 \u00b5mol CO2 m(-2) s(-1)). The mean monthly soil respiration was positively correlated with shoot and root biomass, total C, and total N among the three vegetation patches. Our results suggest that vegetation patchiness at a field scale might have a large impact on ecosystem-scale soil respiration. Therefore, it is necessary to consider the differences in vegetation types when using models to evaluate soil respiration in an estuary wetland.", "author" : [ { "dropping-particle" : "", "family" : "Han", "given" : "Guangxuan", "non-dropping-particle" : "", "parse-names" : false, "suffix" : "" }, { "dropping-particle" : "", "family" : "Xing", "given" : "Qinghui", "non-dropping-particle" : "", "parse-names" : false, "suffix" : "" }, { "dropping-particle" : "", "family" : "Luo", "given" : "Yiqi", "non-dropping-particle" : "", "parse-names" : false, "suffix" : "" }, { "dropping-particle" : "", "family" : "Rafique", "given" : "Rashad", "non-dropping-particle" : "", "parse-names" : false, "suffix" : "" }, { "dropping-particle" : "", "family" : "Yu", "given" : "Junbao", "non-dropping-particle" : "", "parse-names" : false, "suffix" : "" }, { "dropping-particle" : "", "family" : "Mikle", "given" : "Nate", "non-dropping-particle" : "", "parse-names" : false, "suffix" : "" } ], "container-title" : "PloS one", "id" : "ITEM-1", "issue" : "3", "issued" : { "date-parts" : [ [ "2014", "1" ] ] }, "page" : "e91182", "title" : "Vegetation types alter soil respiration and its temperature sensitivity at the field scale in an estuary wetland", "type" : "article-journal", "volume" : "9" }, "uris" : [ "http://www.mendeley.com/documents/?uuid=7d287172-dd88-4cd0-83e4-3141d6a31c55" ] } ], "mendeley" : { "formattedCitation" : "(Han et al., 2014b)", "plainTextFormattedCitation" : "(Han et al., 2014b)", "previouslyFormattedCitation" : "(Han et al., 2014b)" }, "properties" : { "noteIndex" : 0 }, "schema" : "https://github.com/citation-style-language/schema/raw/master/csl-citation.json" }</w:instrText>
            </w:r>
            <w:r>
              <w:rPr>
                <w:sz w:val="16"/>
                <w:szCs w:val="16"/>
              </w:rPr>
              <w:fldChar w:fldCharType="separate"/>
            </w:r>
            <w:r w:rsidRPr="00CD1124">
              <w:rPr>
                <w:noProof/>
                <w:sz w:val="16"/>
                <w:szCs w:val="16"/>
              </w:rPr>
              <w:t>(Han et al., 2014b)</w:t>
            </w:r>
            <w:r>
              <w:rPr>
                <w:sz w:val="16"/>
                <w:szCs w:val="16"/>
              </w:rPr>
              <w:fldChar w:fldCharType="end"/>
            </w:r>
          </w:p>
        </w:tc>
        <w:tc>
          <w:tcPr>
            <w:tcW w:w="8533" w:type="dxa"/>
            <w:gridSpan w:val="2"/>
          </w:tcPr>
          <w:p w:rsidR="004165AB" w:rsidRPr="0007052E" w:rsidRDefault="004165AB" w:rsidP="004165AB">
            <w:pPr>
              <w:rPr>
                <w:sz w:val="16"/>
                <w:szCs w:val="16"/>
              </w:rPr>
            </w:pPr>
            <w:r w:rsidRPr="00AA0996">
              <w:rPr>
                <w:sz w:val="16"/>
                <w:szCs w:val="16"/>
              </w:rPr>
              <w:t>Han, G., Xing, Q., Luo, Y., Rafique, R., Yu, J., &amp; Mikle, N. (2014). Vegetation types alter soil respiration and its temperature sensitivity at the field scale in an estuary wetland. PloS One, 9(3), e91182. doi:10.1371/journal.pone.0091182</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66</w:t>
            </w:r>
          </w:p>
        </w:tc>
        <w:tc>
          <w:tcPr>
            <w:tcW w:w="1832" w:type="dxa"/>
            <w:gridSpan w:val="2"/>
          </w:tcPr>
          <w:p w:rsidR="004165AB" w:rsidRDefault="00944AF7" w:rsidP="004165AB">
            <w:pPr>
              <w:rPr>
                <w:sz w:val="16"/>
                <w:szCs w:val="16"/>
              </w:rPr>
            </w:pPr>
            <w:r>
              <w:rPr>
                <w:rFonts w:hint="eastAsia"/>
                <w:sz w:val="16"/>
                <w:szCs w:val="16"/>
              </w:rPr>
              <w:t>6048</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111/j.1365-2486.2010.02365.x", "ISSN" : "13541013", "author" : [ { "dropping-particle" : "", "family" : "Yan", "given" : "Liming", "non-dropping-particle" : "", "parse-names" : false, "suffix" : "" }, { "dropping-particle" : "", "family" : "Chen", "given" : "Shiping", "non-dropping-particle" : "", "parse-names" : false, "suffix" : "" }, { "dropping-particle" : "", "family" : "Huang", "given" : "Jianhui", "non-dropping-particle" : "", "parse-names" : false, "suffix" : "" }, { "dropping-particle" : "", "family" : "Lin", "given" : "Guanghui", "non-dropping-particle" : "", "parse-names" : false, "suffix" : "" } ], "container-title" : "Global Change Biology", "id" : "ITEM-1", "issue" : "5", "issued" : { "date-parts" : [ [ "2011", "5", "15" ] ] }, "page" : "1990-2001", "title" : "Water regulated effects of photosynthetic substrate supply on soil respiration in a semiarid steppe", "type" : "article-journal", "volume" : "17" }, "uris" : [ "http://www.mendeley.com/documents/?uuid=1f20741f-3ae3-4000-a073-30bc4aadcfa7" ] } ], "mendeley" : { "formattedCitation" : "(Yan et al., 2011)", "plainTextFormattedCitation" : "(Yan et al., 2011)", "previouslyFormattedCitation" : "(Yan et al., 2011)" }, "properties" : { "noteIndex" : 0 }, "schema" : "https://github.com/citation-style-language/schema/raw/master/csl-citation.json" }</w:instrText>
            </w:r>
            <w:r>
              <w:rPr>
                <w:sz w:val="16"/>
                <w:szCs w:val="16"/>
              </w:rPr>
              <w:fldChar w:fldCharType="separate"/>
            </w:r>
            <w:r w:rsidRPr="00CD1124">
              <w:rPr>
                <w:noProof/>
                <w:sz w:val="16"/>
                <w:szCs w:val="16"/>
              </w:rPr>
              <w:t>(Yan et al., 2011)</w:t>
            </w:r>
            <w:r>
              <w:rPr>
                <w:sz w:val="16"/>
                <w:szCs w:val="16"/>
              </w:rPr>
              <w:fldChar w:fldCharType="end"/>
            </w:r>
          </w:p>
        </w:tc>
        <w:tc>
          <w:tcPr>
            <w:tcW w:w="8533" w:type="dxa"/>
            <w:gridSpan w:val="2"/>
          </w:tcPr>
          <w:p w:rsidR="004165AB" w:rsidRPr="0007052E" w:rsidRDefault="004165AB" w:rsidP="004165AB">
            <w:pPr>
              <w:rPr>
                <w:sz w:val="16"/>
                <w:szCs w:val="16"/>
              </w:rPr>
            </w:pPr>
            <w:r w:rsidRPr="00AA0996">
              <w:rPr>
                <w:sz w:val="16"/>
                <w:szCs w:val="16"/>
              </w:rPr>
              <w:t>Yan, L., Chen, S., Huang, J., &amp; Lin, G. (2011). Water regulated effects of photosynthetic substrate supply on soil respiration in a semiarid steppe. Global Change Biology, 17(5), 1990–2001. doi:10.1111/j.1365-2486.2010.02365.x</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67</w:t>
            </w:r>
          </w:p>
        </w:tc>
        <w:tc>
          <w:tcPr>
            <w:tcW w:w="1832" w:type="dxa"/>
            <w:gridSpan w:val="2"/>
          </w:tcPr>
          <w:p w:rsidR="004165AB" w:rsidRDefault="00944AF7" w:rsidP="004165AB">
            <w:pPr>
              <w:rPr>
                <w:sz w:val="16"/>
                <w:szCs w:val="16"/>
              </w:rPr>
            </w:pPr>
            <w:r>
              <w:rPr>
                <w:rFonts w:hint="eastAsia"/>
                <w:sz w:val="16"/>
                <w:szCs w:val="16"/>
              </w:rPr>
              <w:t>10140</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author" : [ { "dropping-particle" : "", "family" : "Liu", "given" : "Shuguang", "non-dropping-particle" : "", "parse-names" : false, "suffix" : "" }, { "dropping-particle" : "", "family" : "Lv", "given" : "Shihai", "non-dropping-particle" : "", "parse-names" : false, "suffix" : "" }, { "dropping-particle" : "", "family" : "Feng", "given" : "Chaoyang", "non-dropping-particle" : "", "parse-names" : false, "suffix" : "" }, { "dropping-particle" : "", "family" : "Shi", "given" : "Fengling", "non-dropping-particle" : "", "parse-names" : false, "suffix" : "" } ], "container-title" : "Chinese Journal of Grassland", "id" : "ITEM-1", "issue" : "1", "issued" : { "date-parts" : [ [ "2008" ] ] }, "page" : "78-86", "title" : "Study on Soil and Litter Respiration Characteristics of Six Communities in Baihua Mountainous Area in West Beijing", "type" : "article-journal", "volume" : "30" }, "uris" : [ "http://www.mendeley.com/documents/?uuid=14157c62-17b8-4950-b4db-ff07d1fab6fd" ] } ], "mendeley" : { "formattedCitation" : "(Liu et al., 2008)", "plainTextFormattedCitation" : "(Liu et al., 2008)", "previouslyFormattedCitation" : "(Liu et al., 2008)" }, "properties" : { "noteIndex" : 0 }, "schema" : "https://github.com/citation-style-language/schema/raw/master/csl-citation.json" }</w:instrText>
            </w:r>
            <w:r>
              <w:rPr>
                <w:sz w:val="16"/>
                <w:szCs w:val="16"/>
              </w:rPr>
              <w:fldChar w:fldCharType="separate"/>
            </w:r>
            <w:r w:rsidRPr="00CD1124">
              <w:rPr>
                <w:noProof/>
                <w:sz w:val="16"/>
                <w:szCs w:val="16"/>
              </w:rPr>
              <w:t>(Liu et al., 2008)</w:t>
            </w:r>
            <w:r>
              <w:rPr>
                <w:sz w:val="16"/>
                <w:szCs w:val="16"/>
              </w:rPr>
              <w:fldChar w:fldCharType="end"/>
            </w:r>
          </w:p>
        </w:tc>
        <w:tc>
          <w:tcPr>
            <w:tcW w:w="8533" w:type="dxa"/>
            <w:gridSpan w:val="2"/>
          </w:tcPr>
          <w:p w:rsidR="004165AB" w:rsidRPr="0007052E" w:rsidRDefault="004165AB" w:rsidP="004165AB">
            <w:pPr>
              <w:rPr>
                <w:sz w:val="16"/>
                <w:szCs w:val="16"/>
              </w:rPr>
            </w:pPr>
            <w:r w:rsidRPr="00820626">
              <w:rPr>
                <w:sz w:val="16"/>
                <w:szCs w:val="16"/>
              </w:rPr>
              <w:t>Liu, S., Lv, S., Feng, C., &amp; Shi, F. (2008). Study on Soil and Litter Respiration Characteristics of Six Communities in Baihua Mountainous Area in West Beijing. Chinese Journal of Grassland, 30(1), 78–86.</w:t>
            </w:r>
          </w:p>
        </w:tc>
      </w:tr>
      <w:tr w:rsidR="004165AB" w:rsidRPr="0007052E" w:rsidTr="004165AB">
        <w:tc>
          <w:tcPr>
            <w:tcW w:w="762" w:type="dxa"/>
            <w:gridSpan w:val="2"/>
          </w:tcPr>
          <w:p w:rsidR="004165AB" w:rsidRPr="0007052E" w:rsidRDefault="004165AB" w:rsidP="004165AB">
            <w:pPr>
              <w:rPr>
                <w:sz w:val="16"/>
                <w:szCs w:val="16"/>
              </w:rPr>
            </w:pPr>
            <w:r w:rsidRPr="0007052E">
              <w:rPr>
                <w:rFonts w:hint="eastAsia"/>
                <w:sz w:val="16"/>
                <w:szCs w:val="16"/>
              </w:rPr>
              <w:t>68</w:t>
            </w:r>
          </w:p>
        </w:tc>
        <w:tc>
          <w:tcPr>
            <w:tcW w:w="1832" w:type="dxa"/>
            <w:gridSpan w:val="2"/>
          </w:tcPr>
          <w:p w:rsidR="004165AB" w:rsidRDefault="00944AF7" w:rsidP="004165AB">
            <w:pPr>
              <w:rPr>
                <w:sz w:val="16"/>
                <w:szCs w:val="16"/>
              </w:rPr>
            </w:pPr>
            <w:r>
              <w:rPr>
                <w:rFonts w:hint="eastAsia"/>
                <w:sz w:val="16"/>
                <w:szCs w:val="16"/>
              </w:rPr>
              <w:t>2547</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16/j.soilbio.2003.09.010", "ISBN" : "0038-0717", "ISSN" : "00380717", "abstract" : "Grazing intensity may alter the soil respiration rate in grassland ecosystems. The objectives of our study were to (1) determine the influence of grazing intensity on temporal variations in soil respiration of an alpine meadow on the northeastern Tibetan Plateau; and (2) characterise the temperature response of soil respiration under different grazing intensities. Diurnal and seasonal soil respiration rates were measured for two alpine meadow sites with different grazing intensities. The light grazing (LG) meadow site had a grazing intensity of 2.55sheepha-1, while the grazing intensity of the heavy grazing (HG) meadow site, 5.35sheepha-1, was approximately twice that of the LG site. Soil respiration measurements showed that CO2 efflux was almost twice as great at the LG site as at the HG site during the growing season, but the diurnal and seasonal patterns of soil respiration rate were similar for the two sites. Both exhibited the highest annual soil respiration rate in mid-August and the lowest in January. Soil respiration rate was highly dependent on soil temperature. The Q 10 value for annual soil respiration was lower for the HG site (2.75) than for the LG site (3.22). Estimates of net ecosystem CO2 exchange from monthly measurements of biomass and soil respiration revealed that during the period from May 1998 to April 1999, the LG site released 2040 g CO2m-2y-1 to the atmosphere, which was about one third more than the 1530 g CO2m-2y-1 released at the HG site. The results suggest that (1) grazing intensity alters not only soil respiration rate, but also the temperature dependence of soil CO2 efflux; and (2) soil temperature is the major environmental factor controlling the temporal variation of soil respiration rate in the alpine meadow ecosystem. ?? 2003 Elsevier Ltd. All rights reserved.", "author" : [ { "dropping-particle" : "", "family" : "Cao", "given" : "Guangmin", "non-dropping-particle" : "", "parse-names" : false, "suffix" : "" }, { "dropping-particle" : "", "family" : "Tang", "given" : "Yanhong", "non-dropping-particle" : "", "parse-names" : false, "suffix" : "" }, { "dropping-particle" : "", "family" : "Mo", "given" : "Wenhong", "non-dropping-particle" : "", "parse-names" : false, "suffix" : "" }, { "dropping-particle" : "", "family" : "Wang", "given" : "Yuesi", "non-dropping-particle" : "", "parse-names" : false, "suffix" : "" }, { "dropping-particle" : "", "family" : "Li", "given" : "Yingnian", "non-dropping-particle" : "", "parse-names" : false, "suffix" : "" }, { "dropping-particle" : "", "family" : "Zhao", "given" : "Xingquan", "non-dropping-particle" : "", "parse-names" : false, "suffix" : "" } ], "container-title" : "Soil Biology and Biochemistry", "id" : "ITEM-1", "issue" : "2", "issued" : { "date-parts" : [ [ "2004" ] ] }, "page" : "237-243", "title" : "Grazing intensity alters soil respiration in an alpine meadow on the Tibetan plateau", "type" : "article-journal", "volume" : "36" }, "uris" : [ "http://www.mendeley.com/documents/?uuid=563a54af-ec97-4868-9d34-2cc8b0663023" ] } ], "mendeley" : { "formattedCitation" : "(Cao et al., 2004)", "plainTextFormattedCitation" : "(Cao et al., 2004)", "previouslyFormattedCitation" : "(Cao et al., 2004)" }, "properties" : { "noteIndex" : 0 }, "schema" : "https://github.com/citation-style-language/schema/raw/master/csl-citation.json" }</w:instrText>
            </w:r>
            <w:r>
              <w:rPr>
                <w:sz w:val="16"/>
                <w:szCs w:val="16"/>
              </w:rPr>
              <w:fldChar w:fldCharType="separate"/>
            </w:r>
            <w:r w:rsidRPr="00CD1124">
              <w:rPr>
                <w:noProof/>
                <w:sz w:val="16"/>
                <w:szCs w:val="16"/>
              </w:rPr>
              <w:t>(Cao et al., 2004)</w:t>
            </w:r>
            <w:r>
              <w:rPr>
                <w:sz w:val="16"/>
                <w:szCs w:val="16"/>
              </w:rPr>
              <w:fldChar w:fldCharType="end"/>
            </w:r>
          </w:p>
        </w:tc>
        <w:tc>
          <w:tcPr>
            <w:tcW w:w="8533" w:type="dxa"/>
            <w:gridSpan w:val="2"/>
          </w:tcPr>
          <w:p w:rsidR="004165AB" w:rsidRPr="0007052E" w:rsidRDefault="004165AB" w:rsidP="004165AB">
            <w:pPr>
              <w:rPr>
                <w:sz w:val="16"/>
                <w:szCs w:val="16"/>
              </w:rPr>
            </w:pPr>
            <w:r w:rsidRPr="00820626">
              <w:rPr>
                <w:sz w:val="16"/>
                <w:szCs w:val="16"/>
              </w:rPr>
              <w:t>Cao, G., Tang, Y., Mo, W., Wang, Y., Li, Y., &amp; Zhao, X. (2004). Grazing intensity alters soil respiration in an alpine meadow on the Tibetan plateau. Soil Biology and Biochemistry, 36(2), 237–243. doi:10.1016/j.soilbio.2003.09.010</w:t>
            </w:r>
          </w:p>
        </w:tc>
      </w:tr>
      <w:tr w:rsidR="004165AB" w:rsidRPr="0007052E" w:rsidTr="004165AB">
        <w:tc>
          <w:tcPr>
            <w:tcW w:w="762" w:type="dxa"/>
            <w:gridSpan w:val="2"/>
          </w:tcPr>
          <w:p w:rsidR="004165AB" w:rsidRPr="0007052E" w:rsidRDefault="004165AB" w:rsidP="004165AB">
            <w:pPr>
              <w:rPr>
                <w:sz w:val="16"/>
                <w:szCs w:val="16"/>
              </w:rPr>
            </w:pPr>
            <w:r>
              <w:rPr>
                <w:rFonts w:hint="eastAsia"/>
                <w:sz w:val="16"/>
                <w:szCs w:val="16"/>
              </w:rPr>
              <w:t>69</w:t>
            </w:r>
          </w:p>
        </w:tc>
        <w:tc>
          <w:tcPr>
            <w:tcW w:w="1832" w:type="dxa"/>
            <w:gridSpan w:val="2"/>
          </w:tcPr>
          <w:p w:rsidR="004165AB" w:rsidRDefault="00944AF7" w:rsidP="004165AB">
            <w:pPr>
              <w:rPr>
                <w:sz w:val="16"/>
                <w:szCs w:val="16"/>
              </w:rPr>
            </w:pPr>
            <w:r>
              <w:rPr>
                <w:rFonts w:hint="eastAsia"/>
                <w:sz w:val="16"/>
                <w:szCs w:val="16"/>
              </w:rPr>
              <w:t>10129</w:t>
            </w:r>
          </w:p>
        </w:tc>
        <w:tc>
          <w:tcPr>
            <w:tcW w:w="2049" w:type="dxa"/>
            <w:gridSpan w:val="2"/>
          </w:tcPr>
          <w:p w:rsidR="004165AB" w:rsidRPr="0007052E" w:rsidRDefault="004165AB" w:rsidP="004165AB">
            <w:pPr>
              <w:rPr>
                <w:sz w:val="16"/>
                <w:szCs w:val="16"/>
              </w:rPr>
            </w:pPr>
            <w:r>
              <w:rPr>
                <w:sz w:val="16"/>
                <w:szCs w:val="16"/>
              </w:rPr>
              <w:fldChar w:fldCharType="begin" w:fldLock="1"/>
            </w:r>
            <w:r>
              <w:rPr>
                <w:sz w:val="16"/>
                <w:szCs w:val="16"/>
              </w:rPr>
              <w:instrText>ADDIN CSL_CITATION { "citationItems" : [ { "id" : "ITEM-1", "itemData" : { "DOI" : "10.1016/j.geoderma.2011.07.034", "ISBN" : "0016-7061", "ISSN" : "00167061", "abstract" : "There are increasing concerns that climatic and land use changes will enhance soil respiration rates and soil organic carbon loss, compromising agricultural productivity and further elevating atmospheric CO2. Current understanding of dryland respiration is, however, insufficient to enable prediction of the consequences of these changes for dryland soils and CO2 fluxes. The objectives of this paper are to present in-situ respiration data from five remote sites along a climatic gradient in the Kalahari of Botswana and to determine the effects of temperature, moisture and biological crust cover on soil CO2 fluxes. Moisture was the primary limiting factor to efflux which increased with amount of simulated rainfall. On dry soils, mean CO2 efflux was between 1.5 and 5.9mgC m-2h-1. After 2mm and 50mm simulated wetting, mean rates increased to 4.0 to 21.8 and 8.6 to 41.5mgCm-2h-1 respectively. Once wet, soil CO2 efflux increases with temperature, and sites at the hotter northern end of the transect lost more CO2 than cooler southerly sites. Net respiration rates are, however, muted by autotrophic organisms in biological soil crusts which photosynthesise and take up CO2. The temperature sensitivity of soil CO2 efflux increased with moisture. Dry, 2mm and 50mm treated soils had a Q10 of 1.1, 1.5 and 1.95 respectively. Our findings indicate that higher temperatures and a loss of biological crust cover will lead to greater soil C loss through respiration. ?? 2010 Elsevier B.V.", "author" : [ { "dropping-particle" : "", "family" : "Thomas", "given" : "Andrew David", "non-dropping-particle" : "", "parse-names" : false, "suffix" : "" }, { "dropping-particle" : "", "family" : "Hoon", "given" : "Stephen Robert", "non-dropping-particle" : "", "parse-names" : false, "suffix" : "" }, { "dropping-particle" : "", "family" : "Dougill", "given" : "Andrew John", "non-dropping-particle" : "", "parse-names" : false, "suffix" : "" } ], "container-title" : "Geoderma", "id" : "ITEM-1", "issued" : { "date-parts" : [ [ "2011" ] ] }, "page" : "284-294", "publisher" : "Elsevier B.V.", "title" : "Soil respiration at five sites along the Kalahari Transect: Effects of temperature, precipitation pulses and biological soil crust cover", "type" : "article-journal", "volume" : "167-168" }, "uris" : [ "http://www.mendeley.com/documents/?uuid=33a3b6b1-843d-4471-a264-05a528c06447" ] } ], "mendeley" : { "formattedCitation" : "(Thomas et al., 2011)", "plainTextFormattedCitation" : "(Thomas et al., 2011)", "previouslyFormattedCitation" : "(Thomas et al., 2011)" }, "properties" : { "noteIndex" : 0 }, "schema" : "https://github.com/citation-style-language/schema/raw/master/csl-citation.json" }</w:instrText>
            </w:r>
            <w:r>
              <w:rPr>
                <w:sz w:val="16"/>
                <w:szCs w:val="16"/>
              </w:rPr>
              <w:fldChar w:fldCharType="separate"/>
            </w:r>
            <w:r w:rsidRPr="00CD73BE">
              <w:rPr>
                <w:noProof/>
                <w:sz w:val="16"/>
                <w:szCs w:val="16"/>
              </w:rPr>
              <w:t>(Thomas et al., 2011)</w:t>
            </w:r>
            <w:r>
              <w:rPr>
                <w:sz w:val="16"/>
                <w:szCs w:val="16"/>
              </w:rPr>
              <w:fldChar w:fldCharType="end"/>
            </w:r>
          </w:p>
        </w:tc>
        <w:tc>
          <w:tcPr>
            <w:tcW w:w="8533" w:type="dxa"/>
            <w:gridSpan w:val="2"/>
          </w:tcPr>
          <w:p w:rsidR="004165AB" w:rsidRPr="0007052E" w:rsidRDefault="004165AB" w:rsidP="004165AB">
            <w:pPr>
              <w:rPr>
                <w:sz w:val="16"/>
                <w:szCs w:val="16"/>
              </w:rPr>
            </w:pPr>
            <w:r w:rsidRPr="00CD73BE">
              <w:rPr>
                <w:sz w:val="16"/>
                <w:szCs w:val="16"/>
              </w:rPr>
              <w:t>Thomas, A.D., Hoon, S.R., Dougill, A.J., 2011. Soil respiration at five sites along the Kalahari Transect: Effects of temperature, precipitation pulses and biological soil crust cover. Geoderma 167-168, 284–294. doi:10.1016/j.geoderma.2011.07.034</w:t>
            </w:r>
          </w:p>
        </w:tc>
      </w:tr>
      <w:tr w:rsidR="004165AB" w:rsidRPr="0007052E" w:rsidTr="004165AB">
        <w:trPr>
          <w:gridAfter w:val="1"/>
          <w:wAfter w:w="10" w:type="dxa"/>
        </w:trPr>
        <w:tc>
          <w:tcPr>
            <w:tcW w:w="752" w:type="dxa"/>
          </w:tcPr>
          <w:p w:rsidR="004165AB" w:rsidRPr="00E9725F" w:rsidRDefault="004165AB" w:rsidP="009921BD">
            <w:pPr>
              <w:rPr>
                <w:sz w:val="16"/>
                <w:szCs w:val="16"/>
              </w:rPr>
            </w:pPr>
            <w:bookmarkStart w:id="3" w:name="OLE_LINK26"/>
            <w:bookmarkStart w:id="4" w:name="OLE_LINK27"/>
            <w:r w:rsidRPr="00E9725F">
              <w:rPr>
                <w:rFonts w:hint="eastAsia"/>
                <w:sz w:val="16"/>
                <w:szCs w:val="16"/>
              </w:rPr>
              <w:t>70</w:t>
            </w:r>
          </w:p>
        </w:tc>
        <w:tc>
          <w:tcPr>
            <w:tcW w:w="1833" w:type="dxa"/>
            <w:gridSpan w:val="2"/>
          </w:tcPr>
          <w:p w:rsidR="004165AB" w:rsidRPr="00E9725F" w:rsidRDefault="00944AF7" w:rsidP="00C45996">
            <w:pPr>
              <w:rPr>
                <w:sz w:val="16"/>
                <w:szCs w:val="16"/>
              </w:rPr>
            </w:pPr>
            <w:r>
              <w:rPr>
                <w:rFonts w:hint="eastAsia"/>
                <w:sz w:val="16"/>
                <w:szCs w:val="16"/>
              </w:rPr>
              <w:t>504</w:t>
            </w:r>
          </w:p>
        </w:tc>
        <w:tc>
          <w:tcPr>
            <w:tcW w:w="2048" w:type="dxa"/>
            <w:gridSpan w:val="2"/>
          </w:tcPr>
          <w:p w:rsidR="004165AB" w:rsidRPr="00E9725F" w:rsidRDefault="004165AB" w:rsidP="00C45996">
            <w:pPr>
              <w:rPr>
                <w:sz w:val="16"/>
                <w:szCs w:val="16"/>
              </w:rPr>
            </w:pPr>
            <w:r w:rsidRPr="00E9725F">
              <w:rPr>
                <w:sz w:val="16"/>
                <w:szCs w:val="16"/>
              </w:rPr>
              <w:fldChar w:fldCharType="begin" w:fldLock="1"/>
            </w:r>
            <w:r w:rsidRPr="00E9725F">
              <w:rPr>
                <w:sz w:val="16"/>
                <w:szCs w:val="16"/>
              </w:rPr>
              <w:instrText>ADDIN CSL_CITATION { "citationItems" : [ { "id" : "ITEM-1", "itemData" : { "author" : [ { "dropping-particle" : "", "family" : "Amundson", "given" : "G. Ronald", "non-dropping-particle" : "", "parse-names" : false, "suffix" : "" }, { "dropping-particle" : "", "family" : "Smith", "given" : "V. S.", "non-dropping-particle" : "", "parse-names" : false, "suffix" : "" } ], "container-title" : "Agriculture, Ecosystems &amp; Environment", "id" : "ITEM-1", "issued" : { "date-parts" : [ [ "1988" ] ] }, "page" : "195-208", "title" : "Annual Cycles of Physical and Biological Properties in an Uncultiv ated and an Irrigated Soil in the San Joaquin Valley of California", "type" : "article-journal", "volume" : "20" }, "uris" : [ "http://www.mendeley.com/documents/?uuid=ce7327c6-c87e-42de-b8a8-88e945ba9fa8" ] } ], "mendeley" : { "formattedCitation" : "(Amundson and Smith, 1988)", "plainTextFormattedCitation" : "(Amundson and Smith, 1988)", "previouslyFormattedCitation" : "(Amundson and Smith, 1988)" }, "properties" : { "noteIndex" : 0 }, "schema" : "https://github.com/citation-style-language/schema/raw/master/csl-citation.json" }</w:instrText>
            </w:r>
            <w:r w:rsidRPr="00E9725F">
              <w:rPr>
                <w:sz w:val="16"/>
                <w:szCs w:val="16"/>
              </w:rPr>
              <w:fldChar w:fldCharType="separate"/>
            </w:r>
            <w:r w:rsidRPr="00E9725F">
              <w:rPr>
                <w:noProof/>
                <w:sz w:val="16"/>
                <w:szCs w:val="16"/>
              </w:rPr>
              <w:t>(Amundson and Smith, 1988)</w:t>
            </w:r>
            <w:r w:rsidRPr="00E9725F">
              <w:rPr>
                <w:sz w:val="16"/>
                <w:szCs w:val="16"/>
              </w:rPr>
              <w:fldChar w:fldCharType="end"/>
            </w:r>
          </w:p>
        </w:tc>
        <w:tc>
          <w:tcPr>
            <w:tcW w:w="8533" w:type="dxa"/>
            <w:gridSpan w:val="2"/>
          </w:tcPr>
          <w:p w:rsidR="004165AB" w:rsidRPr="00E9725F" w:rsidRDefault="004165AB" w:rsidP="00C45996">
            <w:pPr>
              <w:rPr>
                <w:sz w:val="16"/>
                <w:szCs w:val="16"/>
              </w:rPr>
            </w:pPr>
            <w:r w:rsidRPr="00E9725F">
              <w:rPr>
                <w:sz w:val="16"/>
                <w:szCs w:val="16"/>
              </w:rPr>
              <w:t>Amundson, G. R. and Smith, V. S.: Annual Cycles of Physical and Biological Properties in an Uncultiv ated and an Irrigated Soil in the San Joaquin Valley of California, Agric. Ecosyst. Environ., 20, 195–208, 1988</w:t>
            </w:r>
            <w:r w:rsidRPr="00E9725F">
              <w:rPr>
                <w:rFonts w:hint="eastAsia"/>
                <w:sz w:val="16"/>
                <w:szCs w:val="16"/>
              </w:rPr>
              <w:t>.</w:t>
            </w:r>
          </w:p>
        </w:tc>
      </w:tr>
      <w:tr w:rsidR="004165AB" w:rsidRPr="0007052E" w:rsidTr="004165AB">
        <w:trPr>
          <w:gridAfter w:val="1"/>
          <w:wAfter w:w="10" w:type="dxa"/>
        </w:trPr>
        <w:tc>
          <w:tcPr>
            <w:tcW w:w="752" w:type="dxa"/>
          </w:tcPr>
          <w:p w:rsidR="004165AB" w:rsidRPr="0007052E" w:rsidRDefault="004165AB" w:rsidP="009921BD">
            <w:pPr>
              <w:rPr>
                <w:sz w:val="16"/>
                <w:szCs w:val="16"/>
              </w:rPr>
            </w:pPr>
            <w:bookmarkStart w:id="5" w:name="_Hlk449168514"/>
            <w:r>
              <w:rPr>
                <w:rFonts w:hint="eastAsia"/>
                <w:sz w:val="16"/>
                <w:szCs w:val="16"/>
              </w:rPr>
              <w:t>71</w:t>
            </w:r>
          </w:p>
        </w:tc>
        <w:tc>
          <w:tcPr>
            <w:tcW w:w="1833" w:type="dxa"/>
            <w:gridSpan w:val="2"/>
          </w:tcPr>
          <w:p w:rsidR="004165AB" w:rsidRDefault="00944AF7" w:rsidP="009921BD">
            <w:pPr>
              <w:rPr>
                <w:sz w:val="16"/>
                <w:szCs w:val="16"/>
              </w:rPr>
            </w:pPr>
            <w:r>
              <w:rPr>
                <w:rFonts w:hint="eastAsia"/>
                <w:sz w:val="16"/>
                <w:szCs w:val="16"/>
              </w:rPr>
              <w:t>585</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17/S000748530002229X", "ISBN" : "1111111111", "ISSN" : "10058850", "PMID" : "2642992", "abstract" : "The soil respiration intensity is closely correlated with the 24-hour and seasonal dynamics of the soil temperature. It is found that the amount of CO2 released from mountainous-meadow soil at the subalpian belt reaches maximum values of up to 49 kg/ha.", "author" : [ { "dropping-particle" : "", "family" : "ANTONOV", "given" : "G.", "non-dropping-particle" : "", "parse-names" : false, "suffix" : "" }, { "dropping-particle" : "", "family" : "KOSTOV", "given" : "O.", "non-dropping-particle" : "", "parse-names" : false, "suffix" : "" } ], "container-title" : "Pochvoznanie i Agrokhimiya", "id" : "ITEM-1", "issue" : "5", "issued" : { "date-parts" : [ [ "1990" ] ] }, "page" : "62-68", "title" : "Electronic Delivery Cover Sheet", "type" : "article-journal", "volume" : "25" }, "uris" : [ "http://www.mendeley.com/documents/?uuid=d7015f5c-f94e-45c0-8f2c-f02a046fc33c" ] } ], "mendeley" : { "formattedCitation" : "(ANTONOV and KOSTOV, 1990)", "plainTextFormattedCitation" : "(ANTONOV and KOSTOV, 1990)", "previouslyFormattedCitation" : "(ANTONOV and KOSTOV, 1990)" }, "properties" : { "noteIndex" : 0 }, "schema" : "https://github.com/citation-style-language/schema/raw/master/csl-citation.json" }</w:instrText>
            </w:r>
            <w:r>
              <w:rPr>
                <w:sz w:val="16"/>
                <w:szCs w:val="16"/>
              </w:rPr>
              <w:fldChar w:fldCharType="separate"/>
            </w:r>
            <w:r w:rsidRPr="007912CC">
              <w:rPr>
                <w:noProof/>
                <w:sz w:val="16"/>
                <w:szCs w:val="16"/>
              </w:rPr>
              <w:t>(ANTONOV and KOSTOV, 1990)</w:t>
            </w:r>
            <w:r>
              <w:rPr>
                <w:sz w:val="16"/>
                <w:szCs w:val="16"/>
              </w:rPr>
              <w:fldChar w:fldCharType="end"/>
            </w:r>
          </w:p>
        </w:tc>
        <w:tc>
          <w:tcPr>
            <w:tcW w:w="8533" w:type="dxa"/>
            <w:gridSpan w:val="2"/>
          </w:tcPr>
          <w:p w:rsidR="004165AB" w:rsidRPr="0007052E" w:rsidRDefault="004165AB" w:rsidP="00890D40">
            <w:pPr>
              <w:pStyle w:val="a8"/>
              <w:divId w:val="1743525974"/>
              <w:rPr>
                <w:sz w:val="16"/>
                <w:szCs w:val="16"/>
              </w:rPr>
            </w:pPr>
            <w:r w:rsidRPr="007912CC">
              <w:rPr>
                <w:sz w:val="16"/>
                <w:szCs w:val="16"/>
              </w:rPr>
              <w:t>ANTONOV, G. and KOSTOV, O.: Electronic Delivery Cover Sheet, Pochvozn. i Agrokhimiya, 25(5), 62–68, doi:10.1017/S000748530002229X, 1990.</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72</w:t>
            </w:r>
          </w:p>
        </w:tc>
        <w:tc>
          <w:tcPr>
            <w:tcW w:w="1833" w:type="dxa"/>
            <w:gridSpan w:val="2"/>
          </w:tcPr>
          <w:p w:rsidR="004165AB" w:rsidRDefault="00944AF7" w:rsidP="009921BD">
            <w:pPr>
              <w:rPr>
                <w:sz w:val="16"/>
                <w:szCs w:val="16"/>
              </w:rPr>
            </w:pPr>
            <w:r>
              <w:rPr>
                <w:rFonts w:hint="eastAsia"/>
                <w:sz w:val="16"/>
                <w:szCs w:val="16"/>
              </w:rPr>
              <w:t>1078</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07/BF00012067", "ISBN" : "0032-079X", "ISSN" : "0032-079X", "abstract" : "CO2 flux from the soil was measured in situ under oil palms in southern Benin. The experimental design took into account the spatial variability of the root density, the organic matter in the soil-palm agrosystem and the effect of factors such as the soil temperature and moisture.", "author" : [ { "dropping-particle" : "", "family" : "Lamade", "given" : "E", "non-dropping-particle" : "", "parse-names" : false, "suffix" : "" }, { "dropping-particle" : "", "family" : "Djegui", "given" : "N", "non-dropping-particle" : "", "parse-names" : false, "suffix" : "" }, { "dropping-particle" : "", "family" : "Leterme", "given" : "P", "non-dropping-particle" : "", "parse-names" : false, "suffix" : "" } ], "container-title" : "Plant and Soil", "id" : "ITEM-1", "issue" : "2", "issued" : { "date-parts" : [ [ "1996" ] ] }, "page" : "329-339", "title" : "Estimation of carbon allocation to the roots from soil respiration measurements of oil palm", "type" : "article-journal", "volume" : "181" }, "uris" : [ "http://www.mendeley.com/documents/?uuid=394bab62-37e8-420f-b0b1-9d47002fbb47" ] } ], "mendeley" : { "formattedCitation" : "(Lamade et al., 1996)", "plainTextFormattedCitation" : "(Lamade et al., 1996)", "previouslyFormattedCitation" : "(Lamade et al., 1996)" }, "properties" : { "noteIndex" : 0 }, "schema" : "https://github.com/citation-style-language/schema/raw/master/csl-citation.json" }</w:instrText>
            </w:r>
            <w:r>
              <w:rPr>
                <w:sz w:val="16"/>
                <w:szCs w:val="16"/>
              </w:rPr>
              <w:fldChar w:fldCharType="separate"/>
            </w:r>
            <w:r w:rsidRPr="007912CC">
              <w:rPr>
                <w:noProof/>
                <w:sz w:val="16"/>
                <w:szCs w:val="16"/>
              </w:rPr>
              <w:t>(Lamade et al., 1996)</w:t>
            </w:r>
            <w:r>
              <w:rPr>
                <w:sz w:val="16"/>
                <w:szCs w:val="16"/>
              </w:rPr>
              <w:fldChar w:fldCharType="end"/>
            </w:r>
          </w:p>
        </w:tc>
        <w:tc>
          <w:tcPr>
            <w:tcW w:w="8533" w:type="dxa"/>
            <w:gridSpan w:val="2"/>
          </w:tcPr>
          <w:p w:rsidR="004165AB" w:rsidRPr="0007052E" w:rsidRDefault="004165AB" w:rsidP="00890D40">
            <w:pPr>
              <w:pStyle w:val="a8"/>
              <w:rPr>
                <w:sz w:val="16"/>
                <w:szCs w:val="16"/>
              </w:rPr>
            </w:pPr>
            <w:r w:rsidRPr="007912CC">
              <w:rPr>
                <w:sz w:val="16"/>
                <w:szCs w:val="16"/>
              </w:rPr>
              <w:t>Lamade, E., Djegui, N. and Leterme, P.: Estimation of carbon allocation to the roots from soil respiration measurements of oil palm, Plant Soil, 181(2), 329–339, doi:10.1007/BF00012067, 1996.</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73</w:t>
            </w:r>
          </w:p>
        </w:tc>
        <w:tc>
          <w:tcPr>
            <w:tcW w:w="1833" w:type="dxa"/>
            <w:gridSpan w:val="2"/>
          </w:tcPr>
          <w:p w:rsidR="004165AB" w:rsidRDefault="00944AF7" w:rsidP="009921BD">
            <w:pPr>
              <w:rPr>
                <w:sz w:val="16"/>
                <w:szCs w:val="16"/>
              </w:rPr>
            </w:pPr>
            <w:r>
              <w:rPr>
                <w:rFonts w:hint="eastAsia"/>
                <w:sz w:val="16"/>
                <w:szCs w:val="16"/>
              </w:rPr>
              <w:t>1092</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07/BF02347688", "ISSN" : "0912-3814", "abstract" : "Carbon dioxide evolution rates from a double cropping, upland rice and barley field were determined in central Japan from June 1992 to May 1994, and regression models were developed to predict soil respiration rate. Diurnal patterns of hourly sod respiration rates (SRh) showed a similar trend with those of soil surface temperatures. Daily soil respiration rate (SRd) obtained by integrating SRh varied from 0.3 to 15.6 g CO-2 m-2 for the 2 years. In the summer cropping period, SRd was positively correlated with daily mean soil surface temperature and negatively correlated with volumetric water content in soil. Moreover, this relationship was able to be expressed as a multiple-factor model with an Adj-R-2 of 0.925. On the other hand, in the winter cropping period, SRd was able to be represented by a single factor model using soil surface temperature with an Adj-R-2 of 0.854. Based on these relationships, seasonal changes in soil respiration rate were estimated. Total soil respiration rates in 1992 and 1993 estimated for the summer cropping period were 1260 g CO-2 m-2 and 1094 g CO-2 m-2, and for the winter cropping period 624 g CO-2 m-2 and 676 g CO-2 m-2, respectively. It was considered that the lower values during the summer cropping period in 1993 depended on lower soil surface temperature and higher sod water content.", "author" : [ { "dropping-particle" : "", "family" : "Nakadai", "given" : "Toshie", "non-dropping-particle" : "", "parse-names" : false, "suffix" : "" }, { "dropping-particle" : "", "family" : "Koizumi", "given" : "Hiroshi", "non-dropping-particle" : "", "parse-names" : false, "suffix" : "" }, { "dropping-particle" : "", "family" : "Bekku", "given" : "Yukiko", "non-dropping-particle" : "", "parse-names" : false, "suffix" : "" }, { "dropping-particle" : "", "family" : "Totsuka", "given" : "Tsumugu", "non-dropping-particle" : "", "parse-names" : false, "suffix" : "" } ], "container-title" : "Ecological Research", "id" : "ITEM-1", "issue" : "2", "issued" : { "date-parts" : [ [ "1996" ] ] }, "page" : "217-227", "title" : "Carbon dioxide evolution of an upland rice and barley, double cropping field in central Japan", "type" : "article-journal", "volume" : "11" }, "uris" : [ "http://www.mendeley.com/documents/?uuid=32657401-6d90-4d8c-9786-352e87c2ff8d" ] } ], "mendeley" : { "formattedCitation" : "(Nakadai et al., 1996)", "plainTextFormattedCitation" : "(Nakadai et al., 1996)", "previouslyFormattedCitation" : "(Nakadai et al., 1996)" }, "properties" : { "noteIndex" : 0 }, "schema" : "https://github.com/citation-style-language/schema/raw/master/csl-citation.json" }</w:instrText>
            </w:r>
            <w:r>
              <w:rPr>
                <w:sz w:val="16"/>
                <w:szCs w:val="16"/>
              </w:rPr>
              <w:fldChar w:fldCharType="separate"/>
            </w:r>
            <w:r w:rsidRPr="00326CF0">
              <w:rPr>
                <w:noProof/>
                <w:sz w:val="16"/>
                <w:szCs w:val="16"/>
              </w:rPr>
              <w:t>(Nakadai et al., 1996)</w:t>
            </w:r>
            <w:r>
              <w:rPr>
                <w:sz w:val="16"/>
                <w:szCs w:val="16"/>
              </w:rPr>
              <w:fldChar w:fldCharType="end"/>
            </w:r>
          </w:p>
        </w:tc>
        <w:tc>
          <w:tcPr>
            <w:tcW w:w="8533" w:type="dxa"/>
            <w:gridSpan w:val="2"/>
          </w:tcPr>
          <w:p w:rsidR="004165AB" w:rsidRPr="0007052E" w:rsidRDefault="004165AB" w:rsidP="00890D40">
            <w:pPr>
              <w:pStyle w:val="a8"/>
              <w:rPr>
                <w:sz w:val="16"/>
                <w:szCs w:val="16"/>
              </w:rPr>
            </w:pPr>
            <w:r w:rsidRPr="00326CF0">
              <w:rPr>
                <w:sz w:val="16"/>
                <w:szCs w:val="16"/>
              </w:rPr>
              <w:t>Nakadai, T., Koizumi, H., Bekku, Y. and Totsuka, T.: Carbon dioxide evolution of an upland rice and barley, double cropping field in central Japan, Ecol. Res., 11(2), 217–227, doi:10.1007/BF02347688, 1996.</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74</w:t>
            </w:r>
          </w:p>
        </w:tc>
        <w:tc>
          <w:tcPr>
            <w:tcW w:w="1833" w:type="dxa"/>
            <w:gridSpan w:val="2"/>
          </w:tcPr>
          <w:p w:rsidR="004165AB" w:rsidRDefault="00944AF7" w:rsidP="009921BD">
            <w:pPr>
              <w:rPr>
                <w:sz w:val="16"/>
                <w:szCs w:val="16"/>
              </w:rPr>
            </w:pPr>
            <w:r>
              <w:rPr>
                <w:rFonts w:hint="eastAsia"/>
                <w:sz w:val="16"/>
                <w:szCs w:val="16"/>
              </w:rPr>
              <w:t>1116</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bstract" : "1 $CO_2$ emissions in boreal peatlands were measured during two seasons on various mire site types representing different nutrient statuses and water tables. In order to examine the long term effects of water table draw-down on the $CO_2$ fluxes, the sites also included 25-50-year-old drainages. 2 On virgin sites the lowest $CO_2$ fluxes were measured at ombrotrophic sites dominated by Sphagnum fuscum (78-127 mg $CO_2 m^{-2} h^{-1}$ at 12 $^\\deg C$, 60-200 g $CO_2$-C $m^{-2}$ year $^{-1}$) and the highest $CO_2$ fluxes were at ombrotrophic sites with abundant understorey vegetation (183-259 mg $CO_2 m^{-2} h^{-1}$ at 12 $^\\deg C$, 290-340 g $CO_2$-C $m^{-2}$ year $^{-1}$). 3 Lowering of the water table by 1 cm increased $CO_2$ fluxes by an average of 7.1 mg $CO_2 m^{-2} h^{-1}$ at 12 $^\\deg C$ and 9.5 g $CO_2$-C $m^{-2}$ year$^{-1}$. In some cases the effect of ditches on the water table, and correspondingly on $CO_2$ fluxes, was small. However, effective draining caused $\\approx 100\\tt\\%$ increase in $CO_2$ fluxes. Drainages had higher $CO_2$ fluxes compared with virgin subsites at the same temperature and water table. 4 The effect of temperature on $CO_2$ fluxes depended on the water table, the average $Q_{10}$ value being 2.9 with water tables of 0-20 cm and 2.0 with water tables below 20 cm. 5 $CO_2$ fluxes are compared with primary production figures, and peat carbon stores and the carbon balance in changing climate are discussed.", "author" : [ { "dropping-particle" : "", "family" : "Silvola", "given" : "J.", "non-dropping-particle" : "", "parse-names" : false, "suffix" : "" }, { "dropping-particle" : "", "family" : "Alm", "given" : "J.", "non-dropping-particle" : "", "parse-names" : false, "suffix" : "" }, { "dropping-particle" : "", "family" : "Ahlholm", "given" : "U.", "non-dropping-particle" : "", "parse-names" : false, "suffix" : "" }, { "dropping-particle" : "", "family" : "Nykanen", "given" : "H.", "non-dropping-particle" : "", "parse-names" : false, "suffix" : "" }, { "dropping-particle" : "", "family" : "Martikainen", "given" : "P. J.", "non-dropping-particle" : "", "parse-names" : false, "suffix" : "" } ], "container-title" : "Journal of Ecology", "id" : "ITEM-1", "issue" : "2", "issued" : { "date-parts" : [ [ "1996" ] ] }, "page" : "219-228", "title" : "CO2 Fluxes from Peat in Boreal Mires under Varying Temperature and Moisture Conditions", "type" : "article-journal", "volume" : "84" }, "uris" : [ "http://www.mendeley.com/documents/?uuid=fcbf5eac-5e1d-4114-9f1d-657ee00d4e5b" ] } ], "mendeley" : { "formattedCitation" : "(Silvola et al., 1996)", "plainTextFormattedCitation" : "(Silvola et al., 1996)", "previouslyFormattedCitation" : "(Silvola et al., 1996)" }, "properties" : { "noteIndex" : 0 }, "schema" : "https://github.com/citation-style-language/schema/raw/master/csl-citation.json" }</w:instrText>
            </w:r>
            <w:r>
              <w:rPr>
                <w:sz w:val="16"/>
                <w:szCs w:val="16"/>
              </w:rPr>
              <w:fldChar w:fldCharType="separate"/>
            </w:r>
            <w:r w:rsidRPr="00326CF0">
              <w:rPr>
                <w:noProof/>
                <w:sz w:val="16"/>
                <w:szCs w:val="16"/>
              </w:rPr>
              <w:t>(Silvola et al., 1996)</w:t>
            </w:r>
            <w:r>
              <w:rPr>
                <w:sz w:val="16"/>
                <w:szCs w:val="16"/>
              </w:rPr>
              <w:fldChar w:fldCharType="end"/>
            </w:r>
          </w:p>
        </w:tc>
        <w:tc>
          <w:tcPr>
            <w:tcW w:w="8533" w:type="dxa"/>
            <w:gridSpan w:val="2"/>
          </w:tcPr>
          <w:p w:rsidR="004165AB" w:rsidRPr="0007052E" w:rsidRDefault="004165AB" w:rsidP="009921BD">
            <w:pPr>
              <w:rPr>
                <w:sz w:val="16"/>
                <w:szCs w:val="16"/>
              </w:rPr>
            </w:pPr>
            <w:r w:rsidRPr="00326CF0">
              <w:rPr>
                <w:sz w:val="16"/>
                <w:szCs w:val="16"/>
              </w:rPr>
              <w:t>Silvola, J., Alm, J., Ahlholm, U., Nykanen, H. and Martikainen, P. J.: CO2 Fluxes from Peat in Boreal Mires under Varying Temperature and Moisture Conditions, J. Ecol., 84(2), 219–228 [online] Available from: http://links.jstor.org/sici?sici=0022-0477(199604)84:2&lt;219:FFPIBM&gt;2.0.CO;2-W, 1996.</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75</w:t>
            </w:r>
          </w:p>
        </w:tc>
        <w:tc>
          <w:tcPr>
            <w:tcW w:w="1833" w:type="dxa"/>
            <w:gridSpan w:val="2"/>
          </w:tcPr>
          <w:p w:rsidR="004165AB" w:rsidRDefault="00944AF7" w:rsidP="009921BD">
            <w:pPr>
              <w:rPr>
                <w:sz w:val="16"/>
                <w:szCs w:val="16"/>
              </w:rPr>
            </w:pPr>
            <w:r>
              <w:rPr>
                <w:rFonts w:hint="eastAsia"/>
                <w:sz w:val="16"/>
                <w:szCs w:val="16"/>
              </w:rPr>
              <w:t>1324</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uthor" : [ { "dropping-particle" : "", "family" : "Janssens", "given" : "I. A.", "non-dropping-particle" : "", "parse-names" : false, "suffix" : "" }, { "dropping-particle" : "", "family" : "Barigah", "given" : "S. T.", "non-dropping-particle" : "", "parse-names" : false, "suffix" : "" }, { "dropping-particle" : "", "family" : "Ceulemans", "given" : "R.", "non-dropping-particle" : "", "parse-names" : false, "suffix" : "" } ], "container-title" : "ANNALES DES SCIENCES FORESTIERES", "id" : "ITEM-1", "issue" : "6", "issued" : { "date-parts" : [ [ "1998" ] ] }, "page" : "671-680", "title" : "CO vegetation types in French Guiana b Barigah", "type" : "article-journal", "volume" : "55" }, "uris" : [ "http://www.mendeley.com/documents/?uuid=75943de8-6525-42e5-87a9-67bc59deff9c" ] } ], "mendeley" : { "formattedCitation" : "(Janssens et al., 1998)", "plainTextFormattedCitation" : "(Janssens et al., 1998)", "previouslyFormattedCitation" : "(Janssens et al., 1998)" }, "properties" : { "noteIndex" : 0 }, "schema" : "https://github.com/citation-style-language/schema/raw/master/csl-citation.json" }</w:instrText>
            </w:r>
            <w:r>
              <w:rPr>
                <w:sz w:val="16"/>
                <w:szCs w:val="16"/>
              </w:rPr>
              <w:fldChar w:fldCharType="separate"/>
            </w:r>
            <w:r w:rsidRPr="00AF4E88">
              <w:rPr>
                <w:noProof/>
                <w:sz w:val="16"/>
                <w:szCs w:val="16"/>
              </w:rPr>
              <w:t>(Janssens et al., 1998)</w:t>
            </w:r>
            <w:r>
              <w:rPr>
                <w:sz w:val="16"/>
                <w:szCs w:val="16"/>
              </w:rPr>
              <w:fldChar w:fldCharType="end"/>
            </w:r>
          </w:p>
        </w:tc>
        <w:tc>
          <w:tcPr>
            <w:tcW w:w="8533" w:type="dxa"/>
            <w:gridSpan w:val="2"/>
          </w:tcPr>
          <w:p w:rsidR="004165AB" w:rsidRPr="0007052E" w:rsidRDefault="004165AB" w:rsidP="009921BD">
            <w:pPr>
              <w:rPr>
                <w:sz w:val="16"/>
                <w:szCs w:val="16"/>
              </w:rPr>
            </w:pPr>
            <w:r w:rsidRPr="00AF4E88">
              <w:rPr>
                <w:sz w:val="16"/>
                <w:szCs w:val="16"/>
              </w:rPr>
              <w:t>Janssens, I. A., Barigah, S. T. and Ceulemans, R.: CO vegetation types in French Guiana b Barigah, Ann. DES Sci. For., 55(6), 671–680, 1998.</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76</w:t>
            </w:r>
          </w:p>
        </w:tc>
        <w:tc>
          <w:tcPr>
            <w:tcW w:w="1833" w:type="dxa"/>
            <w:gridSpan w:val="2"/>
          </w:tcPr>
          <w:p w:rsidR="004165AB" w:rsidRDefault="00944AF7" w:rsidP="009921BD">
            <w:pPr>
              <w:rPr>
                <w:sz w:val="16"/>
                <w:szCs w:val="16"/>
              </w:rPr>
            </w:pPr>
            <w:r>
              <w:rPr>
                <w:rFonts w:hint="eastAsia"/>
                <w:sz w:val="16"/>
                <w:szCs w:val="16"/>
              </w:rPr>
              <w:t>1384</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46/j.1365-2486.1998.00169.x", "ISBN" : "1365-2486", "ISSN" : "13541013", "abstract" : "The effect of soil warming on CO2 and CH4 flux from a spruce\u2013fir forest soil was evaluated at the Howland Integrated Forest Study site in Maine, USA from 1993 to 1995. Elevated soil temperatures (~5 \u00b0C) were maintained during the snow-free season (May \u2013 November) in replicated 15 ? 15-m plots using electric cables buried 1\u20132 cm below the soil surface; replicated unheated plots served as the control. CO2 evolution from the soil surface and soil air CO2 concentrations both showed clear seasonal trends and significant (P ? 0.0001) positive exponential relationships with soil temperature. Soil warming caused a 25\u201340% increase in CO2 flux from the heated plots compared to the controls. No significant differences were observed between heated and control plot soil air CO2 concentrations which we attribute to rapid equilibration with the atmosphere in the O horizon and minimal treatment effects in the B horizon. Methane fluxes were highly variable and showed no consistent trends with treatment. Keywords:", "author" : [ { "dropping-particle" : "", "family" : "Rustad", "given" : "Lindsey E.", "non-dropping-particle" : "", "parse-names" : false, "suffix" : "" }, { "dropping-particle" : "", "family" : "Fernandez", "given" : "Ivan J.", "non-dropping-particle" : "", "parse-names" : false, "suffix" : "" } ], "container-title" : "Global Change Biology", "id" : "ITEM-1", "issue" : "6", "issued" : { "date-parts" : [ [ "1998" ] ] }, "page" : "597-605", "title" : "Experimental soil warming effects on CO2 and CH4 flux from a low elevation spruce-fir forest soil in Maine, USA", "type" : "article-journal", "volume" : "4" }, "uris" : [ "http://www.mendeley.com/documents/?uuid=bbfed453-2463-4eeb-868c-46812a13d4db" ] } ], "mendeley" : { "formattedCitation" : "(Rustad and Fernandez, 1998)", "plainTextFormattedCitation" : "(Rustad and Fernandez, 1998)", "previouslyFormattedCitation" : "(Rustad and Fernandez, 1998)" }, "properties" : { "noteIndex" : 0 }, "schema" : "https://github.com/citation-style-language/schema/raw/master/csl-citation.json" }</w:instrText>
            </w:r>
            <w:r>
              <w:rPr>
                <w:sz w:val="16"/>
                <w:szCs w:val="16"/>
              </w:rPr>
              <w:fldChar w:fldCharType="separate"/>
            </w:r>
            <w:r w:rsidRPr="00936328">
              <w:rPr>
                <w:noProof/>
                <w:sz w:val="16"/>
                <w:szCs w:val="16"/>
              </w:rPr>
              <w:t>(Rustad and Fernandez, 1998)</w:t>
            </w:r>
            <w:r>
              <w:rPr>
                <w:sz w:val="16"/>
                <w:szCs w:val="16"/>
              </w:rPr>
              <w:fldChar w:fldCharType="end"/>
            </w:r>
          </w:p>
        </w:tc>
        <w:tc>
          <w:tcPr>
            <w:tcW w:w="8533" w:type="dxa"/>
            <w:gridSpan w:val="2"/>
          </w:tcPr>
          <w:p w:rsidR="004165AB" w:rsidRPr="0007052E" w:rsidRDefault="004165AB" w:rsidP="009921BD">
            <w:pPr>
              <w:rPr>
                <w:sz w:val="16"/>
                <w:szCs w:val="16"/>
              </w:rPr>
            </w:pPr>
            <w:r w:rsidRPr="00936328">
              <w:rPr>
                <w:sz w:val="16"/>
                <w:szCs w:val="16"/>
              </w:rPr>
              <w:t>Rustad, L. E. and Fernandez, I. J.: Experimental soil warming effects on CO2 and CH4 flux from a low elevation spruce-fir forest soil in Maine, USA, Glob. Chang. Biol., 4(6), 597–605, doi:10.1046/j.1365-2486.1998.00169.x, 1998.</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77</w:t>
            </w:r>
          </w:p>
        </w:tc>
        <w:tc>
          <w:tcPr>
            <w:tcW w:w="1833" w:type="dxa"/>
            <w:gridSpan w:val="2"/>
          </w:tcPr>
          <w:p w:rsidR="004165AB" w:rsidRDefault="00944AF7" w:rsidP="009921BD">
            <w:pPr>
              <w:rPr>
                <w:sz w:val="16"/>
                <w:szCs w:val="16"/>
              </w:rPr>
            </w:pPr>
            <w:r>
              <w:rPr>
                <w:rFonts w:hint="eastAsia"/>
                <w:sz w:val="16"/>
                <w:szCs w:val="16"/>
              </w:rPr>
              <w:t>1432</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16/S0168-1923(98)00118-X", "ISBN" : "0168-1923", "ISSN" : "01681923", "abstract" : "The Bowen ratio/energy balance (BREB) method was used to measure 30 min water vapor and carbon dioxide (CO\n                        2) fluxes over three fields dominated by different C\n                        4 grasses (bermudagrass, tallgrass native prairie, and sorghum) at the Blackland Research Center, Temple, TX. Fluxes were related to biotic and abiotic phenomena. Carbon accumulation rates calculated from BREB measurements were compared with those determined from plant biomass measurements. Thirty min CO\n                        2 fluxes were measured continuously from 22 February to 22 November (days 53-326) in 1993 and from 3 March to 22 November (days 62-326) in 1994. Soil CO\n                        2 fluxes were measured periodically in each field and from a bare soil. In all fields, average daily evapotranspiration varied from less than 1 mm day\n                        -1 in March and November to about 5 mm day\n                        -1 in June and July. The CO\n                        2 fluxes, which were affected by leaf area, radiation, and soil water content, were near zero in each field in the fall and spring and were maximum in the summer (positive toward surface). Total annual CO\n                        2 flux in the bermudagrass, which was sprigged (planted with grass stolons) in April 1993, was -0.4 and 2.8 kg of CO\n                        2 m\n                        -2 year\n                        -1 (which are equivalent to -0.1 and 0.8 kg of carbon (C) m\n                        -2 year\n                        -1) in 1993 and 1994, respectively. The larger flux in the second year was due to greater bermudagrass leaf area. Corresponding annual CO\n                        2 fluxes were 0.2 and 0.3 kg m\n                        -2 year\n                        -1 (0.05 and 0.08 kg C m\n                        -2 year\n                        -1) for the prairie, and 0.9 and -0.3 kg m\n                        -2 year\n                        -1 (0.2 and -0.09 kg C m\n                        -2 year\n                        -1) for the sorghum. Bare soil CO\n                        2 flux was a small fraction of soil CO\n                        2 flux from all fields, suggesting that a considerable amount of soil CO\n                        2 flux was due to root respiration. The dry matter accumulation rate calculated for each year and field from CO\n                        2 flux measurements was within 20% of the rate calculated from gravimetric bio\u2026", "author" : [ { "dropping-particle" : "", "family" : "Dugas", "given" : "W. A.", "non-dropping-particle" : "", "parse-names" : false, "suffix" : "" }, { "dropping-particle" : "", "family" : "Heuer", "given" : "M. L.", "non-dropping-particle" : "", "parse-names" : false, "suffix" : "" }, { "dropping-particle" : "", "family" : "Mayeux", "given" : "H. S.", "non-dropping-particle" : "", "parse-names" : false, "suffix" : "" } ], "container-title" : "Agricultural and Forest Meteorology", "id" : "ITEM-1", "issue" : "2", "issued" : { "date-parts" : [ [ "1999" ] ] }, "page" : "121-139", "title" : "Carbon dioxide fluxes over bermudagrass, native prairie, and sorghum", "type" : "article-journal", "volume" : "93" }, "uris" : [ "http://www.mendeley.com/documents/?uuid=65ab06d3-4f5b-46b1-8f42-6a932f283cd9" ] } ], "mendeley" : { "formattedCitation" : "(Dugas et al., 1999)", "plainTextFormattedCitation" : "(Dugas et al., 1999)", "previouslyFormattedCitation" : "(Dugas et al., 1999)" }, "properties" : { "noteIndex" : 0 }, "schema" : "https://github.com/citation-style-language/schema/raw/master/csl-citation.json" }</w:instrText>
            </w:r>
            <w:r>
              <w:rPr>
                <w:sz w:val="16"/>
                <w:szCs w:val="16"/>
              </w:rPr>
              <w:fldChar w:fldCharType="separate"/>
            </w:r>
            <w:r w:rsidRPr="00936328">
              <w:rPr>
                <w:noProof/>
                <w:sz w:val="16"/>
                <w:szCs w:val="16"/>
              </w:rPr>
              <w:t>(Dugas et al., 1999)</w:t>
            </w:r>
            <w:r>
              <w:rPr>
                <w:sz w:val="16"/>
                <w:szCs w:val="16"/>
              </w:rPr>
              <w:fldChar w:fldCharType="end"/>
            </w:r>
          </w:p>
        </w:tc>
        <w:tc>
          <w:tcPr>
            <w:tcW w:w="8533" w:type="dxa"/>
            <w:gridSpan w:val="2"/>
          </w:tcPr>
          <w:p w:rsidR="004165AB" w:rsidRPr="0007052E" w:rsidRDefault="004165AB" w:rsidP="009921BD">
            <w:pPr>
              <w:rPr>
                <w:sz w:val="16"/>
                <w:szCs w:val="16"/>
              </w:rPr>
            </w:pPr>
            <w:r w:rsidRPr="00936328">
              <w:rPr>
                <w:sz w:val="16"/>
                <w:szCs w:val="16"/>
              </w:rPr>
              <w:t>Dugas, W. A., Heuer, M. L. and Mayeux, H. S.: Carbon dioxide fluxes over bermudagrass, native prairie, and sorghum, Agric. For. Meteorol., 93(2), 121–139, doi:10.1016/S0168-1923(98)00118-X, 1999.</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78</w:t>
            </w:r>
          </w:p>
        </w:tc>
        <w:tc>
          <w:tcPr>
            <w:tcW w:w="1833" w:type="dxa"/>
            <w:gridSpan w:val="2"/>
          </w:tcPr>
          <w:p w:rsidR="004165AB" w:rsidRDefault="00944AF7" w:rsidP="009921BD">
            <w:pPr>
              <w:rPr>
                <w:sz w:val="16"/>
                <w:szCs w:val="16"/>
              </w:rPr>
            </w:pPr>
            <w:r>
              <w:rPr>
                <w:rFonts w:hint="eastAsia"/>
                <w:sz w:val="16"/>
                <w:szCs w:val="16"/>
              </w:rPr>
              <w:t>1643</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46/j.1440-1703.2000.00357.x", "ISSN" : "0912-3814", "abstract" : "method", "author" : [ { "dropping-particle" : "", "family" : "Mariko", "given" : "Shigeru", "non-dropping-particle" : "", "parse-names" : false, "suffix" : "" }, { "dropping-particle" : "", "family" : "Nishimura", "given" : "Noboru", "non-dropping-particle" : "", "parse-names" : false, "suffix" : "" }, { "dropping-particle" : "", "family" : "Mo", "given" : "Wenhong", "non-dropping-particle" : "", "parse-names" : false, "suffix" : "" }, { "dropping-particle" : "", "family" : "Matsui", "given" : "Yoshisuke", "non-dropping-particle" : "", "parse-names" : false, "suffix" : "" }, { "dropping-particle" : "", "family" : "Kibe", "given" : "Takeshi", "non-dropping-particle" : "", "parse-names" : false, "suffix" : "" }, { "dropping-particle" : "", "family" : "Koizumi", "given" : "Hiroshi", "non-dropping-particle" : "", "parse-names" : false, "suffix" : "" } ], "container-title" : "Ecological Research", "id" : "ITEM-1", "issue" : "4", "issued" : { "date-parts" : [ [ "2000" ] ] }, "page" : "363-372", "title" : "Winter CO2 flux from soil and snow surfaces in a cool-temperate deciduous forest, Japan", "type" : "article-journal", "volume" : "15" }, "uris" : [ "http://www.mendeley.com/documents/?uuid=49ebe7ff-f0f7-4a13-a295-3ff19675f021" ] } ], "mendeley" : { "formattedCitation" : "(Mariko et al., 2000)", "plainTextFormattedCitation" : "(Mariko et al., 2000)", "previouslyFormattedCitation" : "(Mariko et al., 2000)" }, "properties" : { "noteIndex" : 0 }, "schema" : "https://github.com/citation-style-language/schema/raw/master/csl-citation.json" }</w:instrText>
            </w:r>
            <w:r>
              <w:rPr>
                <w:sz w:val="16"/>
                <w:szCs w:val="16"/>
              </w:rPr>
              <w:fldChar w:fldCharType="separate"/>
            </w:r>
            <w:r w:rsidRPr="00A10D8D">
              <w:rPr>
                <w:noProof/>
                <w:sz w:val="16"/>
                <w:szCs w:val="16"/>
              </w:rPr>
              <w:t>(Mariko et al., 2000)</w:t>
            </w:r>
            <w:r>
              <w:rPr>
                <w:sz w:val="16"/>
                <w:szCs w:val="16"/>
              </w:rPr>
              <w:fldChar w:fldCharType="end"/>
            </w:r>
          </w:p>
        </w:tc>
        <w:tc>
          <w:tcPr>
            <w:tcW w:w="8533" w:type="dxa"/>
            <w:gridSpan w:val="2"/>
          </w:tcPr>
          <w:p w:rsidR="004165AB" w:rsidRPr="0007052E" w:rsidRDefault="004165AB" w:rsidP="009921BD">
            <w:pPr>
              <w:rPr>
                <w:sz w:val="16"/>
                <w:szCs w:val="16"/>
              </w:rPr>
            </w:pPr>
            <w:r w:rsidRPr="00A10D8D">
              <w:rPr>
                <w:sz w:val="16"/>
                <w:szCs w:val="16"/>
              </w:rPr>
              <w:t>Mariko, S., Nishimura, N., Mo, W., Matsui, Y., Kibe, T. and Koizumi, H.: Winter CO2 flux from soil and snow surfaces in a cool-</w:t>
            </w:r>
            <w:r w:rsidRPr="00A10D8D">
              <w:rPr>
                <w:sz w:val="16"/>
                <w:szCs w:val="16"/>
              </w:rPr>
              <w:lastRenderedPageBreak/>
              <w:t>temperate deciduous forest, Japan, Ecol. Res., 15(4), 363–372, doi:10.1046/j.1440-1703.2000.00357.x, 2000.</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lastRenderedPageBreak/>
              <w:t>79</w:t>
            </w:r>
          </w:p>
        </w:tc>
        <w:tc>
          <w:tcPr>
            <w:tcW w:w="1833" w:type="dxa"/>
            <w:gridSpan w:val="2"/>
          </w:tcPr>
          <w:p w:rsidR="004165AB" w:rsidRDefault="00944AF7" w:rsidP="009921BD">
            <w:pPr>
              <w:rPr>
                <w:sz w:val="16"/>
                <w:szCs w:val="16"/>
              </w:rPr>
            </w:pPr>
            <w:r>
              <w:rPr>
                <w:rFonts w:hint="eastAsia"/>
                <w:sz w:val="16"/>
                <w:szCs w:val="16"/>
              </w:rPr>
              <w:t>1657</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16/S0167-8809(99)00139-5", "ISBN" : "0167-8809, 0167-8809", "ISSN" : "01678809", "abstract" : "The importance of the Northern Guam aquifer as a source of drinking water for the tropical Pacific island of Guam has stimulated public interest in the impact of forest clearing and conversion to agriculture on the region's environment. The objectives of this study were to determine the effects of land clearing, tillage, and fertilization of tropical secondary forest on soil organic and organic C fractions in the shallow, calcareous soil that overlies most of Northern Guam. A field experiment was established on a secondary forest site in Northern Guam to simulate land clearing, cultivation and fertilization with two separate applications of N, P and K fertilizer or leucaena (Leucaena leucocephaIa (Lam.) de Wit) leaves. Initial aboveground biomass of secondary forest was relatively low in comparison to that of other moist tropical forest sites, possibly because of poor soil fertility, shallow soil depth, and frequent natural disturbance from tropical storms. Rates of litterfall were also affected by the high winds associated with storm activity. Clearing, cultivation and fertilization over a 325-day period significantly reduced microbial biomass C. Soil surface CO2 efflux was characterized by short-term flushes shortly after tillage and was affected by soil moisture content and possibly by the proportion of active organic C contained in the soil. A comparison of commercial fields with continuous cultivation histories of 1-26 years and forest sites in Northern Guam showed approximately a 44% decrease in soil organic C within 5 years after conversion of secondary forest to continuous cultivation. Further information is needed on the effectiveness of minimum tillage, application of organic amendments, or improved crop residue management to maintain soil organic C in Northern Guam. (C) 2000 Elsevier Science B.V.", "author" : [ { "dropping-particle" : "", "family" : "Motavalli", "given" : "P. P.", "non-dropping-particle" : "", "parse-names" : false, "suffix" : "" }, { "dropping-particle" : "", "family" : "Discekici", "given" : "H.", "non-dropping-particle" : "", "parse-names" : false, "suffix" : "" }, { "dropping-particle" : "", "family" : "Kuhn", "given" : "J.", "non-dropping-particle" : "", "parse-names" : false, "suffix" : "" } ], "container-title" : "Agriculture, Ecosystems and Environment", "id" : "ITEM-1", "issue" : "1", "issued" : { "date-parts" : [ [ "2000" ] ] }, "page" : "17-27", "title" : "The impact of land clearing and agricultural practices on soil organic C fractions and CO2 efflux in the Northern Guam aquifer", "type" : "article-journal", "volume" : "79" }, "uris" : [ "http://www.mendeley.com/documents/?uuid=359452b9-3cd5-49b5-9b74-e02ebaf593bb" ] } ], "mendeley" : { "formattedCitation" : "(Motavalli et al., 2000)", "plainTextFormattedCitation" : "(Motavalli et al., 2000)", "previouslyFormattedCitation" : "(Motavalli et al., 2000)" }, "properties" : { "noteIndex" : 0 }, "schema" : "https://github.com/citation-style-language/schema/raw/master/csl-citation.json" }</w:instrText>
            </w:r>
            <w:r>
              <w:rPr>
                <w:sz w:val="16"/>
                <w:szCs w:val="16"/>
              </w:rPr>
              <w:fldChar w:fldCharType="separate"/>
            </w:r>
            <w:r w:rsidRPr="00A10D8D">
              <w:rPr>
                <w:noProof/>
                <w:sz w:val="16"/>
                <w:szCs w:val="16"/>
              </w:rPr>
              <w:t>(Motavalli et al., 2000)</w:t>
            </w:r>
            <w:r>
              <w:rPr>
                <w:sz w:val="16"/>
                <w:szCs w:val="16"/>
              </w:rPr>
              <w:fldChar w:fldCharType="end"/>
            </w:r>
          </w:p>
        </w:tc>
        <w:tc>
          <w:tcPr>
            <w:tcW w:w="8533" w:type="dxa"/>
            <w:gridSpan w:val="2"/>
          </w:tcPr>
          <w:p w:rsidR="004165AB" w:rsidRPr="0007052E" w:rsidRDefault="004165AB" w:rsidP="009921BD">
            <w:pPr>
              <w:rPr>
                <w:sz w:val="16"/>
                <w:szCs w:val="16"/>
              </w:rPr>
            </w:pPr>
            <w:r w:rsidRPr="00A10D8D">
              <w:rPr>
                <w:sz w:val="16"/>
                <w:szCs w:val="16"/>
              </w:rPr>
              <w:t>Motavalli, P. P., Discekici, H. and Kuhn, J.: The impact of land clearing and agricultural practices on soil organic C fractions and CO2 efflux in the Northern Guam aquifer, Agric. Ecosyst. Environ., 79(1), 17–27, doi:10.1016/S0167-8809(99)00139-5, 2000.</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80</w:t>
            </w:r>
          </w:p>
        </w:tc>
        <w:tc>
          <w:tcPr>
            <w:tcW w:w="1833" w:type="dxa"/>
            <w:gridSpan w:val="2"/>
          </w:tcPr>
          <w:p w:rsidR="004165AB" w:rsidRDefault="00944AF7" w:rsidP="009921BD">
            <w:pPr>
              <w:rPr>
                <w:sz w:val="16"/>
                <w:szCs w:val="16"/>
              </w:rPr>
            </w:pPr>
            <w:r>
              <w:rPr>
                <w:rFonts w:hint="eastAsia"/>
                <w:sz w:val="16"/>
                <w:szCs w:val="16"/>
              </w:rPr>
              <w:t>1679</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uthor" : [ { "dropping-particle" : "", "family" : "Rayment", "given" : "M. B.", "non-dropping-particle" : "", "parse-names" : false, "suffix" : "" }, { "dropping-particle" : "", "family" : "Jarvis", "given" : "P. G.", "non-dropping-particle" : "", "parse-names" : false, "suffix" : "" } ], "container-title" : "Soil Biology &amp; Biochemistry", "id" : "ITEM-1", "issued" : { "date-parts" : [ [ "2000" ] ] }, "page" : "35-45", "title" : "Temporal and spatial variation of soil CO 2 efflux in a Canadian boreal forest", "type" : "article-journal", "volume" : "32" }, "uris" : [ "http://www.mendeley.com/documents/?uuid=522707d6-428f-428c-9988-9c255d02c692" ] } ], "mendeley" : { "formattedCitation" : "(Rayment and Jarvis, 2000)", "plainTextFormattedCitation" : "(Rayment and Jarvis, 2000)", "previouslyFormattedCitation" : "(Rayment and Jarvis, 2000)" }, "properties" : { "noteIndex" : 0 }, "schema" : "https://github.com/citation-style-language/schema/raw/master/csl-citation.json" }</w:instrText>
            </w:r>
            <w:r>
              <w:rPr>
                <w:sz w:val="16"/>
                <w:szCs w:val="16"/>
              </w:rPr>
              <w:fldChar w:fldCharType="separate"/>
            </w:r>
            <w:r w:rsidRPr="00A10D8D">
              <w:rPr>
                <w:noProof/>
                <w:sz w:val="16"/>
                <w:szCs w:val="16"/>
              </w:rPr>
              <w:t>(Rayment and Jarvis, 2000)</w:t>
            </w:r>
            <w:r>
              <w:rPr>
                <w:sz w:val="16"/>
                <w:szCs w:val="16"/>
              </w:rPr>
              <w:fldChar w:fldCharType="end"/>
            </w:r>
          </w:p>
        </w:tc>
        <w:tc>
          <w:tcPr>
            <w:tcW w:w="8533" w:type="dxa"/>
            <w:gridSpan w:val="2"/>
          </w:tcPr>
          <w:p w:rsidR="004165AB" w:rsidRPr="0007052E" w:rsidRDefault="004165AB" w:rsidP="009921BD">
            <w:pPr>
              <w:rPr>
                <w:sz w:val="16"/>
                <w:szCs w:val="16"/>
              </w:rPr>
            </w:pPr>
            <w:r w:rsidRPr="00A10D8D">
              <w:rPr>
                <w:sz w:val="16"/>
                <w:szCs w:val="16"/>
              </w:rPr>
              <w:t>Rayment, M. B. and Jarvis, P. G.: Temporal and spatial variation of soil CO 2 efflux in a Canadian boreal forest, Soil Biol. Biochem., 32, 35–45, 2000.</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81</w:t>
            </w:r>
          </w:p>
        </w:tc>
        <w:tc>
          <w:tcPr>
            <w:tcW w:w="1833" w:type="dxa"/>
            <w:gridSpan w:val="2"/>
          </w:tcPr>
          <w:p w:rsidR="004165AB" w:rsidRDefault="00944AF7" w:rsidP="009921BD">
            <w:pPr>
              <w:rPr>
                <w:sz w:val="16"/>
                <w:szCs w:val="16"/>
              </w:rPr>
            </w:pPr>
            <w:r>
              <w:rPr>
                <w:rFonts w:hint="eastAsia"/>
                <w:sz w:val="16"/>
                <w:szCs w:val="16"/>
              </w:rPr>
              <w:t>2263</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16/S0038-0717(02)00258-4", "ISBN" : "0038-0717", "ISSN" : "00380717", "abstract" : "Knowledge of seasonal trends and controls of soil CO2 emissions to the atmosphere is important for simulating atmospheric CO2 concentrations and for understanding and predicting the global carbon cycle. This is particularly the case for high arctic soils subject to extreme fluctuating environmental conditions. Based on field measurements of soil CO2 efflux, temperature, water content, pore gas composition in soil and frozen cores as well as detailed temperature experiments performed in the laboratory, we evaluated seasonal controls of CO2 effluxes from a well-drained tundra heath site in NE-Greenland. During the growing season, near-surface temperatures correlated well with observed CO2 effluxes (r2 &gt; 0.9). However, during intensive thawing of near-surface layers we observed up to 1.5-fold higher effluxes than expected due to temperature alone. These high rates were consistent with high CO2 concentrations in frozen soil (&gt; 10% CO2) and suggested a spring burst event during soil thawing and a corresponding trapping of produced CO2 during winter. Laboratory experiments revealed that microbial soil respiration continued down to a least - 18??C and that up to 80% of the produced CO2 was trapped in soil at temperatures between 0 and - 9??C. The trapping of CO2 in frozen soil was positively correlated with soil moisture (r2 = 0.85) and led to an abrupt change of the temperature sensitivity (Q10) observed for soil CO2 release at 0??C with Q10 values below 0??C being up to 100-fold higher than above 0??C. The results of sub-zero CO2 production allowed us to predict the microbial soil respiration throughout the year and to evaluate to what extent burst events during thawing can be explained by the release of CO2 being produced and trapped during winter. Taking only the upper 20 cm of the soil into account, winter soil respiration accounted for about 40% of the annual soil respiration. At least 14% of the winter CO2 production was trapped during the winter 2000-2001 and observed to be released upon thawing. Thus, the site-specific winter soil respiration is an important part of the annual C cycle and CO2 trapping should be accounted for in future field and modelling studies of soil respiration dynamics in arctic ecosystems. In conclusion, we have discovered a soil moisture dependent uncoupling of CO2 production and release in frozen soils with important implications for future field studies of Arctic C cycling. ?? 2003 Elsevier Science Ltd. All rights reserved.", "author" : [ { "dropping-particle" : "", "family" : "Elberling", "given" : "Bo", "non-dropping-particle" : "", "parse-names" : false, "suffix" : "" }, { "dropping-particle" : "", "family" : "Brandt", "given" : "Kristian K.", "non-dropping-particle" : "", "parse-names" : false, "suffix" : "" } ], "container-title" : "Soil Biology and Biochemistry", "id" : "ITEM-1", "issue" : "2", "issued" : { "date-parts" : [ [ "2003" ] ] }, "page" : "263-272", "title" : "Uncoupling of microbial CO2 production and release in frozen soil and its implications for field studies of arctic C cycling", "type" : "article-journal", "volume" : "35" }, "uris" : [ "http://www.mendeley.com/documents/?uuid=2d498f51-ea8e-4db5-8e77-a0e0494d4390" ] } ], "mendeley" : { "formattedCitation" : "(Elberling and Brandt, 2003)", "plainTextFormattedCitation" : "(Elberling and Brandt, 2003)", "previouslyFormattedCitation" : "(Elberling and Brandt, 2003)" }, "properties" : { "noteIndex" : 0 }, "schema" : "https://github.com/citation-style-language/schema/raw/master/csl-citation.json" }</w:instrText>
            </w:r>
            <w:r>
              <w:rPr>
                <w:sz w:val="16"/>
                <w:szCs w:val="16"/>
              </w:rPr>
              <w:fldChar w:fldCharType="separate"/>
            </w:r>
            <w:r w:rsidRPr="00A10D8D">
              <w:rPr>
                <w:noProof/>
                <w:sz w:val="16"/>
                <w:szCs w:val="16"/>
              </w:rPr>
              <w:t>(Elberling and Brandt, 2003)</w:t>
            </w:r>
            <w:r>
              <w:rPr>
                <w:sz w:val="16"/>
                <w:szCs w:val="16"/>
              </w:rPr>
              <w:fldChar w:fldCharType="end"/>
            </w:r>
          </w:p>
        </w:tc>
        <w:tc>
          <w:tcPr>
            <w:tcW w:w="8533" w:type="dxa"/>
            <w:gridSpan w:val="2"/>
          </w:tcPr>
          <w:p w:rsidR="004165AB" w:rsidRPr="0007052E" w:rsidRDefault="004165AB" w:rsidP="009921BD">
            <w:pPr>
              <w:rPr>
                <w:sz w:val="16"/>
                <w:szCs w:val="16"/>
              </w:rPr>
            </w:pPr>
            <w:r w:rsidRPr="00A10D8D">
              <w:rPr>
                <w:sz w:val="16"/>
                <w:szCs w:val="16"/>
              </w:rPr>
              <w:t>Elberling, B. and Brandt, K. K.: Uncoupling of microbial CO2 production and release in frozen soil and its implications for field studies of arctic C cycling, Soil Biol. Biochem., 35(2), 263–272, doi:10.1016/S0038-0717(02)00258-4, 2003.</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82</w:t>
            </w:r>
          </w:p>
        </w:tc>
        <w:tc>
          <w:tcPr>
            <w:tcW w:w="1833" w:type="dxa"/>
            <w:gridSpan w:val="2"/>
          </w:tcPr>
          <w:p w:rsidR="004165AB" w:rsidRDefault="00944AF7" w:rsidP="009921BD">
            <w:pPr>
              <w:rPr>
                <w:sz w:val="16"/>
                <w:szCs w:val="16"/>
              </w:rPr>
            </w:pPr>
            <w:r>
              <w:rPr>
                <w:rFonts w:hint="eastAsia"/>
                <w:sz w:val="16"/>
                <w:szCs w:val="16"/>
              </w:rPr>
              <w:t>2412</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46/j.1365-2486.2003.00588.x", "ISBN" : "13541013", "ISSN" : "1365-2486", "abstract" : "A non-vented non-steady state flow-through chamber and a non-vented\\nnon-steady state non-flow-through chamber technique were used to\\nmeasure CO2 efflux of a young Scots pine forest on a fertile till\\nsoil in southern Finland. Soil temperature, soil moisture and soil\\nCO2 concentration were measured concurrently with CO2 efflux for\\ntwo and a half successive years. The CO2 efflux showed a seasonal\\npattern, effluxes ranging from low 0.020130.1 g CO2 m22122 h22121\\nin winter to peak values of 2.3 g CO2 m22122 h22121 occurring in\\nlate June and in July. The daily average effluxes in July measured\\nby flow through chambers were 1.23 and 0.98 g CO2 m22122 h22121 in\\n1998 and 1999, respectively. The annual accumulated CO2 efflux was\\n3117 and 3326 g CO2 m22122 in 1998 and 1999, respectively. The spatial\\nvariation in CO2 efflux was high (CV 0.1820130.45) and increased\\nwith increasing efflux. Soil air CO2 concentration showed similar\\nseasonal pattern the peak concentrations occurring in July2013August.\\nThe CO2 concentrations ranged from 580 to 780 \u00b5mol mol22121 in the\\nhumus layer to 13 620201314 470 \u00b5mol mol22121 in the C-horizon. In\\nwinter the soil air CO2 concentrations were lower, especially in\\ndeeper soil layers. Drought decreased CO2 efflux and soil air CO2\\nconcentration. The in situ comparison on forest soil between the\\nchamber methods showed the non-flow-through chamber to give 223C223C50%\\nlower efflux values than that of the flow-through chamber. When calibrated\\nagainst known CO2 efflux ranging from 0.4 to 0.8 g CO2 m22122 h22121\\ngenerated with a diffusion box method developed by Wid\u00e9n and Lindroth\\n[Acta Universitatis Agriculturae Suecia Silvestria, 2001], the flow-through\\nchamber gave equal effluxes at the lower end of the calibration range,\\nbut overestimated high effluxes by 20%. Non-flow-through chamber\\nunderestimated the CO2 efflux by 30%.", "author" : [ { "dropping-particle" : "", "family" : "Pumpanen", "given" : "Jukka", "non-dropping-particle" : "", "parse-names" : false, "suffix" : "" }, { "dropping-particle" : "", "family" : "Ilvesniemi", "given" : "Hannu", "non-dropping-particle" : "", "parse-names" : false, "suffix" : "" }, { "dropping-particle" : "", "family" : "Per\u00e4m\u00e4ki", "given" : "Martti", "non-dropping-particle" : "", "parse-names" : false, "suffix" : "" }, { "dropping-particle" : "", "family" : "Hari", "given" : "Pertti", "non-dropping-particle" : "", "parse-names" : false, "suffix" : "" } ], "container-title" : "Global Change Biol.", "id" : "ITEM-1", "issue" : "3", "issued" : { "date-parts" : [ [ "2003" ] ] }, "page" : "371-382", "title" : "Seasonal patterns of soil CO_2 efflux and soil air CO_2 concentration in a Scots pine forest: comparison of two chamber techniques", "type" : "article-journal", "volume" : "9" }, "uris" : [ "http://www.mendeley.com/documents/?uuid=519060af-05bb-4ce2-9b84-0dbb62ee694c" ] } ], "mendeley" : { "formattedCitation" : "(Pumpanen et al., 2003)", "plainTextFormattedCitation" : "(Pumpanen et al., 2003)", "previouslyFormattedCitation" : "(Pumpanen et al., 2003)" }, "properties" : { "noteIndex" : 0 }, "schema" : "https://github.com/citation-style-language/schema/raw/master/csl-citation.json" }</w:instrText>
            </w:r>
            <w:r>
              <w:rPr>
                <w:sz w:val="16"/>
                <w:szCs w:val="16"/>
              </w:rPr>
              <w:fldChar w:fldCharType="separate"/>
            </w:r>
            <w:r w:rsidRPr="00A10D8D">
              <w:rPr>
                <w:noProof/>
                <w:sz w:val="16"/>
                <w:szCs w:val="16"/>
              </w:rPr>
              <w:t>(Pumpanen et al., 2003)</w:t>
            </w:r>
            <w:r>
              <w:rPr>
                <w:sz w:val="16"/>
                <w:szCs w:val="16"/>
              </w:rPr>
              <w:fldChar w:fldCharType="end"/>
            </w:r>
          </w:p>
        </w:tc>
        <w:tc>
          <w:tcPr>
            <w:tcW w:w="8533" w:type="dxa"/>
            <w:gridSpan w:val="2"/>
          </w:tcPr>
          <w:p w:rsidR="004165AB" w:rsidRPr="0007052E" w:rsidRDefault="004165AB" w:rsidP="009921BD">
            <w:pPr>
              <w:rPr>
                <w:sz w:val="16"/>
                <w:szCs w:val="16"/>
              </w:rPr>
            </w:pPr>
            <w:r w:rsidRPr="00A10D8D">
              <w:rPr>
                <w:sz w:val="16"/>
                <w:szCs w:val="16"/>
              </w:rPr>
              <w:t>Pumpanen, J., Ilvesniemi, H., Perämäki, M. and Hari, P.: Seasonal patterns of soil CO_2 efflux and soil air CO_2 concentration in a Scots pine forest: comparison of two chamber techniques, Glob. Chang. Biol., 9(3), 371–382, doi:10.1046/j.1365-2486.2003.00588.x, 2003.</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83</w:t>
            </w:r>
          </w:p>
        </w:tc>
        <w:tc>
          <w:tcPr>
            <w:tcW w:w="1833" w:type="dxa"/>
            <w:gridSpan w:val="2"/>
          </w:tcPr>
          <w:p w:rsidR="004165AB" w:rsidRDefault="00944AF7" w:rsidP="009921BD">
            <w:pPr>
              <w:rPr>
                <w:sz w:val="16"/>
                <w:szCs w:val="16"/>
              </w:rPr>
            </w:pPr>
            <w:r>
              <w:rPr>
                <w:rFonts w:hint="eastAsia"/>
                <w:sz w:val="16"/>
                <w:szCs w:val="16"/>
              </w:rPr>
              <w:t>2495</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uthor" : [ { "dropping-particle" : "", "family" : "Wu", "given" : "Jianguo", "non-dropping-particle" : "", "parse-names" : false, "suffix" : "" }, { "dropping-particle" : "", "family" : "Zhang", "given" : "Xiaoquan", "non-dropping-particle" : "", "parse-names" : false, "suffix" : "" }, { "dropping-particle" : "", "family" : "Xu", "given" : "Deying", "non-dropping-particle" : "", "parse-names" : false, "suffix" : "" } ], "container-title" : "Environmental Science", "id" : "ITEM-1", "issue" : "6", "issued" : { "date-parts" : [ [ "2003" ] ] }, "page" : "23-32", "title" : "The temporal variations of soil respiration under different land use in Liupan Mountain forest zone.", "type" : "article-journal", "volume" : "24" }, "uris" : [ "http://www.mendeley.com/documents/?uuid=10653320-63a4-4e3f-9043-de3c1dee0722" ] } ], "mendeley" : { "formattedCitation" : "(Wu et al., 2003)", "plainTextFormattedCitation" : "(Wu et al., 2003)", "previouslyFormattedCitation" : "(Wu et al., 2003)" }, "properties" : { "noteIndex" : 0 }, "schema" : "https://github.com/citation-style-language/schema/raw/master/csl-citation.json" }</w:instrText>
            </w:r>
            <w:r>
              <w:rPr>
                <w:sz w:val="16"/>
                <w:szCs w:val="16"/>
              </w:rPr>
              <w:fldChar w:fldCharType="separate"/>
            </w:r>
            <w:r w:rsidRPr="00381104">
              <w:rPr>
                <w:noProof/>
                <w:sz w:val="16"/>
                <w:szCs w:val="16"/>
              </w:rPr>
              <w:t>(Wu et al., 2003)</w:t>
            </w:r>
            <w:r>
              <w:rPr>
                <w:sz w:val="16"/>
                <w:szCs w:val="16"/>
              </w:rPr>
              <w:fldChar w:fldCharType="end"/>
            </w:r>
          </w:p>
        </w:tc>
        <w:tc>
          <w:tcPr>
            <w:tcW w:w="8533" w:type="dxa"/>
            <w:gridSpan w:val="2"/>
          </w:tcPr>
          <w:p w:rsidR="004165AB" w:rsidRPr="0007052E" w:rsidRDefault="004165AB" w:rsidP="009921BD">
            <w:pPr>
              <w:rPr>
                <w:sz w:val="16"/>
                <w:szCs w:val="16"/>
              </w:rPr>
            </w:pPr>
            <w:r w:rsidRPr="00381104">
              <w:rPr>
                <w:sz w:val="16"/>
                <w:szCs w:val="16"/>
              </w:rPr>
              <w:t>Wu, J., Zhang, X. and Xu, D.: The temporal variations of soil respiration under different land use in Liupan Mountain forest zone., Environ. Sci., 24(6), 23–32, 2003.</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84</w:t>
            </w:r>
          </w:p>
        </w:tc>
        <w:tc>
          <w:tcPr>
            <w:tcW w:w="1833" w:type="dxa"/>
            <w:gridSpan w:val="2"/>
          </w:tcPr>
          <w:p w:rsidR="004165AB" w:rsidRDefault="00944AF7" w:rsidP="009921BD">
            <w:pPr>
              <w:rPr>
                <w:sz w:val="16"/>
                <w:szCs w:val="16"/>
              </w:rPr>
            </w:pPr>
            <w:r>
              <w:rPr>
                <w:rFonts w:hint="eastAsia"/>
                <w:sz w:val="16"/>
                <w:szCs w:val="16"/>
              </w:rPr>
              <w:t>2532</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93/treephys/24.5.493", "ISBN" : "0829-318X", "ISSN" : "0829-318X", "PMID" : "14996654", "abstract" : "We measured component and whole-system respiration fluxes in northern hardwood (Acer saccharum Marsh., Tilia americana L., Fraxinus pennsylvanica Marsh.) and aspen (Populus tremuloides Michx.) forest stands in Price County, northern Wisconsin from 1999 through 2002. Measurements of soil, leaf and stem respiration, stem biomass, leaf area and biomass, and vertical profiles of leaf area were combined with biometric measurements to create site-specific respiration models and to estimate component and whole-system respiration fluxes. Hourly estimates of component respiration were based on site measurements of air, soil and stem temperature, leaf mass, sapwood volume and species composition. We also measured whole-system respiration from an above-canopy eddy flux tower. Measured soil respiration rates varied significantly among sites, but not consistently among dominant species (P &lt; 0.05 and P &gt; 0.1). Annual soil respiration ranged from 8.09 to 11.94 Mg C ha(-1) year(-1). Soil respiration varied linearly with temperature (P &lt; 0.05), but not with soil water content (P &gt; 0.1). Stem respiration rates per unit volume and per unit area differed significantly among species (P &lt; 0.05). Stem respiration per unit volume of sapwood was highest in F. pennsylvanica (up to 300 micro mol m(3) s(-1)) and lowest in T. americana (22 micro mol m(3) s(-1)) when measured at peak summer temperatures (27 to 29 degrees C). In northern hardwood stands, south-side stem temperatures were higher and more variable than north-side temperatures during leaf-off periods, but were not different statistically during leaf-on periods. Cumulative annual stem respiration varied by year and species (P &lt; 0.05) and averaged 1.59 Mg C ha(-1) year(-1). Leaf respiration rates varied significantly among species (P &lt; 0.05). Respiration rates per unit leaf mass measured at 30 degrees C were highest for P. tremuloides (38.8 nmol g(-1) s(-1)), lowest for Ulmus rubra Muhlenb. (13.1 nmol g(-1) s(-1)) and intermediate and similar (30.2 nmol g(-1) s(-1)) for T. americana, F. pennsylvanica and Q. rubra. During the growing season, component respiration estimates were dominated by soil respiration, followed by leaf and then stem respiration. Summed component respiration averaged 11.86 Mg C ha(-1) year(-1). We found strong covariance between whole-ecosystem and summed component respiration measurements, but absolute rates and annual sums differed greatly.", "author" : [ { "dropping-particle" : "V", "family" : "Bolstad", "given" : "P", "non-dropping-particle" : "", "parse-names" : false, "suffix" : "" }, { "dropping-particle" : "", "family" : "Davis", "given" : "K J", "non-dropping-particle" : "", "parse-names" : false, "suffix" : "" }, { "dropping-particle" : "", "family" : "Martin", "given" : "J", "non-dropping-particle" : "", "parse-names" : false, "suffix" : "" }, { "dropping-particle" : "", "family" : "Cook", "given" : "B D", "non-dropping-particle" : "", "parse-names" : false, "suffix" : "" }, { "dropping-particle" : "", "family" : "Wang", "given" : "W", "non-dropping-particle" : "", "parse-names" : false, "suffix" : "" } ], "container-title" : "Tree physiology", "id" : "ITEM-1", "issue" : "5", "issued" : { "date-parts" : [ [ "2004" ] ] }, "page" : "493-504", "title" : "Component and whole-system respiration fluxes in northern deciduous forests.", "type" : "article-journal", "volume" : "24" }, "uris" : [ "http://www.mendeley.com/documents/?uuid=614c34ea-f51e-46e4-9d98-e710d18c42dd" ] } ], "mendeley" : { "formattedCitation" : "(Bolstad et al., 2004)", "plainTextFormattedCitation" : "(Bolstad et al., 2004)", "previouslyFormattedCitation" : "(Bolstad et al., 2004)" }, "properties" : { "noteIndex" : 0 }, "schema" : "https://github.com/citation-style-language/schema/raw/master/csl-citation.json" }</w:instrText>
            </w:r>
            <w:r>
              <w:rPr>
                <w:sz w:val="16"/>
                <w:szCs w:val="16"/>
              </w:rPr>
              <w:fldChar w:fldCharType="separate"/>
            </w:r>
            <w:r w:rsidRPr="00FC76EB">
              <w:rPr>
                <w:noProof/>
                <w:sz w:val="16"/>
                <w:szCs w:val="16"/>
              </w:rPr>
              <w:t>(Bolstad et al., 2004)</w:t>
            </w:r>
            <w:r>
              <w:rPr>
                <w:sz w:val="16"/>
                <w:szCs w:val="16"/>
              </w:rPr>
              <w:fldChar w:fldCharType="end"/>
            </w:r>
          </w:p>
        </w:tc>
        <w:tc>
          <w:tcPr>
            <w:tcW w:w="8533" w:type="dxa"/>
            <w:gridSpan w:val="2"/>
          </w:tcPr>
          <w:p w:rsidR="004165AB" w:rsidRPr="0007052E" w:rsidRDefault="004165AB" w:rsidP="00B2552C">
            <w:pPr>
              <w:rPr>
                <w:sz w:val="16"/>
                <w:szCs w:val="16"/>
              </w:rPr>
            </w:pPr>
            <w:r w:rsidRPr="00FC76EB">
              <w:rPr>
                <w:sz w:val="16"/>
                <w:szCs w:val="16"/>
              </w:rPr>
              <w:t>Bolstad, P. V, Davis, K. J., Martin, J., Cook, B. D. and Wang, W.: Component and whole-system respiration fluxes in northern deciduous forests., Tree Physiol., 24(5), 493–504, doi:10.1093/treephys/24.5.493, 2004.</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85</w:t>
            </w:r>
          </w:p>
        </w:tc>
        <w:tc>
          <w:tcPr>
            <w:tcW w:w="1833" w:type="dxa"/>
            <w:gridSpan w:val="2"/>
          </w:tcPr>
          <w:p w:rsidR="004165AB" w:rsidRDefault="00944AF7" w:rsidP="009921BD">
            <w:pPr>
              <w:rPr>
                <w:sz w:val="16"/>
                <w:szCs w:val="16"/>
              </w:rPr>
            </w:pPr>
            <w:r>
              <w:rPr>
                <w:rFonts w:hint="eastAsia"/>
                <w:sz w:val="16"/>
                <w:szCs w:val="16"/>
              </w:rPr>
              <w:t>2731</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07/s10021-003-0132-1", "ISBN" : "1002100301321", "ISSN" : "1432-9840", "abstract" : "The Antarctic dry valleys of southern Victoria Land are extreme desert\\nenvironments where abiotic factors, such as temperature gradients,\\nparent material, and soil water dynamics, may have a significant\\ninfluence on soil carbon dioxide (CO 2) flux. Previous measurements\\nof soil respiration have demonstrated very low rates of CO 2 efflux,\\nbarely above detection limits. We employed a modified infrared gas-analyzer\\nsystem that enabled detection of smaller changes in CO 2 concentration\\nin the field than previously possible. We measured diel CO 2 fluxes\\nand monitored soil microclimate at three sites in Taylor Valley.\\nSoil CO 2 flux ranged from -0.1 to 0.15 \u0083\u00camol m -2 s -1. At two of\\nthe three sites, we detected a physically driven flux associated\\nwith diel variability in soil temperature. At these sites, CO 2 uptake\\n(negative flux) was associated with dropping soil temperatures, whereas\\nCO 2 evolution (positive flux) was associated with increases in soil\\ntemperature. These observations are corroborated by laboratory experiments\\nthat suggest that CO 2 flux is influenced by physically driven processes.\\nWe discuss four potential mechanisms that may contribute to physically\\ndriven gas exchange. Our results suggest there are strong interactions\\nbetween biological and abiotic controls over soil CO 2 flux in terrestrial\\necosystems of the Antarctic dry valleys, and that the magnitude of\\neither may dominate depending on the soil environment and biological\\nactivity.", "author" : [ { "dropping-particle" : "", "family" : "Parsons", "given" : "Andrew N.", "non-dropping-particle" : "", "parse-names" : false, "suffix" : "" }, { "dropping-particle" : "", "family" : "Barrett", "given" : "J. E.", "non-dropping-particle" : "", "parse-names" : false, "suffix" : "" }, { "dropping-particle" : "", "family" : "Wall", "given" : "Diana H", "non-dropping-particle" : "", "parse-names" : false, "suffix" : "" }, { "dropping-particle" : "", "family" : "Virginia", "given" : "Ross a.", "non-dropping-particle" : "", "parse-names" : false, "suffix" : "" } ], "container-title" : "Ecosystems", "id" : "ITEM-1", "issue" : "3", "issued" : { "date-parts" : [ [ "2004" ] ] }, "page" : "286-295", "title" : "Soil Carbon Dioxide Flux in Antarctic Dry Valley Ecosystems", "type" : "article-journal", "volume" : "7" }, "uris" : [ "http://www.mendeley.com/documents/?uuid=c71699a3-4dee-4a8d-a9ca-9903f02abd72" ] } ], "mendeley" : { "formattedCitation" : "(Parsons et al., 2004)", "plainTextFormattedCitation" : "(Parsons et al., 2004)", "previouslyFormattedCitation" : "(Parsons et al., 2004)" }, "properties" : { "noteIndex" : 0 }, "schema" : "https://github.com/citation-style-language/schema/raw/master/csl-citation.json" }</w:instrText>
            </w:r>
            <w:r>
              <w:rPr>
                <w:sz w:val="16"/>
                <w:szCs w:val="16"/>
              </w:rPr>
              <w:fldChar w:fldCharType="separate"/>
            </w:r>
            <w:r w:rsidRPr="00FC76EB">
              <w:rPr>
                <w:noProof/>
                <w:sz w:val="16"/>
                <w:szCs w:val="16"/>
              </w:rPr>
              <w:t>(Parsons et al., 2004)</w:t>
            </w:r>
            <w:r>
              <w:rPr>
                <w:sz w:val="16"/>
                <w:szCs w:val="16"/>
              </w:rPr>
              <w:fldChar w:fldCharType="end"/>
            </w:r>
          </w:p>
        </w:tc>
        <w:tc>
          <w:tcPr>
            <w:tcW w:w="8533" w:type="dxa"/>
            <w:gridSpan w:val="2"/>
          </w:tcPr>
          <w:p w:rsidR="004165AB" w:rsidRPr="0007052E" w:rsidRDefault="004165AB" w:rsidP="009921BD">
            <w:pPr>
              <w:rPr>
                <w:sz w:val="16"/>
                <w:szCs w:val="16"/>
              </w:rPr>
            </w:pPr>
            <w:r w:rsidRPr="00FC76EB">
              <w:rPr>
                <w:sz w:val="16"/>
                <w:szCs w:val="16"/>
              </w:rPr>
              <w:t>Parsons, A. N., Barrett, J. E., Wall, D. H. and Virginia, R. a.: Soil Carbon Dioxide Flux in Antarctic Dry Valley Ecosystems, Ecosystems, 7(3), 286–295, doi:10.1007/s10021-003-0132-1, 2004.</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86</w:t>
            </w:r>
          </w:p>
        </w:tc>
        <w:tc>
          <w:tcPr>
            <w:tcW w:w="1833" w:type="dxa"/>
            <w:gridSpan w:val="2"/>
          </w:tcPr>
          <w:p w:rsidR="004165AB" w:rsidRDefault="00944AF7" w:rsidP="009921BD">
            <w:pPr>
              <w:rPr>
                <w:sz w:val="16"/>
                <w:szCs w:val="16"/>
              </w:rPr>
            </w:pPr>
            <w:r>
              <w:rPr>
                <w:rFonts w:hint="eastAsia"/>
                <w:sz w:val="16"/>
                <w:szCs w:val="16"/>
              </w:rPr>
              <w:t>2756</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111/j.1529-8817.2003.00776.x", "ISBN" : "1354-1013", "ISSN" : "13541013", "PMID" : "276", "abstract" : "Stocks of carbon in Amazonian forest biomass and soils have received considerable research attention because of their potential as sources and sinks of atmospheric CO2. Fluxes of CO2 from soil to the atmosphere, on the other hand, have not been addressed comprehensively in regard to temporal and spatial variations and to land cover change, and have been measured directly only in a few locations in Amazonia. Considerable variation exists across the Amazon Basin in soil properties, climate, and management practices in forests and cattle pastures that might affect soil CO2 \ufb02uxes. Here we report soil CO2 \ufb02uxes from an area of rapid deforestation in the southwestern Amazonian state of Acre. Speci\ufb01cally we addressed (1) the seasonal variation of soil CO2 \ufb02uxes, soil moisture, and soil temperature; (2) the effects of land cover (pastures, mature, and secondary forests) on these \ufb02uxes; (3) annual estimates of soil respiration; and (4) the relative contributions of grass-derived and forest-derived C as indicated by d13CO2. Fluxes were greatest during the wet season and declined during the dry season in all land covers. Soil respiration was signi\ufb01cantly correlated with soil water-\ufb01lled pore space but not correlated with temperature. Annual \ufb02uxes were higher in pastures compared with mature and secondary forests, and some of the pastures also had higher soil C stocks. The d13C of CO2 respired in pasture soils showed that high respiration rates in pastures were derived almost entirely from grass root respiration and decomposition of grass residues. These results indicate that the pastures are very productive and that the larger \ufb02ux of C cycling through pasture soils compared with forest soils is probably due to greater allocation of C belowground. Secondary forests had soil respiration rates similar to mature forests, and there was no correlation between soil respiration and either forest age or forest biomass. Hence, belowground allocation of C does not appear to be directly related to the stature of vegetation in this region. Variation in seasonal and annual rates of soil respiration of these forests and pastures is more indicative of \ufb02ux of C through the soil rather than major net changes in ecosystem C stocks.", "author" : [ { "dropping-particle" : "", "family" : "Salimon", "given" : "C. I.", "non-dropping-particle" : "", "parse-names" : false, "suffix" : "" }, { "dropping-particle" : "", "family" : "Davidson", "given" : "E. A.", "non-dropping-particle" : "", "parse-names" : false, "suffix" : "" }, { "dropping-particle" : "", "family" : "Victoria", "given" : "R. L.", "non-dropping-particle" : "", "parse-names" : false, "suffix" : "" }, { "dropping-particle" : "", "family" : "Melo", "given" : "A. W F", "non-dropping-particle" : "", "parse-names" : false, "suffix" : "" } ], "container-title" : "Global Change Biology", "id" : "ITEM-1", "issue" : "5", "issued" : { "date-parts" : [ [ "2004" ] ] }, "page" : "833-843", "title" : "CO2 flux from soil in pastures and forests in southwestern Amazonia", "type" : "article-journal", "volume" : "10" }, "uris" : [ "http://www.mendeley.com/documents/?uuid=74109fa5-c30d-4277-967d-9f3d22079bfd" ] } ], "mendeley" : { "formattedCitation" : "(Salimon et al., 2004)", "plainTextFormattedCitation" : "(Salimon et al., 2004)", "previouslyFormattedCitation" : "(Salimon et al., 2004)" }, "properties" : { "noteIndex" : 0 }, "schema" : "https://github.com/citation-style-language/schema/raw/master/csl-citation.json" }</w:instrText>
            </w:r>
            <w:r>
              <w:rPr>
                <w:sz w:val="16"/>
                <w:szCs w:val="16"/>
              </w:rPr>
              <w:fldChar w:fldCharType="separate"/>
            </w:r>
            <w:r w:rsidRPr="00FC76EB">
              <w:rPr>
                <w:noProof/>
                <w:sz w:val="16"/>
                <w:szCs w:val="16"/>
              </w:rPr>
              <w:t>(Salimon et al., 2004)</w:t>
            </w:r>
            <w:r>
              <w:rPr>
                <w:sz w:val="16"/>
                <w:szCs w:val="16"/>
              </w:rPr>
              <w:fldChar w:fldCharType="end"/>
            </w:r>
          </w:p>
        </w:tc>
        <w:tc>
          <w:tcPr>
            <w:tcW w:w="8533" w:type="dxa"/>
            <w:gridSpan w:val="2"/>
          </w:tcPr>
          <w:p w:rsidR="004165AB" w:rsidRPr="0007052E" w:rsidRDefault="004165AB" w:rsidP="009921BD">
            <w:pPr>
              <w:rPr>
                <w:sz w:val="16"/>
                <w:szCs w:val="16"/>
              </w:rPr>
            </w:pPr>
            <w:r w:rsidRPr="00FC76EB">
              <w:rPr>
                <w:sz w:val="16"/>
                <w:szCs w:val="16"/>
              </w:rPr>
              <w:t>Salimon, C. I., Davidson, E. A., Victoria, R. L. and Melo, A. W. F.: CO2 flux from soil in pastures and forests in southwestern Amazonia, Glob. Chang. Biol., 10(5), 833–843, doi:10.1111/j.1529-8817.2003.00776.x, 2004.</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87</w:t>
            </w:r>
          </w:p>
        </w:tc>
        <w:tc>
          <w:tcPr>
            <w:tcW w:w="1833" w:type="dxa"/>
            <w:gridSpan w:val="2"/>
          </w:tcPr>
          <w:p w:rsidR="004165AB" w:rsidRDefault="00944AF7" w:rsidP="009921BD">
            <w:pPr>
              <w:rPr>
                <w:sz w:val="16"/>
                <w:szCs w:val="16"/>
              </w:rPr>
            </w:pPr>
            <w:r>
              <w:rPr>
                <w:rFonts w:hint="eastAsia"/>
                <w:sz w:val="16"/>
                <w:szCs w:val="16"/>
              </w:rPr>
              <w:t>2780</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111/j.1529-8817.2003.00761.x", "ISBN" : "1354-1013", "ISSN" : "13541013", "PMID" : "10919815", "abstract" : "This study investigated the spatial and temporal variation in soil carbon dioxide (CO2) efflux and its relationship with soil temperature, soil moisture and rainfall in a forest near Manaus, Amazonas, Brazil. The mean rate of efflux was 6.45\ue0010.25SElmol CO2m\ue0022s\ue0021 at 25.6\ue0010.22SE1C (5 cm depth) ranging from 4.35 to 9.76 lmolCO2m\ue0022s\ue0021; diel changes in efflux were correlated with soil temperature (r 250.60). However, the efflux response to the diel cycle in temperature was not always a clear exponential function. During period of low soil water content, temperature in deeper layers had a better relationship with CO2 efflux than with the temperature nearer the soil surface. Soil water content may limit CO2 production during the drying-down period that appeared to be an important factor controlling the efflux rate (r 250.39). On the other hand, during the rewetting period microbial activity may be the main controlling factor, which may quickly induce very high rates of efflux. The CO2 flux chamber was adapted to mimic the effects of rainfall on soil CO2 efflux and the results showed that efflux rates reduced 30% immediately after a rainfall event. Measurements of the CO2 concentration gradient in the soil profile showed a buildup in the concentration of CO2 after rain on the top soil. This higher CO2 concentration developed shortly after rainfall when the soil pores in the upper layers were filled with water, which created a barrier for gas exchange between the soil and the atmosphere.", "author" : [ { "dropping-particle" : "", "family" : "Sotta", "given" : "Eleneide Doff", "non-dropping-particle" : "", "parse-names" : false, "suffix" : "" }, { "dropping-particle" : "", "family" : "Meir", "given" : "Patrick", "non-dropping-particle" : "", "parse-names" : false, "suffix" : "" }, { "dropping-particle" : "", "family" : "Malhi", "given" : "Yadvinder", "non-dropping-particle" : "", "parse-names" : false, "suffix" : "" }, { "dropping-particle" : "", "family" : "Nobre", "given" : "Antonio Donato", "non-dropping-particle" : "", "parse-names" : false, "suffix" : "" }, { "dropping-particle" : "", "family" : "Hodnett", "given" : "Martin", "non-dropping-particle" : "", "parse-names" : false, "suffix" : "" }, { "dropping-particle" : "", "family" : "Grace", "given" : "John", "non-dropping-particle" : "", "parse-names" : false, "suffix" : "" } ], "container-title" : "Global Change Biology", "id" : "ITEM-1", "issue" : "5", "issued" : { "date-parts" : [ [ "2004" ] ] }, "page" : "601-617", "title" : "Soil CO2 efflux in a tropical forest in the Central Amazon", "type" : "article-journal", "volume" : "10" }, "uris" : [ "http://www.mendeley.com/documents/?uuid=b1268ab8-9bac-4bc2-96af-e35b4a407934" ] } ], "mendeley" : { "formattedCitation" : "(Sotta et al., 2004)", "plainTextFormattedCitation" : "(Sotta et al., 2004)", "previouslyFormattedCitation" : "(Sotta et al., 2004)" }, "properties" : { "noteIndex" : 0 }, "schema" : "https://github.com/citation-style-language/schema/raw/master/csl-citation.json" }</w:instrText>
            </w:r>
            <w:r>
              <w:rPr>
                <w:sz w:val="16"/>
                <w:szCs w:val="16"/>
              </w:rPr>
              <w:fldChar w:fldCharType="separate"/>
            </w:r>
            <w:r w:rsidRPr="00FC76EB">
              <w:rPr>
                <w:noProof/>
                <w:sz w:val="16"/>
                <w:szCs w:val="16"/>
              </w:rPr>
              <w:t>(Sotta et al., 2004)</w:t>
            </w:r>
            <w:r>
              <w:rPr>
                <w:sz w:val="16"/>
                <w:szCs w:val="16"/>
              </w:rPr>
              <w:fldChar w:fldCharType="end"/>
            </w:r>
          </w:p>
        </w:tc>
        <w:tc>
          <w:tcPr>
            <w:tcW w:w="8533" w:type="dxa"/>
            <w:gridSpan w:val="2"/>
          </w:tcPr>
          <w:p w:rsidR="004165AB" w:rsidRPr="0007052E" w:rsidRDefault="004165AB" w:rsidP="009921BD">
            <w:pPr>
              <w:rPr>
                <w:sz w:val="16"/>
                <w:szCs w:val="16"/>
              </w:rPr>
            </w:pPr>
            <w:r w:rsidRPr="00FC76EB">
              <w:rPr>
                <w:sz w:val="16"/>
                <w:szCs w:val="16"/>
              </w:rPr>
              <w:t>Sotta, E. D., Meir, P., Malhi, Y., Nobre, A. D., Hodnett, M. and Grace, J.: Soil CO2 efflux in a tropical forest in the Central Amazon, Glob. Chang. Biol., 10(5), 601–617, doi:10.1111/j.1529-8817.2003.00761.x, 2004.</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88</w:t>
            </w:r>
          </w:p>
        </w:tc>
        <w:tc>
          <w:tcPr>
            <w:tcW w:w="1833" w:type="dxa"/>
            <w:gridSpan w:val="2"/>
          </w:tcPr>
          <w:p w:rsidR="004165AB" w:rsidRDefault="00944AF7" w:rsidP="009921BD">
            <w:pPr>
              <w:rPr>
                <w:sz w:val="16"/>
                <w:szCs w:val="16"/>
              </w:rPr>
            </w:pPr>
            <w:r>
              <w:rPr>
                <w:rFonts w:hint="eastAsia"/>
                <w:sz w:val="16"/>
                <w:szCs w:val="16"/>
              </w:rPr>
              <w:t>2822</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360/03wd0241", "ISSN" : "1001-6538", "author" : [ { "dropping-particle" : "", "family" : "Wang", "given" : "Gengchen", "non-dropping-particle" : "", "parse-names" : false, "suffix" : "" } ], "container-title" : "Chinese Science Bulletin", "id" : "ITEM-1", "issue" : "6", "issued" : { "date-parts" : [ [ "2004" ] ] }, "page" : "642", "title" : "Experimental study on soil respiration of temperate grassland in China", "type" : "article-journal", "volume" : "49" }, "uris" : [ "http://www.mendeley.com/documents/?uuid=9c5425e3-06ec-47c8-b8b9-27c75cb69579" ] } ], "mendeley" : { "formattedCitation" : "(Wang, 2004)", "plainTextFormattedCitation" : "(Wang, 2004)", "previouslyFormattedCitation" : "(Wang, 2004)" }, "properties" : { "noteIndex" : 0 }, "schema" : "https://github.com/citation-style-language/schema/raw/master/csl-citation.json" }</w:instrText>
            </w:r>
            <w:r>
              <w:rPr>
                <w:sz w:val="16"/>
                <w:szCs w:val="16"/>
              </w:rPr>
              <w:fldChar w:fldCharType="separate"/>
            </w:r>
            <w:r w:rsidRPr="005920CD">
              <w:rPr>
                <w:noProof/>
                <w:sz w:val="16"/>
                <w:szCs w:val="16"/>
              </w:rPr>
              <w:t>(Wang, 2004)</w:t>
            </w:r>
            <w:r>
              <w:rPr>
                <w:sz w:val="16"/>
                <w:szCs w:val="16"/>
              </w:rPr>
              <w:fldChar w:fldCharType="end"/>
            </w:r>
          </w:p>
        </w:tc>
        <w:tc>
          <w:tcPr>
            <w:tcW w:w="8533" w:type="dxa"/>
            <w:gridSpan w:val="2"/>
          </w:tcPr>
          <w:p w:rsidR="004165AB" w:rsidRPr="0007052E" w:rsidRDefault="004165AB" w:rsidP="009921BD">
            <w:pPr>
              <w:rPr>
                <w:sz w:val="16"/>
                <w:szCs w:val="16"/>
              </w:rPr>
            </w:pPr>
            <w:r w:rsidRPr="005920CD">
              <w:rPr>
                <w:sz w:val="16"/>
                <w:szCs w:val="16"/>
              </w:rPr>
              <w:t>Wang, G.: Experimental study on soil respiration of temperate grassland in China, Chinese Sci. Bull., 49(6), 642, doi:10.1360/03wd0241, 2004.</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89</w:t>
            </w:r>
          </w:p>
        </w:tc>
        <w:tc>
          <w:tcPr>
            <w:tcW w:w="1833" w:type="dxa"/>
            <w:gridSpan w:val="2"/>
          </w:tcPr>
          <w:p w:rsidR="004165AB" w:rsidRDefault="00944AF7" w:rsidP="009921BD">
            <w:pPr>
              <w:rPr>
                <w:sz w:val="16"/>
                <w:szCs w:val="16"/>
              </w:rPr>
            </w:pPr>
            <w:r>
              <w:rPr>
                <w:rFonts w:hint="eastAsia"/>
                <w:sz w:val="16"/>
                <w:szCs w:val="16"/>
              </w:rPr>
              <w:t>2927</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16/j.agrformet.2005.12.005", "ISBN" : "0168-1923", "ISSN" : "01681923", "abstract" : "Carbon dioxide (CO2) exchange was measured above the forest floor of a temperate Douglas-fir (Pseudotsuga menziesii (Mirbel) Franco) and Western Hemlock (Tsuga heterophylla (Raf.) Sarg.) old-growth forest in southern Washington State. Continuous flux measurements were conducted from July 1998 to December 2003 using the eddy-covariance technique. Maximum observed fluxes were +6 ??mol m-2 s-1 on a monthly average in summer decreasing to +1 to +2 ??mol m-2 s-1 in winter and early spring. Nighttime soil and understory exchange was well described by an exponential function of soil temperature at a depth of 50 mm during periods of moderate soil moisture, but moisture effects required a modification of the equation at low (0.25 m3 m-3) and very high (0.35 m 3 m-3) soil moisture. Interannual variation was observed in soil respiration and understory carbon exchange and linked to interannual variability in soil moisture and temperature. Maximum CO2 exchange occurred at different times amongst years; a maximum daily CO2 flux was measured as early as May in 2000 and as late as July in 2001. Summer understory photosynthesis was shown to be up to -2 ??mol m-2 s -1 with some interannual variability. Understory net photosynthesis never exceeded net CO2 efflux on a half-hourly basis, implying at no time was all of the soil respiration recycled by understory photosynthesis. Maximum daily carbon exchange ranged from +5 to +7 g C m-2 day -1 in the summer months and was greatly reduced (but was still non-zero) in the wintertime due to lower soil temperatures, with daily values ranging from +0.5 to +1 g C m-2 day-1. Annual estimates of soil and understory respiration range from 8.7 to 12.8 Mg C ha-1 year-1 for a period of 5.5 years with an average of 11.1 ?? 1.5 Mg C ha-1 year-1. The large observed annual soil efflux is consistent with the presence of large carbon stocks at the Wind River site. ?? 2006 Elsevier B.V. All rights reserved.", "author" : [ { "dropping-particle" : "", "family" : "Falk", "given" : "Matthias", "non-dropping-particle" : "", "parse-names" : false, "suffix" : "" }, { "dropping-particle" : "", "family" : "Paw U", "given" : "Kyaw Tha", "non-dropping-particle" : "", "parse-names" : false, "suffix" : "" }, { "dropping-particle" : "", "family" : "Wharton", "given" : "Sonia", "non-dropping-particle" : "", "parse-names" : false, "suffix" : "" }, { "dropping-particle" : "", "family" : "Schroeder", "given" : "Matt", "non-dropping-particle" : "", "parse-names" : false, "suffix" : "" } ], "container-title" : "Agricultural and Forest Meteorology", "id" : "ITEM-1", "issue" : "1-4", "issued" : { "date-parts" : [ [ "2005" ] ] }, "page" : "269-283", "title" : "Is soil respiration a major contributor to the carbon budget within a Pacific Northwest old-growth forest?", "type" : "article-journal", "volume" : "135" }, "uris" : [ "http://www.mendeley.com/documents/?uuid=2194e864-15df-492a-ae2f-c56df9ec7825" ] } ], "mendeley" : { "formattedCitation" : "(Falk et al., 2005)", "plainTextFormattedCitation" : "(Falk et al., 2005)", "previouslyFormattedCitation" : "(Falk et al., 2005)" }, "properties" : { "noteIndex" : 0 }, "schema" : "https://github.com/citation-style-language/schema/raw/master/csl-citation.json" }</w:instrText>
            </w:r>
            <w:r>
              <w:rPr>
                <w:sz w:val="16"/>
                <w:szCs w:val="16"/>
              </w:rPr>
              <w:fldChar w:fldCharType="separate"/>
            </w:r>
            <w:r w:rsidRPr="004723EA">
              <w:rPr>
                <w:noProof/>
                <w:sz w:val="16"/>
                <w:szCs w:val="16"/>
              </w:rPr>
              <w:t>(Falk et al., 2005)</w:t>
            </w:r>
            <w:r>
              <w:rPr>
                <w:sz w:val="16"/>
                <w:szCs w:val="16"/>
              </w:rPr>
              <w:fldChar w:fldCharType="end"/>
            </w:r>
          </w:p>
        </w:tc>
        <w:tc>
          <w:tcPr>
            <w:tcW w:w="8533" w:type="dxa"/>
            <w:gridSpan w:val="2"/>
          </w:tcPr>
          <w:p w:rsidR="004165AB" w:rsidRPr="0007052E" w:rsidRDefault="004165AB" w:rsidP="004723EA">
            <w:pPr>
              <w:pStyle w:val="a8"/>
              <w:rPr>
                <w:sz w:val="16"/>
                <w:szCs w:val="16"/>
              </w:rPr>
            </w:pPr>
            <w:r w:rsidRPr="004723EA">
              <w:rPr>
                <w:sz w:val="16"/>
                <w:szCs w:val="16"/>
              </w:rPr>
              <w:t>Falk, M., Paw U, K. T., Wharton, S. and Schroeder, M.: Is soil respiration a major contributor to the carbon budget within a Pacific Northwest old-growth forest?, Agric. For. Meteorol., 135(1-4), 269–283, doi:10.1016/j.agrformet.2005.12.005, 2005.</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90</w:t>
            </w:r>
          </w:p>
        </w:tc>
        <w:tc>
          <w:tcPr>
            <w:tcW w:w="1833" w:type="dxa"/>
            <w:gridSpan w:val="2"/>
          </w:tcPr>
          <w:p w:rsidR="004165AB" w:rsidRDefault="00944AF7" w:rsidP="009921BD">
            <w:pPr>
              <w:rPr>
                <w:sz w:val="16"/>
                <w:szCs w:val="16"/>
              </w:rPr>
            </w:pPr>
            <w:r>
              <w:rPr>
                <w:rFonts w:hint="eastAsia"/>
                <w:sz w:val="16"/>
                <w:szCs w:val="16"/>
              </w:rPr>
              <w:t>3233</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672/0277-5212(2006)26[612:eoevoc]2.0.co;2", "ISBN" : "0277-5212", "ISSN" : "0277-5212", "abstract" : "CO, efflux from tropical peat swamp substrates was measured under three different land uses (selectively logged forest, recently burned and cleared forest, and agriculture) in Jambi Province, eastern Sumatra over a six-month period that incorporated parts of both the major wet and dry seasons. Clearance of peat swamp forest and cultivation led to increased emissions: mean CO, effluxes ranged from 2.59 +/- 0.22 mu molCO(2) m(-2) sec(-1) for peat beneath selectively logged forest to 4.44 +/- 1.16 mu molCO(2) m(-2) sec(-1) beneath recently burned and cleared forest to 5.58 +/- 1.34 mu molCO(2) m(-2) sec(-1) beneath settled agriculture. Mean CO2 effluxes were significantly correlated with soil temperature at 20 cm depth (Q(10) = 2.5) and water-table position. We combined SPOT satellite and CO, efflux data to establish that the conversion of selectively logged forest to agricultural land has led to a substantial increase in annual emissions of CO2-C in the study area.", "author" : [ { "dropping-particle" : "", "family" : "Ali", "given" : "M", "non-dropping-particle" : "", "parse-names" : false, "suffix" : "" }, { "dropping-particle" : "", "family" : "Taylor", "given" : "D", "non-dropping-particle" : "", "parse-names" : false, "suffix" : "" }, { "dropping-particle" : "", "family" : "Inubushi", "given" : "K", "non-dropping-particle" : "", "parse-names" : false, "suffix" : "" } ], "container-title" : "Wetlands", "id" : "ITEM-1", "issue" : "2", "issued" : { "date-parts" : [ [ "2006" ] ] }, "page" : "612-618", "title" : "Effects of environmental variations on CO2 efflux from a tropical peatland in eastern Sumatra", "type" : "article-journal", "volume" : "26" }, "uris" : [ "http://www.mendeley.com/documents/?uuid=b0af6096-7ea1-46ef-9aa4-f4895f70062d" ] } ], "mendeley" : { "formattedCitation" : "(Ali et al., 2006)", "plainTextFormattedCitation" : "(Ali et al., 2006)", "previouslyFormattedCitation" : "(Ali et al., 2006)" }, "properties" : { "noteIndex" : 0 }, "schema" : "https://github.com/citation-style-language/schema/raw/master/csl-citation.json" }</w:instrText>
            </w:r>
            <w:r>
              <w:rPr>
                <w:sz w:val="16"/>
                <w:szCs w:val="16"/>
              </w:rPr>
              <w:fldChar w:fldCharType="separate"/>
            </w:r>
            <w:r w:rsidRPr="00161787">
              <w:rPr>
                <w:noProof/>
                <w:sz w:val="16"/>
                <w:szCs w:val="16"/>
              </w:rPr>
              <w:t>(Ali et al., 2006)</w:t>
            </w:r>
            <w:r>
              <w:rPr>
                <w:sz w:val="16"/>
                <w:szCs w:val="16"/>
              </w:rPr>
              <w:fldChar w:fldCharType="end"/>
            </w:r>
          </w:p>
        </w:tc>
        <w:tc>
          <w:tcPr>
            <w:tcW w:w="8533" w:type="dxa"/>
            <w:gridSpan w:val="2"/>
          </w:tcPr>
          <w:p w:rsidR="004165AB" w:rsidRPr="0007052E" w:rsidRDefault="004165AB" w:rsidP="009921BD">
            <w:pPr>
              <w:rPr>
                <w:sz w:val="16"/>
                <w:szCs w:val="16"/>
              </w:rPr>
            </w:pPr>
            <w:r w:rsidRPr="00161787">
              <w:rPr>
                <w:sz w:val="16"/>
                <w:szCs w:val="16"/>
              </w:rPr>
              <w:t>Ali, M., Taylor, D. and Inubushi, K.: Effects of environmental variations on CO2 efflux from a tropical peatland in eastern Sumatra, Wetlands, 26(2), 612–618, doi:10.1672/0277-5212(2006)26[612:eoevoc]2.0.co;2, 2006.</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91</w:t>
            </w:r>
          </w:p>
        </w:tc>
        <w:tc>
          <w:tcPr>
            <w:tcW w:w="1833" w:type="dxa"/>
            <w:gridSpan w:val="2"/>
          </w:tcPr>
          <w:p w:rsidR="004165AB" w:rsidRDefault="00944AF7" w:rsidP="009921BD">
            <w:pPr>
              <w:rPr>
                <w:sz w:val="16"/>
                <w:szCs w:val="16"/>
              </w:rPr>
            </w:pPr>
            <w:r>
              <w:rPr>
                <w:rFonts w:hint="eastAsia"/>
                <w:sz w:val="16"/>
                <w:szCs w:val="16"/>
              </w:rPr>
              <w:t>3676</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07/s11284-006-0040-x", "ISBN" : "0912-3814", "ISSN" : "09123814", "abstract" : "The magnitude of soil CO2 emission varying significantly among different vegetation types for plants could alter the microclimatic environment of soil. In a Pinus tabulaeformis plantation and an adjacent Quercus aliena var. acuteserrata shrub, which are located in a dry-hot valley region of Minjiang River in the Southwest of China, the daily soil CO2 emission dynamics was measured in August 2004 and in May, July, and October 2005. The results showed that the soil CO2 emission in the oak shrub was significantly higher than the pine plantation in each measurement period. Additionally, soil organic matter, microbial biomass carbon, and the leaf litter decomposition rate in the two vegetations differed significantly from each other. The variation of soil organic matter and microbial biomass carbon partially contributed to the evident difference in Soil CO2 emission. Moreover, the correlations between Soil CO2 emission, soil temperature, and soil water content were evaluated in this study. The soil temperature positively controlled Soil CO2 emission in the pine plantation and the oak shrub, while the soil water content negatively influenced Soil CO2 emission in the two vegetation types. However, the soil temperature and soil water content played varied roles in the different vegetation types. By the means of stepwise regression, the soil temperature more significantly influenced the dynamics of soil CO2 emission for the plantation than the soil water content; oppositely, the soil water content was the more significant controlling factor for the shrub. Based on the exponent model between the Soil CO2 emission and soil temperature, the Q(10) values were estimated, which was 1.7 in the pine plantation and 3.0 in the oak shrub. The former was lower than the global average level of 2.0, whereas the latter was higher than the global average level.", "author" : [ { "dropping-particle" : "", "family" : "Wu", "given" : "Yaqiong", "non-dropping-particle" : "", "parse-names" : false, "suffix" : "" }, { "dropping-particle" : "", "family" : "Liu", "given" : "Guohua", "non-dropping-particle" : "", "parse-names" : false, "suffix" : "" }, { "dropping-particle" : "", "family" : "Fu", "given" : "Bojie", "non-dropping-particle" : "", "parse-names" : false, "suffix" : "" }, { "dropping-particle" : "", "family" : "Liu", "given" : "Zhanfeng", "non-dropping-particle" : "", "parse-names" : false, "suffix" : "" }, { "dropping-particle" : "", "family" : "Hu", "given" : "Huifeng", "non-dropping-particle" : "", "parse-names" : false, "suffix" : "" } ], "container-title" : "Ecological Research", "id" : "ITEM-1", "issue" : "6", "issued" : { "date-parts" : [ [ "2006" ] ] }, "page" : "840-848", "title" : "Comparing soil CO2 emission in pine plantation and oak shrub: Dynamics and correlations", "type" : "article-journal", "volume" : "21" }, "uris" : [ "http://www.mendeley.com/documents/?uuid=c5d81ca3-17ba-4927-bf38-1f90d3a996e5" ] } ], "mendeley" : { "formattedCitation" : "(Wu et al., 2006)", "plainTextFormattedCitation" : "(Wu et al., 2006)", "previouslyFormattedCitation" : "(Wu et al., 2006)" }, "properties" : { "noteIndex" : 0 }, "schema" : "https://github.com/citation-style-language/schema/raw/master/csl-citation.json" }</w:instrText>
            </w:r>
            <w:r>
              <w:rPr>
                <w:sz w:val="16"/>
                <w:szCs w:val="16"/>
              </w:rPr>
              <w:fldChar w:fldCharType="separate"/>
            </w:r>
            <w:r w:rsidRPr="00161787">
              <w:rPr>
                <w:noProof/>
                <w:sz w:val="16"/>
                <w:szCs w:val="16"/>
              </w:rPr>
              <w:t>(Wu et al., 2006)</w:t>
            </w:r>
            <w:r>
              <w:rPr>
                <w:sz w:val="16"/>
                <w:szCs w:val="16"/>
              </w:rPr>
              <w:fldChar w:fldCharType="end"/>
            </w:r>
          </w:p>
        </w:tc>
        <w:tc>
          <w:tcPr>
            <w:tcW w:w="8533" w:type="dxa"/>
            <w:gridSpan w:val="2"/>
          </w:tcPr>
          <w:p w:rsidR="004165AB" w:rsidRPr="0007052E" w:rsidRDefault="004165AB" w:rsidP="009921BD">
            <w:pPr>
              <w:rPr>
                <w:sz w:val="16"/>
                <w:szCs w:val="16"/>
              </w:rPr>
            </w:pPr>
            <w:r w:rsidRPr="00161787">
              <w:rPr>
                <w:sz w:val="16"/>
                <w:szCs w:val="16"/>
              </w:rPr>
              <w:t>Wu, Y., Liu, G., Fu, B., Liu, Z. and Hu, H.: Comparing soil CO2 emission in pine plantation and oak shrub: Dynamics and correlations, Ecol. Res., 21(6), 840–848, doi:10.1007/s11284-006-0040-x, 2006.</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92</w:t>
            </w:r>
          </w:p>
        </w:tc>
        <w:tc>
          <w:tcPr>
            <w:tcW w:w="1833" w:type="dxa"/>
            <w:gridSpan w:val="2"/>
          </w:tcPr>
          <w:p w:rsidR="004165AB" w:rsidRDefault="00944AF7" w:rsidP="009921BD">
            <w:pPr>
              <w:rPr>
                <w:sz w:val="16"/>
                <w:szCs w:val="16"/>
              </w:rPr>
            </w:pPr>
            <w:r>
              <w:rPr>
                <w:rFonts w:hint="eastAsia"/>
                <w:sz w:val="16"/>
                <w:szCs w:val="16"/>
              </w:rPr>
              <w:t>3764</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17/S000748530002229X", "ISBN" : "1111111111", "ISSN" : "10058850", "PMID" : "2642992", "abstract" : "Shallow seam coal field has the largest coal reserve in China. Mining in shallow depth causes serious problems, and subsurface dewatering is a major issue. In this paper, the physical simulating models were prepared to study overburden movement and aquiclude stability in the shallow seam mining of Yushuwan Coalfield, China. According to the characteristic of clay aquiclude and bedrock in the overburden, the proper simulation materials for simulating the plastic clay aquiclude layers and brittle bedrock layers were determined by the stress-strain tests and hydrophilic tests. The physical simulating models of solid medium and two phases of solid-liquid medium were carried out to simulate the failure and caving process of the roof and overburden, as well as the subsurface water seeping. Based on the simulation, it was found that the movement of clay aquiclude follows the movement of the underlying bedrock layers. The stability of aquiclude is mainly affected by cracks in fracture zone. The tests also showed that the best way to control the stability of aquiclude is to reduce the subsiding gradient, and there is a possibility of ground water conservation under longwall mining in Yushuwan Mine. This research provides a foundation for further study on mining dewatering and water conservation.", "author" : [ { "dropping-particle" : "", "family" : "Chang", "given" : "Zong qiang", "non-dropping-particle" : "", "parse-names" : false, "suffix" : "" }, { "dropping-particle" : "", "family" : "Feng", "given" : "Qi", "non-dropping-particle" : "", "parse-names" : false, "suffix" : "" }, { "dropping-particle" : "", "family" : "Hua", "given" : "Si Jian", "non-dropping-particle" : "", "parse-names" : false, "suffix" : "" }, { "dropping-particle" : "", "family" : "Hong", "given" : "Su Yong", "non-dropping-particle" : "", "parse-names" : false, "suffix" : "" }, { "dropping-particle" : "", "family" : "Yang", "given" : "Xi Hai", "non-dropping-particle" : "", "parse-names" : false, "suffix" : "" }, { "dropping-particle" : "", "family" : "Rui", "given" : "Guo", "non-dropping-particle" : "", "parse-names" : false, "suffix" : "" } ], "container-title" : "Environmental Science", "id" : "ITEM-1", "issue" : "10", "issued" : { "date-parts" : [ [ "2007" ] ] }, "page" : "2389-2395", "title" : "Analysis of the spatial and temporal changes in soil CO2 efflux and its related factors from alpine meadow in Qilian Mountains", "type" : "article-journal", "volume" : "28" }, "uris" : [ "http://www.mendeley.com/documents/?uuid=9ceb5a07-cb58-4f14-b1f0-89f63f105e31" ] } ], "mendeley" : { "formattedCitation" : "(Chang et al., 2007)", "plainTextFormattedCitation" : "(Chang et al., 2007)", "previouslyFormattedCitation" : "(Chang et al., 2007)" }, "properties" : { "noteIndex" : 0 }, "schema" : "https://github.com/citation-style-language/schema/raw/master/csl-citation.json" }</w:instrText>
            </w:r>
            <w:r>
              <w:rPr>
                <w:sz w:val="16"/>
                <w:szCs w:val="16"/>
              </w:rPr>
              <w:fldChar w:fldCharType="separate"/>
            </w:r>
            <w:r w:rsidRPr="00161787">
              <w:rPr>
                <w:noProof/>
                <w:sz w:val="16"/>
                <w:szCs w:val="16"/>
              </w:rPr>
              <w:t>(Chang et al., 2007)</w:t>
            </w:r>
            <w:r>
              <w:rPr>
                <w:sz w:val="16"/>
                <w:szCs w:val="16"/>
              </w:rPr>
              <w:fldChar w:fldCharType="end"/>
            </w:r>
          </w:p>
        </w:tc>
        <w:tc>
          <w:tcPr>
            <w:tcW w:w="8533" w:type="dxa"/>
            <w:gridSpan w:val="2"/>
          </w:tcPr>
          <w:p w:rsidR="004165AB" w:rsidRPr="0007052E" w:rsidRDefault="004165AB" w:rsidP="009921BD">
            <w:pPr>
              <w:rPr>
                <w:sz w:val="16"/>
                <w:szCs w:val="16"/>
              </w:rPr>
            </w:pPr>
            <w:r w:rsidRPr="00161787">
              <w:rPr>
                <w:sz w:val="16"/>
                <w:szCs w:val="16"/>
              </w:rPr>
              <w:t>Chang, Z. qiang, Feng, Q., Hua, S. J., Hong, S. Y., Yang, X. H. and Rui, G.: Analysis of the spatial and temporal changes in soil CO2 efflux and its related factors from alpine meadow in Qilian Mountains, Environ. Sci., 28(10), 2389–2395, doi:10.1017/S000748530002229X, 2007.</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93</w:t>
            </w:r>
          </w:p>
        </w:tc>
        <w:tc>
          <w:tcPr>
            <w:tcW w:w="1833" w:type="dxa"/>
            <w:gridSpan w:val="2"/>
          </w:tcPr>
          <w:p w:rsidR="004165AB" w:rsidRDefault="00944AF7" w:rsidP="009921BD">
            <w:pPr>
              <w:rPr>
                <w:sz w:val="16"/>
                <w:szCs w:val="16"/>
              </w:rPr>
            </w:pPr>
            <w:r>
              <w:rPr>
                <w:rFonts w:hint="eastAsia"/>
                <w:sz w:val="16"/>
                <w:szCs w:val="16"/>
              </w:rPr>
              <w:t>3908</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111/j.1600-0889.2006.00233.x", "ISBN" : "0280-6509", "ISSN" : "02806509", "abstract" : "This research was carried out to estimate the winter fluxes of CO2 and CH4 using the concentration profile method and the chamber method in black spruce forest soils in central Alaska during the winter of 2004/5. The average winter fluxes of CO2 and CH4 by chamber and profile methods were 0.24 +/- 0.06 (SE; standard error) and 0.21 +/- 0.06 gCO(2)-C/m(2)/d, and 21.4 +/- 5.6 and 21.4 +/- 14 mu gCH(4)-C/m(2)/hr. This suggests that the fluxes estimated by the two methods are not significantly different based on a one-way ANOVA with a 95% confidence level. The hypothesis on the processes of CH4 transport/production/emission in underlying snow-covered boreal forest soils is proven by the pressure differences between air and in soil at 30 cm depth. The winter CO2 emission corresponds to 23% of the annual CO2 emitted from Alaska black spruce forest soils, which resulted in the sum of mainly root respiration and microbial respiration during the winter based on the delta(CO2)-C-13 of -22.5 parts per thousand. The average wintertime emissions of CO2 and CH4 were 49 +/- 13 gCO(2)-C/m(2)/season and 0.11 +/- 0.07 gCH(4)-C/m(2)/season, respectively. This implies that winter emissions of CO2 and CH4 are an important part of the annual carbon budget in seasonally snow-covered terrain of typical boreal forest soils", "author" : [ { "dropping-particle" : "", "family" : "Kim", "given" : "Yongwon", "non-dropping-particle" : "", "parse-names" : false, "suffix" : "" }, { "dropping-particle" : "", "family" : "Ueyama", "given" : "Masahito", "non-dropping-particle" : "", "parse-names" : false, "suffix" : "" }, { "dropping-particle" : "", "family" : "Nakagawa", "given" : "Fumiko", "non-dropping-particle" : "", "parse-names" : false, "suffix" : "" }, { "dropping-particle" : "", "family" : "Tsunogai", "given" : "Urumu", "non-dropping-particle" : "", "parse-names" : false, "suffix" : "" }, { "dropping-particle" : "", "family" : "Harazono", "given" : "Yoshinobu", "non-dropping-particle" : "", "parse-names" : false, "suffix" : "" }, { "dropping-particle" : "", "family" : "Tanaka", "given" : "Noriyuki", "non-dropping-particle" : "", "parse-names" : false, "suffix" : "" } ], "container-title" : "Tellus, Series B: Chemical and Physical Meteorology", "id" : "ITEM-1", "issue" : "2", "issued" : { "date-parts" : [ [ "2007" ] ] }, "page" : "223-233", "title" : "Assessment of winter fluxes of CO2 and CH4 in boreal forest soils of central Alaska estimated by the profile method and the chamber method: A diagnosis of methane emission and implications for the regional carbon budget", "type" : "article-journal", "volume" : "59" }, "uris" : [ "http://www.mendeley.com/documents/?uuid=3ed57857-7811-42ab-a0e2-37fc8207dec5" ] } ], "mendeley" : { "formattedCitation" : "(Kim et al., 2007)", "plainTextFormattedCitation" : "(Kim et al., 2007)", "previouslyFormattedCitation" : "(Kim et al., 2007)" }, "properties" : { "noteIndex" : 0 }, "schema" : "https://github.com/citation-style-language/schema/raw/master/csl-citation.json" }</w:instrText>
            </w:r>
            <w:r>
              <w:rPr>
                <w:sz w:val="16"/>
                <w:szCs w:val="16"/>
              </w:rPr>
              <w:fldChar w:fldCharType="separate"/>
            </w:r>
            <w:r w:rsidRPr="00161787">
              <w:rPr>
                <w:noProof/>
                <w:sz w:val="16"/>
                <w:szCs w:val="16"/>
              </w:rPr>
              <w:t>(Kim et al., 2007)</w:t>
            </w:r>
            <w:r>
              <w:rPr>
                <w:sz w:val="16"/>
                <w:szCs w:val="16"/>
              </w:rPr>
              <w:fldChar w:fldCharType="end"/>
            </w:r>
          </w:p>
        </w:tc>
        <w:tc>
          <w:tcPr>
            <w:tcW w:w="8533" w:type="dxa"/>
            <w:gridSpan w:val="2"/>
          </w:tcPr>
          <w:p w:rsidR="004165AB" w:rsidRPr="0007052E" w:rsidRDefault="004165AB" w:rsidP="009921BD">
            <w:pPr>
              <w:rPr>
                <w:sz w:val="16"/>
                <w:szCs w:val="16"/>
              </w:rPr>
            </w:pPr>
            <w:r w:rsidRPr="00161787">
              <w:rPr>
                <w:sz w:val="16"/>
                <w:szCs w:val="16"/>
              </w:rPr>
              <w:t>Kim, Y., Ueyama, M., Nakagawa, F., Tsunogai, U., Harazono, Y. and Tanaka, N.: Assessment of winter fluxes of CO2 and CH4 in boreal forest soils of central Alaska estimated by the profile method and the chamber method: A diagnosis of methane emission and implications for the regional carbon budget, Tellus, Ser. B Chem. Phys. Meteorol., 59(2), 223–233, doi:10.1111/j.1600-0889.2006.00233.x, 2007.</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94</w:t>
            </w:r>
          </w:p>
        </w:tc>
        <w:tc>
          <w:tcPr>
            <w:tcW w:w="1833" w:type="dxa"/>
            <w:gridSpan w:val="2"/>
          </w:tcPr>
          <w:p w:rsidR="004165AB" w:rsidRDefault="00944AF7" w:rsidP="009921BD">
            <w:pPr>
              <w:rPr>
                <w:sz w:val="16"/>
                <w:szCs w:val="16"/>
              </w:rPr>
            </w:pPr>
            <w:r>
              <w:rPr>
                <w:rFonts w:hint="eastAsia"/>
                <w:sz w:val="16"/>
                <w:szCs w:val="16"/>
              </w:rPr>
              <w:t>3978</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2136/sssaj2006.0303", "ISSN" : "1435-0661", "author" : [ { "dropping-particle" : "", "family" : "McCulley", "given" : "Rebecca L.", "non-dropping-particle" : "", "parse-names" : false, "suffix" : "" }, { "dropping-particle" : "", "family" : "Boutton", "given" : "Thomas W.", "non-dropping-particle" : "", "parse-names" : false, "suffix" : "" }, { "dropping-particle" : "", "family" : "Archer", "given" : "Steven R.", "non-dropping-particle" : "", "parse-names" : false, "suffix" : "" } ], "container-title" : "Soil Science Society of America Journal", "id" : "ITEM-1", "issue" : "3", "issued" : { "date-parts" : [ [ "2007" ] ] }, "page" : "820", "title" : "Soil Respiration in a Subtropical Savanna Parkland: Response to Water Additions", "type" : "article-journal", "volume" : "71" }, "uris" : [ "http://www.mendeley.com/documents/?uuid=f8632e00-96d2-406b-a2c9-fed06e1ed8b7" ] } ], "mendeley" : { "formattedCitation" : "(McCulley et al., 2007)", "plainTextFormattedCitation" : "(McCulley et al., 2007)", "previouslyFormattedCitation" : "(McCulley et al., 2007)" }, "properties" : { "noteIndex" : 0 }, "schema" : "https://github.com/citation-style-language/schema/raw/master/csl-citation.json" }</w:instrText>
            </w:r>
            <w:r>
              <w:rPr>
                <w:sz w:val="16"/>
                <w:szCs w:val="16"/>
              </w:rPr>
              <w:fldChar w:fldCharType="separate"/>
            </w:r>
            <w:r w:rsidRPr="00161787">
              <w:rPr>
                <w:noProof/>
                <w:sz w:val="16"/>
                <w:szCs w:val="16"/>
              </w:rPr>
              <w:t>(McCulley et al., 2007)</w:t>
            </w:r>
            <w:r>
              <w:rPr>
                <w:sz w:val="16"/>
                <w:szCs w:val="16"/>
              </w:rPr>
              <w:fldChar w:fldCharType="end"/>
            </w:r>
          </w:p>
        </w:tc>
        <w:tc>
          <w:tcPr>
            <w:tcW w:w="8533" w:type="dxa"/>
            <w:gridSpan w:val="2"/>
          </w:tcPr>
          <w:p w:rsidR="004165AB" w:rsidRPr="0007052E" w:rsidRDefault="004165AB" w:rsidP="009921BD">
            <w:pPr>
              <w:rPr>
                <w:sz w:val="16"/>
                <w:szCs w:val="16"/>
              </w:rPr>
            </w:pPr>
            <w:r w:rsidRPr="00161787">
              <w:rPr>
                <w:sz w:val="16"/>
                <w:szCs w:val="16"/>
              </w:rPr>
              <w:t>McCulley, R. L., Boutton, T. W. and Archer, S. R.: Soil Respiration in a Subtropical Savanna Parkland: Response to Water Additions, Soil Sci. Soc. Am. J., 71(3), 820, doi:10.2136/sssaj2006.0303, 2007.</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95</w:t>
            </w:r>
          </w:p>
        </w:tc>
        <w:tc>
          <w:tcPr>
            <w:tcW w:w="1833" w:type="dxa"/>
            <w:gridSpan w:val="2"/>
          </w:tcPr>
          <w:p w:rsidR="004165AB" w:rsidRDefault="00944AF7" w:rsidP="009921BD">
            <w:pPr>
              <w:rPr>
                <w:sz w:val="16"/>
                <w:szCs w:val="16"/>
              </w:rPr>
            </w:pPr>
            <w:r>
              <w:rPr>
                <w:rFonts w:hint="eastAsia"/>
                <w:sz w:val="16"/>
                <w:szCs w:val="16"/>
              </w:rPr>
              <w:t>4170</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07/s11430-007-5002-9", "ISSN" : "1006-9313", "author" : [ { "dropping-particle" : "", "family" : "Zhang", "given" : "LiHua", "non-dropping-particle" : "", "parse-names" : false, "suffix" : "" }, { "dropping-particle" : "", "family" : "Chen", "given" : "YaNing", "non-dropping-particle" : "", "parse-names" : false, "suffix" : "" }, { "dropping-particle" : "", "family" : "Li", "given" : "WeiHong", "non-dropping-particle" : "", "parse-names" : false, "suffix" : "" }, { "dropping-particle" : "", "family" : "Zhao", "given" : "RuiFeng", "non-dropping-particle" : "", "parse-names" : false, "suffix" : "" } ], "container-title" : "Science in China Series D: Earth Sciences", "id" : "ITEM-1", "issue" : "S1", "issued" : { "date-parts" : [ [ "2007" ] ] }, "page" : "76-85", "title" : "Seasonal variation of soil respiration under different land use/land cover in arid region", "type" : "article-journal", "volume" : "50" }, "uris" : [ "http://www.mendeley.com/documents/?uuid=5d5d076f-e186-48fb-ac51-4bd2bc3a4be2" ] } ], "mendeley" : { "formattedCitation" : "(Zhang et al., 2007b)", "plainTextFormattedCitation" : "(Zhang et al., 2007b)", "previouslyFormattedCitation" : "(Zhang et al., 2007b)" }, "properties" : { "noteIndex" : 0 }, "schema" : "https://github.com/citation-style-language/schema/raw/master/csl-citation.json" }</w:instrText>
            </w:r>
            <w:r>
              <w:rPr>
                <w:sz w:val="16"/>
                <w:szCs w:val="16"/>
              </w:rPr>
              <w:fldChar w:fldCharType="separate"/>
            </w:r>
            <w:r w:rsidRPr="001A11B7">
              <w:rPr>
                <w:noProof/>
                <w:sz w:val="16"/>
                <w:szCs w:val="16"/>
              </w:rPr>
              <w:t>(Zhang et al., 2007b)</w:t>
            </w:r>
            <w:r>
              <w:rPr>
                <w:sz w:val="16"/>
                <w:szCs w:val="16"/>
              </w:rPr>
              <w:fldChar w:fldCharType="end"/>
            </w:r>
          </w:p>
        </w:tc>
        <w:tc>
          <w:tcPr>
            <w:tcW w:w="8533" w:type="dxa"/>
            <w:gridSpan w:val="2"/>
          </w:tcPr>
          <w:p w:rsidR="004165AB" w:rsidRPr="0007052E" w:rsidRDefault="004165AB" w:rsidP="009921BD">
            <w:pPr>
              <w:rPr>
                <w:sz w:val="16"/>
                <w:szCs w:val="16"/>
              </w:rPr>
            </w:pPr>
            <w:r w:rsidRPr="00161787">
              <w:rPr>
                <w:sz w:val="16"/>
                <w:szCs w:val="16"/>
              </w:rPr>
              <w:t>Zhang, L., Chen, Y., Li, W. and Zhao, R.: Seasonal variation of soil respiration under different land use/land cover in arid region, Sci. China Ser. D Earth Sci., 50(S1), 76–85, doi:10.1007/s11430-007-5002-9, 2007.</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96</w:t>
            </w:r>
          </w:p>
        </w:tc>
        <w:tc>
          <w:tcPr>
            <w:tcW w:w="1833" w:type="dxa"/>
            <w:gridSpan w:val="2"/>
          </w:tcPr>
          <w:p w:rsidR="004165AB" w:rsidRDefault="00944AF7" w:rsidP="009921BD">
            <w:pPr>
              <w:rPr>
                <w:sz w:val="16"/>
                <w:szCs w:val="16"/>
              </w:rPr>
            </w:pPr>
            <w:r>
              <w:rPr>
                <w:rFonts w:hint="eastAsia"/>
                <w:sz w:val="16"/>
                <w:szCs w:val="16"/>
              </w:rPr>
              <w:t>4179</w:t>
            </w:r>
          </w:p>
        </w:tc>
        <w:tc>
          <w:tcPr>
            <w:tcW w:w="2048" w:type="dxa"/>
            <w:gridSpan w:val="2"/>
          </w:tcPr>
          <w:p w:rsidR="004165AB" w:rsidRPr="0007052E" w:rsidRDefault="004165AB" w:rsidP="009921BD">
            <w:pPr>
              <w:rPr>
                <w:sz w:val="16"/>
                <w:szCs w:val="16"/>
              </w:rPr>
            </w:pPr>
            <w:r>
              <w:rPr>
                <w:sz w:val="16"/>
                <w:szCs w:val="16"/>
              </w:rPr>
              <w:fldChar w:fldCharType="begin" w:fldLock="1"/>
            </w:r>
            <w:r w:rsidR="00F75DAF">
              <w:rPr>
                <w:sz w:val="16"/>
                <w:szCs w:val="16"/>
              </w:rPr>
              <w:instrText>ADDIN CSL_CITATION { "citationItems" : [ { "id" : "ITEM-1", "itemData" : { "author" : [ { "dropping-particle" : "", "family" : "Edwards", "given" : "Nelson T", "non-dropping-particle" : "", "parse-names" : false, "suffix" : "" }, { "dropping-particle" : "", "family" : "Sollins", "given" : "Phillip", "non-dropping-particle" : "", "parse-names" : false, "suffix" : "" } ], "container-title" : "Ecological Society of America", "id" : "ITEM-1", "issue" : "2", "issued" : { "date-parts" : [ [ "1973" ] ] }, "page" : "406-412", "title" : "Ecological Society of America CONTINUOUS MEASUREMENT OF CARBON DIOXIDE EVOLUTION", "type" : "article-journal", "volume" : "54" }, "uris" : [ "http://www.mendeley.com/documents/?uuid=9e55f164-636a-4208-ba27-0f386ac909ac" ] } ], "mendeley" : { "formattedCitation" : "(Edwards and Sollins, 1973)", "plainTextFormattedCitation" : "(Edwards and Sollins, 1973)", "previouslyFormattedCitation" : "(Edwards and Sollins, 2015)" }, "properties" : { "noteIndex" : 0 }, "schema" : "https://github.com/citation-style-language/schema/raw/master/csl-citation.json" }</w:instrText>
            </w:r>
            <w:r>
              <w:rPr>
                <w:sz w:val="16"/>
                <w:szCs w:val="16"/>
              </w:rPr>
              <w:fldChar w:fldCharType="separate"/>
            </w:r>
            <w:r w:rsidR="00F75DAF" w:rsidRPr="00F75DAF">
              <w:rPr>
                <w:noProof/>
                <w:sz w:val="16"/>
                <w:szCs w:val="16"/>
              </w:rPr>
              <w:t>(Edwards and Sollins, 1973)</w:t>
            </w:r>
            <w:r>
              <w:rPr>
                <w:sz w:val="16"/>
                <w:szCs w:val="16"/>
              </w:rPr>
              <w:fldChar w:fldCharType="end"/>
            </w:r>
          </w:p>
        </w:tc>
        <w:tc>
          <w:tcPr>
            <w:tcW w:w="8533" w:type="dxa"/>
            <w:gridSpan w:val="2"/>
          </w:tcPr>
          <w:p w:rsidR="004165AB" w:rsidRPr="0007052E" w:rsidRDefault="004165AB" w:rsidP="009921BD">
            <w:pPr>
              <w:rPr>
                <w:sz w:val="16"/>
                <w:szCs w:val="16"/>
              </w:rPr>
            </w:pPr>
            <w:r w:rsidRPr="00161787">
              <w:rPr>
                <w:sz w:val="16"/>
                <w:szCs w:val="16"/>
              </w:rPr>
              <w:t>Edwards, N. T. and Sollins, P.: Ecological Society of America CONTINUOUS MEASUREMENT OF CARBON DIOXIDE EVOLUTION, , 54(2), 406–412, 2015.</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97</w:t>
            </w:r>
          </w:p>
        </w:tc>
        <w:tc>
          <w:tcPr>
            <w:tcW w:w="1833" w:type="dxa"/>
            <w:gridSpan w:val="2"/>
          </w:tcPr>
          <w:p w:rsidR="004165AB" w:rsidRDefault="00944AF7" w:rsidP="009921BD">
            <w:pPr>
              <w:rPr>
                <w:sz w:val="16"/>
                <w:szCs w:val="16"/>
              </w:rPr>
            </w:pPr>
            <w:r>
              <w:rPr>
                <w:rFonts w:hint="eastAsia"/>
                <w:sz w:val="16"/>
                <w:szCs w:val="16"/>
              </w:rPr>
              <w:t>4286</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16/S0065-2504(07)00019-0", "ISBN" : "9780123736659", "ISSN" : "00652504", "abstract" : "Soil gas production processes, mainly anaerobic or aerobic soil respiration, drive major gas fluxes across the soil-atmosphere interface. Carbon dioxide (CO2) effluxes, an efflux which in most ecosystems is a result of both autotrophic and heterotrophic respiration, in particular have received international attention. The importance of both CO2 and methane (CH4) fluxes are emphasised in the Arctic because of the large amount of soil organic carbon stored in terrestrial ecosystems and changes in uptake and release due to climate changes. This chapter focuses on controls on spatial and temporal trends in subsurface CO2 and CH4 production as well as on transport and release of gases from the soil observed in the valley Zackenbergdalen. A dominance of near-surface temperatures controlling both spatial and seasonal trends is shown based on data obtained using closed chamber and eddy-correlation techniques as well as in manipulated field plots and in controlled incubation experiments. Despite variable temperature sensitivities reported, most data can be fairly well fitted to exponential temperature-dependent equations. The water content (at wet sites linked to the depth to the water table) is a second major factor regulating soil respiration processes, but the effect is quite different in contrasting vegetation types. Dry heath sites are shown to be periodically water limited during the growing season and respond therefore with high respiration rates when watered. In contrast, water saturated conditions during most of the growing season in the fen areas hinder the availability of oxygen, resulting in both CO2 and CH4 production. Thus, water table drawdown results in decreasing CH4 effluxes but increasing CO2 effluxes. Additional controls on gas production are shown to be related to the availability of substrate and plant productivity. Subsurface gas production will produce partial and total pressure gradient causing gas transport, which in well-drained soils is mainly controlled by diffusion, whereas gas advection, bubbles and transport through roots and stems may be important in more saturated soils. Bursts of CO2 gas have been observed during spring thaw and confirmed in controlled soil thawing experiments. Field observations as well as experimental work suggest that such bursts represent partly on-going soil respiration and a physical release of gas produced during the winter. The importance of winter soil respiration is emphasised because of the fact that\u2026", "author" : [ { "dropping-particle" : "", "family" : "Elberling", "given" : "Bo", "non-dropping-particle" : "", "parse-names" : false, "suffix" : "" }, { "dropping-particle" : "", "family" : "Nordstr??m", "given" : "Claus", "non-dropping-particle" : "", "parse-names" : false, "suffix" : "" }, { "dropping-particle" : "", "family" : "Gr??ndahl", "given" : "Louise", "non-dropping-particle" : "", "parse-names" : false, "suffix" : "" }, { "dropping-particle" : "", "family" : "S??gaard", "given" : "Henrik", "non-dropping-particle" : "", "parse-names" : false, "suffix" : "" }, { "dropping-particle" : "", "family" : "Friborg", "given" : "Thomas", "non-dropping-particle" : "", "parse-names" : false, "suffix" : "" }, { "dropping-particle" : "", "family" : "Christensen", "given" : "Torben R.", "non-dropping-particle" : "", "parse-names" : false, "suffix" : "" }, { "dropping-particle" : "", "family" : "Str??m", "given" : "Lena", "non-dropping-particle" : "", "parse-names" : false, "suffix" : "" }, { "dropping-particle" : "", "family" : "Marchand", "given" : "Fleur", "non-dropping-particle" : "", "parse-names" : false, "suffix" : "" }, { "dropping-particle" : "", "family" : "Nijs", "given" : "Ivan", "non-dropping-particle" : "", "parse-names" : false, "suffix" : "" } ], "container-title" : "Advances in Ecological Research", "id" : "ITEM-1", "issue" : "07", "issued" : { "date-parts" : [ [ "2008" ] ] }, "page" : "441-472", "title" : "High-Arctic Soil CO2 and CH4 Production Controlled by Temperature, Water, Freezing and Snow", "type" : "article-journal", "volume" : "40" }, "uris" : [ "http://www.mendeley.com/documents/?uuid=68ef2fec-4589-4ccd-bb0a-323f30c6f693" ] } ], "mendeley" : { "formattedCitation" : "(Elberling et al., 2008)", "plainTextFormattedCitation" : "(Elberling et al., 2008)", "previouslyFormattedCitation" : "(Elberling et al., 2008)" }, "properties" : { "noteIndex" : 0 }, "schema" : "https://github.com/citation-style-language/schema/raw/master/csl-citation.json" }</w:instrText>
            </w:r>
            <w:r>
              <w:rPr>
                <w:sz w:val="16"/>
                <w:szCs w:val="16"/>
              </w:rPr>
              <w:fldChar w:fldCharType="separate"/>
            </w:r>
            <w:r w:rsidRPr="00161787">
              <w:rPr>
                <w:noProof/>
                <w:sz w:val="16"/>
                <w:szCs w:val="16"/>
              </w:rPr>
              <w:t>(Elberling et al., 2008)</w:t>
            </w:r>
            <w:r>
              <w:rPr>
                <w:sz w:val="16"/>
                <w:szCs w:val="16"/>
              </w:rPr>
              <w:fldChar w:fldCharType="end"/>
            </w:r>
          </w:p>
        </w:tc>
        <w:tc>
          <w:tcPr>
            <w:tcW w:w="8533" w:type="dxa"/>
            <w:gridSpan w:val="2"/>
          </w:tcPr>
          <w:p w:rsidR="004165AB" w:rsidRPr="0007052E" w:rsidRDefault="004165AB" w:rsidP="009921BD">
            <w:pPr>
              <w:rPr>
                <w:sz w:val="16"/>
                <w:szCs w:val="16"/>
              </w:rPr>
            </w:pPr>
            <w:r w:rsidRPr="00161787">
              <w:rPr>
                <w:sz w:val="16"/>
                <w:szCs w:val="16"/>
              </w:rPr>
              <w:t>Elberling, B. and Brandt, K. K.: Uncoupling of microbial CO2 production and release in frozen soil and its implications for field studies of arctic C cycling, Soil Biol. Biochem., 35(2), 263–272, doi:10.1016/S0038-0717(02)00258-4, 2003.</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98</w:t>
            </w:r>
          </w:p>
        </w:tc>
        <w:tc>
          <w:tcPr>
            <w:tcW w:w="1833" w:type="dxa"/>
            <w:gridSpan w:val="2"/>
          </w:tcPr>
          <w:p w:rsidR="004165AB" w:rsidRDefault="00944AF7" w:rsidP="009921BD">
            <w:pPr>
              <w:rPr>
                <w:sz w:val="16"/>
                <w:szCs w:val="16"/>
              </w:rPr>
            </w:pPr>
            <w:r>
              <w:rPr>
                <w:rFonts w:hint="eastAsia"/>
                <w:sz w:val="16"/>
                <w:szCs w:val="16"/>
              </w:rPr>
              <w:t>4415</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16/s1002-0160(08)60017-x", "ISBN" : "1002-0160", "ISSN" : "10020160", "abstract" : "Title full: Temporal Variability in Soil CO2 Emission in an Orchard Forest Ecosystem1 1 Project supported by the Natural Science Doctorial Foundation of Guangdong Province, China (No. 4300613), the National Natural Science Foundation of China (No. 30200035), the Chinese Ecosystem Research Network (CERN), and a post-doctoral fellowship from the Ministry of Education of the People's Republic of China. Temporal variability in soil CO2 emission from an orchard was measured using a dynamic open-chamber system for measuring soil CO2 efflux in Heshan Guangdong Province, in the lower subtropical area of China. Intensive measurements were conducted for a period of 12 months. Soil CO2 emissions were also modeled by multiple regression analysis from daily air temperature, dry-bulb saturated vapor pressure, relative humidity, atmospheric pressure, soil moisture, and soil temperature. Data was analyzed based on soil moisture levels and air temperature with annual data being grouped into either hot-humid season or relatively cool season based on the precipitation patterns. This was essential in order to acquire simplifled exponential models for parameter estimation. Minimum and maximum daily mean soil CO2 efflux rates were observed in November and July, with respective rates of 1.98 \u00b1 0.66 and 11.04 \u00b1 0.96 \u03bcmol m-2 s-1 being recorded. Annual average soil CO2 emission (F CO2) was 5.92 \u03bcmol m-2 s-1. Including all the weather variables into the model helped to explain 73.9% of temporal variability in soil CO2 emission during the measurement period. Soil CO2 efflux increased with increasing soil temperature and soil moisture. Preliminary results showed that Q10, which is deflned as the difierence in respiration rates over a 10 \u00b0C interval, was partly explained by flne root biomass. Soil temperature and soil moisture were the dominant factors controlling soil CO2 efflux and were regarded as the driving variables for CO2 production in the soil. Including these two variables in regression models could provide a useful tool for predicting the variation of CO2 emission in the commercial forest soils of South China. \u00a9 2008 Soil Science Society of China.", "author" : [ { "dropping-particle" : "", "family" : "Li", "given" : "Yuelin", "non-dropping-particle" : "", "parse-names" : false, "suffix" : "" }, { "dropping-particle" : "", "family" : "Otieno", "given" : "D.", "non-dropping-particle" : "", "parse-names" : false, "suffix" : "" }, { "dropping-particle" : "", "family" : "Owen", "given" : "K.", "non-dropping-particle" : "", "parse-names" : false, "suffix" : "" }, { "dropping-particle" : "", "family" : "Zhang", "given" : "Yun", "non-dropping-particle" : "", "parse-names" : false, "suffix" : "" }, { "dropping-particle" : "", "family" : "Tenhunen", "given" : "J.", "non-dropping-particle" : "", "parse-names" : false, "suffix" : "" }, { "dropping-particle" : "", "family" : "Rao", "given" : "Xingquan", "non-dropping-particle" : "", "parse-names" : false, "suffix" : "" }, { "dropping-particle" : "", "family" : "Lin", "given" : "Yongbiao", "non-dropping-particle" : "", "parse-names" : false, "suffix" : "" } ], "container-title" : "Pedosphere", "id" : "ITEM-1", "issue" : "3", "issued" : { "date-parts" : [ [ "2008" ] ] }, "page" : "273-283", "title" : "Temporal Variability in Soil CO 2 Emission in an Orchard Forest Ecosystem", "type" : "article-journal", "volume" : "18" }, "uris" : [ "http://www.mendeley.com/documents/?uuid=c8e3fb99-3859-4b4f-b010-9f89bf8eb971" ] } ], "mendeley" : { "formattedCitation" : "(Li et al., 2008b)", "plainTextFormattedCitation" : "(Li et al., 2008b)", "previouslyFormattedCitation" : "(Li et al., 2008b)" }, "properties" : { "noteIndex" : 0 }, "schema" : "https://github.com/citation-style-language/schema/raw/master/csl-citation.json" }</w:instrText>
            </w:r>
            <w:r>
              <w:rPr>
                <w:sz w:val="16"/>
                <w:szCs w:val="16"/>
              </w:rPr>
              <w:fldChar w:fldCharType="separate"/>
            </w:r>
            <w:r w:rsidRPr="006B00E5">
              <w:rPr>
                <w:noProof/>
                <w:sz w:val="16"/>
                <w:szCs w:val="16"/>
              </w:rPr>
              <w:t>(Li et al., 2008b)</w:t>
            </w:r>
            <w:r>
              <w:rPr>
                <w:sz w:val="16"/>
                <w:szCs w:val="16"/>
              </w:rPr>
              <w:fldChar w:fldCharType="end"/>
            </w:r>
          </w:p>
        </w:tc>
        <w:tc>
          <w:tcPr>
            <w:tcW w:w="8533" w:type="dxa"/>
            <w:gridSpan w:val="2"/>
          </w:tcPr>
          <w:p w:rsidR="004165AB" w:rsidRPr="0007052E" w:rsidRDefault="004165AB" w:rsidP="009921BD">
            <w:pPr>
              <w:rPr>
                <w:sz w:val="16"/>
                <w:szCs w:val="16"/>
              </w:rPr>
            </w:pPr>
            <w:r w:rsidRPr="00161787">
              <w:rPr>
                <w:sz w:val="16"/>
                <w:szCs w:val="16"/>
              </w:rPr>
              <w:t>Li, Y., Otieno, D., Owen, K., Zhang, Y., Tenhunen, J., Rao, X. and Lin, Y.: Temporal Variability in Soil CO 2 Emission in an Orchard Forest Ecosystem, Pedosphere, 18(3), 273–283, doi:10.1016/s1002-0160(08)60017-x, 2008.</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99</w:t>
            </w:r>
          </w:p>
        </w:tc>
        <w:tc>
          <w:tcPr>
            <w:tcW w:w="1833" w:type="dxa"/>
            <w:gridSpan w:val="2"/>
          </w:tcPr>
          <w:p w:rsidR="004165AB" w:rsidRDefault="00944AF7" w:rsidP="009921BD">
            <w:pPr>
              <w:rPr>
                <w:sz w:val="16"/>
                <w:szCs w:val="16"/>
              </w:rPr>
            </w:pPr>
            <w:r>
              <w:rPr>
                <w:rFonts w:hint="eastAsia"/>
                <w:sz w:val="16"/>
                <w:szCs w:val="16"/>
              </w:rPr>
              <w:t>4467</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16/j.agrformet.2008.06.016", "ISBN" : "0168-1923", "ISSN" : "01681923", "abstract" : "Eddy covariance measures net ecosystem exchange of CO2 (NEE) at a scale between chamber-based measurements of CO2 exchange processes and large-scale models of CO2 flux dynamics. As the intermediate, it represents a link between small and large-scale estimates of NEE. Accuracy is therefore critical. However, estimates of nighttime ecosystem respiration based on scaled-up measurements of soil and leaf CO2 exchange are most often larger than from eddy covariance. Identifying the source of the discrepancy is difficult due to large measurement uncertainties associated with high variability of fluxes in complex ecosystems. This study compared measurements in a simple system that allowed for minimal uncertainty. We compared measurements of soil efflux using (1) soil chambers, (2) the soil CO2 gradient technique and ecosystem respiration using the (3) the eddy covariance method from a surface that was covered with living vegetation, straw, and snow in turn through a year. Results showed general agreement among measurements in a range of conditions during canopy absence indicating that each measurement technique is theoretically sound. However, we found disagreement among measurements in specific conditions that indicated certain limitations with each method. Nighttime eddy covariance measurements of ecosystem respiration were below the uncertainty limits of soil respiration measurements during the period of active canopy growth (leaf area index from approx. 0.3-1.0 m2 m-2. This raises questions about the accuracy of nocturnal eddy covariance measurements over more complex surfaces. There was indication that the chamber method estimates were unrepresentative of the footprint in certain conditions due to within collar surface treatment and due to collar interaction with the environment. Lastly, the gradient method failed to represent surface fluxes during summer rain. To measure soil efflux in all conditions typical of this site, a combination of all three methods is recommended. A combined NEE estimate for 2005 for soil efflux was 406 ?? 73 g C m-2. ?? 2008 Elsevier B.V. All rights reserved.", "author" : [ { "dropping-particle" : "", "family" : "Myklebust", "given" : "M. C.", "non-dropping-particle" : "", "parse-names" : false, "suffix" : "" }, { "dropping-particle" : "", "family" : "Hipps", "given" : "L. E.", "non-dropping-particle" : "", "parse-names" : false, "suffix" : "" }, { "dropping-particle" : "", "family" : "Ryel", "given" : "R. J.", "non-dropping-particle" : "", "parse-names" : false, "suffix" : "" } ], "container-title" : "Agricultural and Forest Meteorology", "id" : "ITEM-1", "issue" : "11", "issued" : { "date-parts" : [ [ "2008" ] ] }, "page" : "1894-1907", "title" : "Comparison of eddy covariance, chamber, and gradient methods of measuring soil CO2 efflux in an annual semi-arid grass, Bromus tectorum", "type" : "article-journal", "volume" : "148" }, "uris" : [ "http://www.mendeley.com/documents/?uuid=7375189e-2c06-4356-ab4d-84470fe61e41" ] } ], "mendeley" : { "formattedCitation" : "(Myklebust et al., 2008)", "plainTextFormattedCitation" : "(Myklebust et al., 2008)", "previouslyFormattedCitation" : "(Myklebust et al., 2008)" }, "properties" : { "noteIndex" : 0 }, "schema" : "https://github.com/citation-style-language/schema/raw/master/csl-citation.json" }</w:instrText>
            </w:r>
            <w:r>
              <w:rPr>
                <w:sz w:val="16"/>
                <w:szCs w:val="16"/>
              </w:rPr>
              <w:fldChar w:fldCharType="separate"/>
            </w:r>
            <w:r w:rsidRPr="00161787">
              <w:rPr>
                <w:noProof/>
                <w:sz w:val="16"/>
                <w:szCs w:val="16"/>
              </w:rPr>
              <w:t>(Myklebust et al., 2008)</w:t>
            </w:r>
            <w:r>
              <w:rPr>
                <w:sz w:val="16"/>
                <w:szCs w:val="16"/>
              </w:rPr>
              <w:fldChar w:fldCharType="end"/>
            </w:r>
          </w:p>
        </w:tc>
        <w:tc>
          <w:tcPr>
            <w:tcW w:w="8533" w:type="dxa"/>
            <w:gridSpan w:val="2"/>
          </w:tcPr>
          <w:p w:rsidR="004165AB" w:rsidRPr="0007052E" w:rsidRDefault="004165AB" w:rsidP="009921BD">
            <w:pPr>
              <w:rPr>
                <w:sz w:val="16"/>
                <w:szCs w:val="16"/>
              </w:rPr>
            </w:pPr>
            <w:r w:rsidRPr="00161787">
              <w:rPr>
                <w:sz w:val="16"/>
                <w:szCs w:val="16"/>
              </w:rPr>
              <w:t xml:space="preserve">Myklebust, M. C., Hipps, L. E. and Ryel, R. J.: Comparison of eddy covariance, chamber, and gradient methods of measuring soil </w:t>
            </w:r>
            <w:r w:rsidRPr="00161787">
              <w:rPr>
                <w:sz w:val="16"/>
                <w:szCs w:val="16"/>
              </w:rPr>
              <w:lastRenderedPageBreak/>
              <w:t>CO2 efflux in an annual semi-arid grass, Bromus tectorum, Agric. For. Meteorol., 148(11), 1894–1907, doi:10.1016/j.agrformet.2008.06.016, 2008.</w:t>
            </w:r>
          </w:p>
        </w:tc>
      </w:tr>
      <w:bookmarkEnd w:id="5"/>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lastRenderedPageBreak/>
              <w:t>100</w:t>
            </w:r>
          </w:p>
        </w:tc>
        <w:tc>
          <w:tcPr>
            <w:tcW w:w="1833" w:type="dxa"/>
            <w:gridSpan w:val="2"/>
          </w:tcPr>
          <w:p w:rsidR="004165AB" w:rsidRDefault="00944AF7" w:rsidP="009921BD">
            <w:pPr>
              <w:rPr>
                <w:sz w:val="16"/>
                <w:szCs w:val="16"/>
              </w:rPr>
            </w:pPr>
            <w:r>
              <w:rPr>
                <w:rFonts w:hint="eastAsia"/>
                <w:sz w:val="16"/>
                <w:szCs w:val="16"/>
              </w:rPr>
              <w:t>4477</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07/s10533-008-9253-0", "ISBN" : "0168-2563", "ISSN" : "01682563", "abstract" : "Although soil carbon dioxide (CO2) efflux from tropical forests may play an important role in global carbon (C) balance, our knowledge of the fluctuations and factors controlling soil CO2 efflux in the Asian tropics is still poor. This study characterizes the temporal and spatial variability in soil CO2 efflux in relation to temperature/moisture content and estimates annual efflux from the forest floor in an aseasonal intact tropical rainforest in Sarawak, Malaysia. Soil CO2 efflux varied widely in space; the range of variation averaged 17.4 \u03bcmol m-2 s-1 in total. While most CO2 flux rates were under 10 \u03bcmol m-2 s-1, exceptionally high fluxes were observed sporadically at several sampling points. Semivariogram analysis revealed little spatial dependence in soil CO2 efflux. Temperature explained nearly half of the spatial heterogeneity, but the effect varied with time. Seasonal variation in CO2 efflux had no fixed pattern, but was significantly correlated with soil moisture content. The correlation coefficient with soil moisture content (SMC) at 30 and 60 cm depth was higher than at 10 cm depths. The annual soil CO2 efflux, estimated from the relationship between CO2 efflux and SMC at 30 cm depth, was 165 mol m-2 year-1 (1,986 g C m-2 year-1). As this area is known to suffer severe drought every 4-5 years caused by the El Nino-Southern Oscillation, the results suggest that an unpredictable dry period might affect soil CO2 efflux, leading an annual variation in soil C balance. \u00a9 2008 Springer Science+Business Media B.V.", "author" : [ { "dropping-particle" : "", "family" : "Ohashi", "given" : "Mizue", "non-dropping-particle" : "", "parse-names" : false, "suffix" : "" }, { "dropping-particle" : "", "family" : "Kumagai", "given" : "Tomo'omi", "non-dropping-particle" : "", "parse-names" : false, "suffix" : "" }, { "dropping-particle" : "", "family" : "Kume", "given" : "Tomonori", "non-dropping-particle" : "", "parse-names" : false, "suffix" : "" }, { "dropping-particle" : "", "family" : "Gyokusen", "given" : "Koichiro", "non-dropping-particle" : "", "parse-names" : false, "suffix" : "" }, { "dropping-particle" : "", "family" : "Saitoh", "given" : "Taku M.", "non-dropping-particle" : "", "parse-names" : false, "suffix" : "" }, { "dropping-particle" : "", "family" : "Suzuki", "given" : "Masakazu", "non-dropping-particle" : "", "parse-names" : false, "suffix" : "" } ], "container-title" : "Biogeochemistry", "id" : "ITEM-1", "issue" : "3", "issued" : { "date-parts" : [ [ "2008" ] ] }, "page" : "275-289", "title" : "Characteristics of soil CO2 efflux variability in an aseasonal tropical rainforest in Borneo Island", "type" : "article-journal", "volume" : "90" }, "uris" : [ "http://www.mendeley.com/documents/?uuid=1f8bcdc6-4212-47a3-8261-44887eaab1cc" ] } ], "mendeley" : { "formattedCitation" : "(Ohashi et al., 2008)", "plainTextFormattedCitation" : "(Ohashi et al., 2008)", "previouslyFormattedCitation" : "(Ohashi et al., 2008)" }, "properties" : { "noteIndex" : 0 }, "schema" : "https://github.com/citation-style-language/schema/raw/master/csl-citation.json" }</w:instrText>
            </w:r>
            <w:r>
              <w:rPr>
                <w:sz w:val="16"/>
                <w:szCs w:val="16"/>
              </w:rPr>
              <w:fldChar w:fldCharType="separate"/>
            </w:r>
            <w:r w:rsidRPr="00161787">
              <w:rPr>
                <w:noProof/>
                <w:sz w:val="16"/>
                <w:szCs w:val="16"/>
              </w:rPr>
              <w:t>(Ohashi et al., 2008)</w:t>
            </w:r>
            <w:r>
              <w:rPr>
                <w:sz w:val="16"/>
                <w:szCs w:val="16"/>
              </w:rPr>
              <w:fldChar w:fldCharType="end"/>
            </w:r>
          </w:p>
        </w:tc>
        <w:tc>
          <w:tcPr>
            <w:tcW w:w="8533" w:type="dxa"/>
            <w:gridSpan w:val="2"/>
          </w:tcPr>
          <w:p w:rsidR="004165AB" w:rsidRPr="0007052E" w:rsidRDefault="004165AB" w:rsidP="009921BD">
            <w:pPr>
              <w:rPr>
                <w:sz w:val="16"/>
                <w:szCs w:val="16"/>
              </w:rPr>
            </w:pPr>
            <w:r w:rsidRPr="00161787">
              <w:rPr>
                <w:sz w:val="16"/>
                <w:szCs w:val="16"/>
              </w:rPr>
              <w:t>Ohashi, M., Kumagai, T., Kume, T., Gyokusen, K., Saitoh, T. M. and Suzuki, M.: Characteristics of soil CO2 efflux variability in an aseasonal tropical rainforest in Borneo Island, Biogeochemistry, 90(3), 275–289, doi:10.1007/s10533-008-9253-0, 2008.</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01</w:t>
            </w:r>
          </w:p>
        </w:tc>
        <w:tc>
          <w:tcPr>
            <w:tcW w:w="1833" w:type="dxa"/>
            <w:gridSpan w:val="2"/>
          </w:tcPr>
          <w:p w:rsidR="004165AB" w:rsidRDefault="00944AF7" w:rsidP="009921BD">
            <w:pPr>
              <w:rPr>
                <w:sz w:val="16"/>
                <w:szCs w:val="16"/>
              </w:rPr>
            </w:pPr>
            <w:r>
              <w:rPr>
                <w:rFonts w:hint="eastAsia"/>
                <w:sz w:val="16"/>
                <w:szCs w:val="16"/>
              </w:rPr>
              <w:t>4514</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02/jpln.200700075", "ISBN" : "1436-8730", "ISSN" : "14368730", "abstract" : "Soil respiration represents the second largest CO2 flux of the terrestrial biosphere and amounts 10 times higher than the current rate of fossil-fuel combustion. Thus, even a small change in soil respiration could significantly intensify\u2014or mitigate\u2014current atmospheric increases of CO2, with potential feedbacks to climate change. Consequently, to understand future dynamics of the earth system, it is mandatory to precisely understand the response of soil respiration to changing environmental factors. Among those changing factors, temperature is the one with clearest and most certain future trend. The relationship of soil respiration to environmental factors and particular temperature has been tackled at a variety of scales\u2014from laboratory via field to global scale, with each of the approaches having its particular problems, where results from different scales are sometimes contradictory. Here, we give an overview of modeling approaches to soil respiration, discuss the dependencies of soil respiration on various environmental factors, and summarize the most important pitfalls to consider when analyzing soil respiration at the respective scale. We then introduce a model\u2013data synthesis framework that should be able to reconcile and finally integrate apparently contradictory results from the various scales.", "author" : [ { "dropping-particle" : "", "family" : "Reichstein", "given" : "Markus", "non-dropping-particle" : "", "parse-names" : false, "suffix" : "" }, { "dropping-particle" : "", "family" : "Beer", "given" : "Christian", "non-dropping-particle" : "", "parse-names" : false, "suffix" : "" } ], "container-title" : "Journal of Plant Nutrition and Soil Science", "id" : "ITEM-1", "issue" : "3", "issued" : { "date-parts" : [ [ "2008" ] ] }, "page" : "344-354", "title" : "Soil respiration across scales: The importance of a model-data integration framework for data interpretation", "type" : "article-journal", "volume" : "171" }, "uris" : [ "http://www.mendeley.com/documents/?uuid=a75e9dab-de98-475e-9a91-f7d4ee4eede6" ] } ], "mendeley" : { "formattedCitation" : "(Reichstein and Beer, 2008)", "plainTextFormattedCitation" : "(Reichstein and Beer, 2008)", "previouslyFormattedCitation" : "(Reichstein and Beer, 2008)" }, "properties" : { "noteIndex" : 0 }, "schema" : "https://github.com/citation-style-language/schema/raw/master/csl-citation.json" }</w:instrText>
            </w:r>
            <w:r>
              <w:rPr>
                <w:sz w:val="16"/>
                <w:szCs w:val="16"/>
              </w:rPr>
              <w:fldChar w:fldCharType="separate"/>
            </w:r>
            <w:r w:rsidRPr="00161787">
              <w:rPr>
                <w:noProof/>
                <w:sz w:val="16"/>
                <w:szCs w:val="16"/>
              </w:rPr>
              <w:t>(Reichstein and Beer, 2008)</w:t>
            </w:r>
            <w:r>
              <w:rPr>
                <w:sz w:val="16"/>
                <w:szCs w:val="16"/>
              </w:rPr>
              <w:fldChar w:fldCharType="end"/>
            </w:r>
          </w:p>
        </w:tc>
        <w:tc>
          <w:tcPr>
            <w:tcW w:w="8533" w:type="dxa"/>
            <w:gridSpan w:val="2"/>
          </w:tcPr>
          <w:p w:rsidR="004165AB" w:rsidRPr="0007052E" w:rsidRDefault="004165AB" w:rsidP="009921BD">
            <w:pPr>
              <w:rPr>
                <w:sz w:val="16"/>
                <w:szCs w:val="16"/>
              </w:rPr>
            </w:pPr>
            <w:r w:rsidRPr="00161787">
              <w:rPr>
                <w:sz w:val="16"/>
                <w:szCs w:val="16"/>
              </w:rPr>
              <w:t>Reichstein, M. and Beer, C.: Soil respiration across scales: The importance of a model-data integration framework for data interpretation, J. Plant Nutr. Soil Sci., 171(3), 344–354, doi:10.1002/jpln.200700075, 2008.</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02</w:t>
            </w:r>
          </w:p>
        </w:tc>
        <w:tc>
          <w:tcPr>
            <w:tcW w:w="1833" w:type="dxa"/>
            <w:gridSpan w:val="2"/>
          </w:tcPr>
          <w:p w:rsidR="004165AB" w:rsidRDefault="00944AF7" w:rsidP="009921BD">
            <w:pPr>
              <w:rPr>
                <w:sz w:val="16"/>
                <w:szCs w:val="16"/>
              </w:rPr>
            </w:pPr>
            <w:r>
              <w:rPr>
                <w:rFonts w:hint="eastAsia"/>
                <w:sz w:val="16"/>
                <w:szCs w:val="16"/>
              </w:rPr>
              <w:t>4614</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29/2007JG000620", "ISBN" : "0148-0227", "ISSN" : "01480227", "abstract" : "Hurricanes are infrequent disturbances that affect tropical ecosystems and cause obvious damage on aboveground variables, but their impact on soil respiration is unclear. This study is the first attempt to continuously measure soil CO2 concentrations in a seasonally dry tropical forest to describe diel patterns of soil CO2 and respiration. Here we used solid-state CO2 sensors and the gradient flux method to calculate soil respiration following the unexpected pass of hurricane Wilma at the Yucat\u00e1n Peninsula, Mexico. Mean annual soil respiration for the year following the hurricane was 10.4 &amp;#956;mol CO2 m&amp;#8722;2 s&amp;#8722;1 with a cumulative soil respiration of 3821 g CO2 m&amp;#8722;2 a&amp;#8722;1. Soil CO2 concentrations returned to prehurricane levels after 6 months at 16 cm depth, however, soil CO2 remained higher at 2 and 16 cm depth 1 year after the event. Contrary to previous studies, our results showed that soil respiration was 18% higher 1 year after the hurricane than during the same dates before the event. Diel patterns of soil respiration were decoupled from soil temperature with higher values at night between 2400 and 0600 h. Between 67 and 70% of total soil respiration was produced in the 2&amp;#8211;8 cm layer, and this contribution was relatively constant across the sampled year and before the hurricane. We found seasonal shifts in the amplitude and shape and of diel hysteresis effects of soil respiration suggesting that other biophysical mechanisms regulate daily patterns of soil respiration other than soil temperature alone in this tropical forest.", "author" : [ { "dropping-particle" : "", "family" : "Vargas", "given" : "Rodrigo", "non-dropping-particle" : "", "parse-names" : false, "suffix" : "" }, { "dropping-particle" : "", "family" : "Allen", "given" : "Michael F.", "non-dropping-particle" : "", "parse-names" : false, "suffix" : "" } ], "container-title" : "Journal of Geophysical Research: Biogeosciences", "id" : "ITEM-1", "issue" : "3", "issued" : { "date-parts" : [ [ "2008" ] ] }, "page" : "1-10", "title" : "Diel patterns of soil respiration in a tropical forest after Hurricane Wilma", "type" : "article-journal", "volume" : "113" }, "uris" : [ "http://www.mendeley.com/documents/?uuid=9fd6d809-ac7b-45cb-8602-bbc7d2eadb4d" ] } ], "mendeley" : { "formattedCitation" : "(Vargas and Allen, 2008)", "plainTextFormattedCitation" : "(Vargas and Allen, 2008)", "previouslyFormattedCitation" : "(Vargas and Allen, 2008)" }, "properties" : { "noteIndex" : 0 }, "schema" : "https://github.com/citation-style-language/schema/raw/master/csl-citation.json" }</w:instrText>
            </w:r>
            <w:r>
              <w:rPr>
                <w:sz w:val="16"/>
                <w:szCs w:val="16"/>
              </w:rPr>
              <w:fldChar w:fldCharType="separate"/>
            </w:r>
            <w:r w:rsidRPr="00161787">
              <w:rPr>
                <w:noProof/>
                <w:sz w:val="16"/>
                <w:szCs w:val="16"/>
              </w:rPr>
              <w:t>(Vargas and Allen, 2008)</w:t>
            </w:r>
            <w:r>
              <w:rPr>
                <w:sz w:val="16"/>
                <w:szCs w:val="16"/>
              </w:rPr>
              <w:fldChar w:fldCharType="end"/>
            </w:r>
          </w:p>
        </w:tc>
        <w:tc>
          <w:tcPr>
            <w:tcW w:w="8533" w:type="dxa"/>
            <w:gridSpan w:val="2"/>
          </w:tcPr>
          <w:p w:rsidR="004165AB" w:rsidRPr="0007052E" w:rsidRDefault="004165AB" w:rsidP="009921BD">
            <w:pPr>
              <w:rPr>
                <w:sz w:val="16"/>
                <w:szCs w:val="16"/>
              </w:rPr>
            </w:pPr>
            <w:r w:rsidRPr="00161787">
              <w:rPr>
                <w:sz w:val="16"/>
                <w:szCs w:val="16"/>
              </w:rPr>
              <w:t>Vargas, R. and Allen, M. F.: Diel patterns of soil respiration in a tropical forest after Hurricane Wilma, J. Geophys. Res. Biogeosciences, 113(3), 1–10, doi:10.1029/2007JG000620, 2008.</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03</w:t>
            </w:r>
          </w:p>
        </w:tc>
        <w:tc>
          <w:tcPr>
            <w:tcW w:w="1833" w:type="dxa"/>
            <w:gridSpan w:val="2"/>
          </w:tcPr>
          <w:p w:rsidR="004165AB" w:rsidRDefault="00944AF7" w:rsidP="009921BD">
            <w:pPr>
              <w:rPr>
                <w:sz w:val="16"/>
                <w:szCs w:val="16"/>
              </w:rPr>
            </w:pPr>
            <w:r>
              <w:rPr>
                <w:rFonts w:hint="eastAsia"/>
                <w:sz w:val="16"/>
                <w:szCs w:val="16"/>
              </w:rPr>
              <w:t>4853</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111/j.1365-2486.2008.01830.x", "ISBN" : "1354-1013", "ISSN" : "13541013", "abstract" : "Similar nonsteady-state automated chamber systems were used to measure and partition soil CO2 efflux in contrasting deciduous (trembling aspen) and coniferous (black spruce and jack pine) stands located within 100 km of each other near the southern edge of the Boreal forest in Canada. The stands were exposed to similar climate forcing in 2003, including marked seasonal variations in soil water availability, which provided a unique opportunity to investigate the influence of climate and stand characteristics on soil CO2 efflux and to quantify its contribution to the net ecosystem CO2 exchange (NEE) as measured with the eddy-covariance technique. Partitioning of soil CO2 efflux between soil respiration (including forest-floor vegetation) and forest-floor photosynthesis showed that short- and long-term temporal variations of soil CO2 efflux were related to the influence of (1) soil temperature and water content on soil respiration and (2) below-canopy light availability, plant water status and forest-floor plant species composition on forest-floor photosynthesis. Overall, the three stands were weak to moderate sinks for CO2 in 2003 (NEE of -103, -80 and -28 g C m(-2) yr(-1) for aspen, black spruce and jack pine, respectively). Forest-floor respiration accounted for 86%, 73% and 75% of annual ecosystem respiration, in the three respective stands, while forest-floor photosynthesis contributed to 11% and 14% of annual gross ecosystem photosynthesis in the black spruce and jack pine stands, respectively. The results emphasize the need to perform concomitant measurements of NEE and soil CO2 efflux at longer time scales in different ecosystems in order to better understand the impacts of future interannual climate variability and vegetation dynamics associated with climate change on each component of the carbon balance.", "author" : [ { "dropping-particle" : "", "family" : "Gaumont-Guay", "given" : "David", "non-dropping-particle" : "", "parse-names" : false, "suffix" : "" }, { "dropping-particle" : "", "family" : "Black", "given" : "T. Andrew", "non-dropping-particle" : "", "parse-names" : false, "suffix" : "" }, { "dropping-particle" : "", "family" : "McCaughey", "given" : "Harry", "non-dropping-particle" : "", "parse-names" : false, "suffix" : "" }, { "dropping-particle" : "", "family" : "Barr", "given" : "Alan G.", "non-dropping-particle" : "", "parse-names" : false, "suffix" : "" }, { "dropping-particle" : "", "family" : "Krishnan", "given" : "Praveena", "non-dropping-particle" : "", "parse-names" : false, "suffix" : "" }, { "dropping-particle" : "", "family" : "Jassal", "given" : "Rachhpal S.", "non-dropping-particle" : "", "parse-names" : false, "suffix" : "" }, { "dropping-particle" : "", "family" : "Nesic", "given" : "Zoran", "non-dropping-particle" : "", "parse-names" : false, "suffix" : "" } ], "container-title" : "Global Change Biology", "id" : "ITEM-1", "issue" : "5", "issued" : { "date-parts" : [ [ "2009" ] ] }, "page" : "1302-1319", "title" : "Soil CO2 efflux in contrasting boreal deciduous and coniferous stands and its contribution to the ecosystem carbon balance", "type" : "article-journal", "volume" : "15" }, "uris" : [ "http://www.mendeley.com/documents/?uuid=30a3535b-d6f8-4ee6-860e-bebbc0d9174e" ] } ], "mendeley" : { "formattedCitation" : "(Gaumont-Guay et al., 2009)", "plainTextFormattedCitation" : "(Gaumont-Guay et al., 2009)", "previouslyFormattedCitation" : "(Gaumont-Guay et al., 2009)" }, "properties" : { "noteIndex" : 0 }, "schema" : "https://github.com/citation-style-language/schema/raw/master/csl-citation.json" }</w:instrText>
            </w:r>
            <w:r>
              <w:rPr>
                <w:sz w:val="16"/>
                <w:szCs w:val="16"/>
              </w:rPr>
              <w:fldChar w:fldCharType="separate"/>
            </w:r>
            <w:r w:rsidRPr="00161787">
              <w:rPr>
                <w:noProof/>
                <w:sz w:val="16"/>
                <w:szCs w:val="16"/>
              </w:rPr>
              <w:t>(Gaumont-Guay et al., 2009)</w:t>
            </w:r>
            <w:r>
              <w:rPr>
                <w:sz w:val="16"/>
                <w:szCs w:val="16"/>
              </w:rPr>
              <w:fldChar w:fldCharType="end"/>
            </w:r>
          </w:p>
        </w:tc>
        <w:tc>
          <w:tcPr>
            <w:tcW w:w="8533" w:type="dxa"/>
            <w:gridSpan w:val="2"/>
          </w:tcPr>
          <w:p w:rsidR="004165AB" w:rsidRPr="0007052E" w:rsidRDefault="004165AB" w:rsidP="009921BD">
            <w:pPr>
              <w:rPr>
                <w:sz w:val="16"/>
                <w:szCs w:val="16"/>
              </w:rPr>
            </w:pPr>
            <w:r w:rsidRPr="00161787">
              <w:rPr>
                <w:sz w:val="16"/>
                <w:szCs w:val="16"/>
              </w:rPr>
              <w:t>Gaumont-Guay, D., Black, T. A., McCaughey, H., Barr, A. G., Krishnan, P., Jassal, R. S. and Nesic, Z.: Soil CO2 efflux in contrasting boreal deciduous and coniferous stands and its contribution to the ecosystem carbon balance, Glob. Chang. Biol., 15(5), 1302–1319, doi:10.1111/j.1365-2486.2008.01830.x, 2009.</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04</w:t>
            </w:r>
          </w:p>
        </w:tc>
        <w:tc>
          <w:tcPr>
            <w:tcW w:w="1833" w:type="dxa"/>
            <w:gridSpan w:val="2"/>
          </w:tcPr>
          <w:p w:rsidR="004165AB" w:rsidRDefault="00944AF7" w:rsidP="009921BD">
            <w:pPr>
              <w:rPr>
                <w:sz w:val="16"/>
                <w:szCs w:val="16"/>
              </w:rPr>
            </w:pPr>
            <w:r>
              <w:rPr>
                <w:rFonts w:hint="eastAsia"/>
                <w:sz w:val="16"/>
                <w:szCs w:val="16"/>
              </w:rPr>
              <w:t>4883</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07/s10021-008-9209-1", "ISBN" : "1432-9840", "ISSN" : "14329840", "PMID" : "7115", "abstract" : "Abstract&amp;nbsp;&amp;nbsp;The carbon balance of tropical peatlands was investigated using measurements of gaseous fluxes of carbon dioxide (CO2) and methane (CH4) at several land-use types, including nondrained forest (NDF), drained forest (DF), drained regenerating forest (DRF) after clear cutting and agricultural land (AL) in Central Kalimantan, Indonesia. Soil greenhouse gas fluxes depended on land-use, water level (WL), microtopography, temperature and vegetation physiology, among which WL was the strongest driver. All sites were CH4 sources on an annual basis and the emissions were higher in sites providing fresh litter deposition and water logged conditions. Soil CO2 flux increased exponentially with soil temperature (T s) even within an amplitude of 4\u20135\u00b0C. In the NDF soil CO2 flux sharply decreased when WLs rose above \u22120.2 and 0.1&amp;nbsp;m for hollows and hummocks, respectively. The sharp decrease suggests that the contribution of surface soil respiration (RS) to total soil CO2 flux is large. In the DF soil CO2 flux increased as WL decreased below \u22120.7&amp;nbsp;m probably because the fast aerobic decomposition continued in lower peat. Such an increase in CO2 flux at low WLs was also found at the stand level of the DF. Soil CO2 flux showed diurnal variation with a peak in the daytime, which would be caused by the circadian rhythm of root respiration. Among the land-use types, annual soil CO2 flux was the largest in the DRF and the smallest in the AL. Overall, the global warming potential (GWP) of CO2 emissions in these land-use types was much larger than that of CH4 fluxes.", "author" : [ { "dropping-particle" : "", "family" : "Hirano", "given" : "Takashi", "non-dropping-particle" : "", "parse-names" : false, "suffix" : "" }, { "dropping-particle" : "", "family" : "Jauhiainen", "given" : "Jyrki", "non-dropping-particle" : "", "parse-names" : false, "suffix" : "" }, { "dropping-particle" : "", "family" : "Inoue", "given" : "Takashi", "non-dropping-particle" : "", "parse-names" : false, "suffix" : "" }, { "dropping-particle" : "", "family" : "Takahashi", "given" : "Hidenori", "non-dropping-particle" : "", "parse-names" : false, "suffix" : "" } ], "container-title" : "Ecosystems", "id" : "ITEM-1", "issue" : "6", "issued" : { "date-parts" : [ [ "2009" ] ] }, "page" : "873-887", "title" : "Controls on the carbon balance of tropical peatlands", "type" : "article-journal", "volume" : "12" }, "uris" : [ "http://www.mendeley.com/documents/?uuid=c8cc704e-a2b9-4d2b-ac71-b81716d3a107" ] } ], "mendeley" : { "formattedCitation" : "(Hirano et al., 2009)", "plainTextFormattedCitation" : "(Hirano et al., 2009)", "previouslyFormattedCitation" : "(Hirano et al., 2009)" }, "properties" : { "noteIndex" : 0 }, "schema" : "https://github.com/citation-style-language/schema/raw/master/csl-citation.json" }</w:instrText>
            </w:r>
            <w:r>
              <w:rPr>
                <w:sz w:val="16"/>
                <w:szCs w:val="16"/>
              </w:rPr>
              <w:fldChar w:fldCharType="separate"/>
            </w:r>
            <w:r w:rsidRPr="00161787">
              <w:rPr>
                <w:noProof/>
                <w:sz w:val="16"/>
                <w:szCs w:val="16"/>
              </w:rPr>
              <w:t>(Hirano et al., 2009)</w:t>
            </w:r>
            <w:r>
              <w:rPr>
                <w:sz w:val="16"/>
                <w:szCs w:val="16"/>
              </w:rPr>
              <w:fldChar w:fldCharType="end"/>
            </w:r>
          </w:p>
        </w:tc>
        <w:tc>
          <w:tcPr>
            <w:tcW w:w="8533" w:type="dxa"/>
            <w:gridSpan w:val="2"/>
          </w:tcPr>
          <w:p w:rsidR="004165AB" w:rsidRPr="0007052E" w:rsidRDefault="004165AB" w:rsidP="009921BD">
            <w:pPr>
              <w:rPr>
                <w:sz w:val="16"/>
                <w:szCs w:val="16"/>
              </w:rPr>
            </w:pPr>
            <w:r w:rsidRPr="00161787">
              <w:rPr>
                <w:sz w:val="16"/>
                <w:szCs w:val="16"/>
              </w:rPr>
              <w:t>Hirano, T., Jauhiainen, J., Inoue, T. and Takahashi, H.: Controls on the carbon balance of tropical peatlands, Ecosystems, 12(6), 873–887, doi:10.1007/s10021-008-9209-1, 2009.</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05</w:t>
            </w:r>
          </w:p>
        </w:tc>
        <w:tc>
          <w:tcPr>
            <w:tcW w:w="1833" w:type="dxa"/>
            <w:gridSpan w:val="2"/>
          </w:tcPr>
          <w:p w:rsidR="004165AB" w:rsidRDefault="00944AF7" w:rsidP="009921BD">
            <w:pPr>
              <w:rPr>
                <w:sz w:val="16"/>
                <w:szCs w:val="16"/>
              </w:rPr>
            </w:pPr>
            <w:r>
              <w:rPr>
                <w:rFonts w:hint="eastAsia"/>
                <w:sz w:val="16"/>
                <w:szCs w:val="16"/>
              </w:rPr>
              <w:t>4927</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07/s11355-008-0056-1", "ISBN" : "1860-1871", "ISSN" : "18601871", "abstract" : "Alder is a typical species used for forest rehabilitation after disturbances because of its N-2-fixing activities through microbes. To investigate forest dynamics of the carbon budget, we determined the aboveground and soil carbon content, carbon input by litterfall to belowground, and soil CO2 efflux over 2 years in 38-year-old alder plantations in central Korea. The estimated aboveground carbon storage and increment were 47.39 Mg C ha(-1) and 2.17 Mg C ha(-1) year(-1). Carbon storage in the organic layer and in mineral soil in the topsoil to 30 cm depth were, respectively, 3.21 and 66.85 Mg C ha(-1). Annual carbon input by leaves and total litter in the study stand were, respectively, 1.78 and 2.68 Mg C ha(-1) year(-1). The aboveground carbon increment at this stand was similar to the annual carbon inputs by total litterfall. The diurnal pattern of soil CO2 efflux was significantly different in May, August, and October, typically varying approximately twofold throughout the course of a day. In the seasonally observed pattern, soil CO2 efflux varied strongly with soil temperature; increasing trends were evident during the early growing season, with sustained high rates from mid May through late October. Soil CO2 efflux was related exponentially to soil temperature (R (2) = 0.85, P &lt; 0.0001), but not to soil water content. The Q (10) value for this plantation was 3.8, and annual soil respiration was estimated at 10.2 Mg C ha(-1) year(-1).", "author" : [ { "dropping-particle" : "", "family" : "Kim", "given" : "Yong Suk", "non-dropping-particle" : "", "parse-names" : false, "suffix" : "" }, { "dropping-particle" : "", "family" : "Yi", "given" : "Myong Jong", "non-dropping-particle" : "", "parse-names" : false, "suffix" : "" }, { "dropping-particle" : "", "family" : "Lee", "given" : "Yoon Young", "non-dropping-particle" : "", "parse-names" : false, "suffix" : "" }, { "dropping-particle" : "", "family" : "Kobayashi", "given" : "Makoto", "non-dropping-particle" : "", "parse-names" : false, "suffix" : "" }, { "dropping-particle" : "", "family" : "Son", "given" : "Yowhan", "non-dropping-particle" : "", "parse-names" : false, "suffix" : "" } ], "container-title" : "Landscape and Ecological Engineering", "id" : "ITEM-1", "issue" : "2", "issued" : { "date-parts" : [ [ "2009" ] ] }, "page" : "157-166", "title" : "Estimation of carbon storage, carbon inputs, and soil CO2 efflux of alder plantations on granite soil in central Korea: Comparison with Japanese larch plantation", "type" : "article-journal", "volume" : "5" }, "uris" : [ "http://www.mendeley.com/documents/?uuid=4e0ccd7f-a769-4e72-9ba5-ca200ecea9a1" ] } ], "mendeley" : { "formattedCitation" : "(Kim et al., 2009)", "plainTextFormattedCitation" : "(Kim et al., 2009)", "previouslyFormattedCitation" : "(Kim et al., 2009)" }, "properties" : { "noteIndex" : 0 }, "schema" : "https://github.com/citation-style-language/schema/raw/master/csl-citation.json" }</w:instrText>
            </w:r>
            <w:r>
              <w:rPr>
                <w:sz w:val="16"/>
                <w:szCs w:val="16"/>
              </w:rPr>
              <w:fldChar w:fldCharType="separate"/>
            </w:r>
            <w:r w:rsidRPr="00161787">
              <w:rPr>
                <w:noProof/>
                <w:sz w:val="16"/>
                <w:szCs w:val="16"/>
              </w:rPr>
              <w:t>(Kim et al., 2009)</w:t>
            </w:r>
            <w:r>
              <w:rPr>
                <w:sz w:val="16"/>
                <w:szCs w:val="16"/>
              </w:rPr>
              <w:fldChar w:fldCharType="end"/>
            </w:r>
          </w:p>
        </w:tc>
        <w:tc>
          <w:tcPr>
            <w:tcW w:w="8533" w:type="dxa"/>
            <w:gridSpan w:val="2"/>
          </w:tcPr>
          <w:p w:rsidR="004165AB" w:rsidRPr="0007052E" w:rsidRDefault="004165AB" w:rsidP="009921BD">
            <w:pPr>
              <w:rPr>
                <w:sz w:val="16"/>
                <w:szCs w:val="16"/>
              </w:rPr>
            </w:pPr>
            <w:r w:rsidRPr="00161787">
              <w:rPr>
                <w:sz w:val="16"/>
                <w:szCs w:val="16"/>
              </w:rPr>
              <w:t>Kim, Y. S., Yi, M. J., Lee, Y. Y., Kobayashi, M. and Son, Y.: Estimation of carbon storage, carbon inputs, and soil CO2 efflux of alder plantations on granite soil in central Korea: Comparison with Japanese larch plantation, Landsc. Ecol. Eng., 5(2), 157–166, doi:10.1007/s11355-008-0056-1, 2009.</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06</w:t>
            </w:r>
          </w:p>
        </w:tc>
        <w:tc>
          <w:tcPr>
            <w:tcW w:w="1833" w:type="dxa"/>
            <w:gridSpan w:val="2"/>
          </w:tcPr>
          <w:p w:rsidR="004165AB" w:rsidRDefault="00944AF7" w:rsidP="009921BD">
            <w:pPr>
              <w:rPr>
                <w:sz w:val="16"/>
                <w:szCs w:val="16"/>
              </w:rPr>
            </w:pPr>
            <w:r>
              <w:rPr>
                <w:rFonts w:hint="eastAsia"/>
                <w:sz w:val="16"/>
                <w:szCs w:val="16"/>
              </w:rPr>
              <w:t>4938</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ISBN" : "1239-6095", "ISSN" : "12396095", "abstract" : "We studied CO2 fl uxes derived from eddy covariance (EC), modelled with a stand photo- synthesis model, and upscaled from continuous measurements with chambers in a Scots pine stand. The annual photosynthesis (GPPEC ), ecosystem respiration (Re,EC ) and net CO2 exchange (NEEEC ) derived from EC were correlated with each other. Soil CO2 effl ux domi- nated Re for the whole year, most clearly in winter. The relative contributions of the above- ground respiration components were largest in spring and early summer. The respiration components generally followed the seasonal patterns of temperature although temperature- normalised respiration was higher in the growing season than in winter. The respiration components showed parallel decline during drought. Interannual variability in the annual chamber-based CO2 budgets was twice as large as in the EC-based fl uxes, the uncertainty in the chamber fl uxes was also larger. Using different environmental drivers for estimating Re from NEEEC affected the annual Re,EC and GPPEC \u00b14%.", "author" : [ { "dropping-particle" : "", "family" : "Kolari", "given" : "Pasi", "non-dropping-particle" : "", "parse-names" : false, "suffix" : "" }, { "dropping-particle" : "", "family" : "Kulmala", "given" : "Liisa", "non-dropping-particle" : "", "parse-names" : false, "suffix" : "" }, { "dropping-particle" : "", "family" : "Pumpanen", "given" : "Jukka", "non-dropping-particle" : "", "parse-names" : false, "suffix" : "" }, { "dropping-particle" : "", "family" : "Launiainen", "given" : "Samuli", "non-dropping-particle" : "", "parse-names" : false, "suffix" : "" }, { "dropping-particle" : "", "family" : "Ilvesniemi", "given" : "Hannu", "non-dropping-particle" : "", "parse-names" : false, "suffix" : "" }, { "dropping-particle" : "", "family" : "Hari", "given" : "Pertti", "non-dropping-particle" : "", "parse-names" : false, "suffix" : "" }, { "dropping-particle" : "", "family" : "Nikinmaa", "given" : "Eero", "non-dropping-particle" : "", "parse-names" : false, "suffix" : "" } ], "container-title" : "Boreal environment research", "id" : "ITEM-1", "issue" : "August", "issued" : { "date-parts" : [ [ "2009" ] ] }, "page" : "761-783", "title" : "CO 2 exchange and component CO 2 fl uxes of a boreal Scots pine forest", "type" : "article-journal", "volume" : "14" }, "uris" : [ "http://www.mendeley.com/documents/?uuid=8c428864-1070-499c-a0bb-73410e523377" ] } ], "mendeley" : { "formattedCitation" : "(Kolari et al., 2009)", "plainTextFormattedCitation" : "(Kolari et al., 2009)", "previouslyFormattedCitation" : "(Kolari et al., 2009)" }, "properties" : { "noteIndex" : 0 }, "schema" : "https://github.com/citation-style-language/schema/raw/master/csl-citation.json" }</w:instrText>
            </w:r>
            <w:r>
              <w:rPr>
                <w:sz w:val="16"/>
                <w:szCs w:val="16"/>
              </w:rPr>
              <w:fldChar w:fldCharType="separate"/>
            </w:r>
            <w:r w:rsidRPr="00161787">
              <w:rPr>
                <w:noProof/>
                <w:sz w:val="16"/>
                <w:szCs w:val="16"/>
              </w:rPr>
              <w:t>(Kolari et al., 2009)</w:t>
            </w:r>
            <w:r>
              <w:rPr>
                <w:sz w:val="16"/>
                <w:szCs w:val="16"/>
              </w:rPr>
              <w:fldChar w:fldCharType="end"/>
            </w:r>
          </w:p>
        </w:tc>
        <w:tc>
          <w:tcPr>
            <w:tcW w:w="8533" w:type="dxa"/>
            <w:gridSpan w:val="2"/>
          </w:tcPr>
          <w:p w:rsidR="004165AB" w:rsidRPr="0007052E" w:rsidRDefault="004165AB" w:rsidP="00D05EC0">
            <w:pPr>
              <w:rPr>
                <w:sz w:val="16"/>
                <w:szCs w:val="16"/>
              </w:rPr>
            </w:pPr>
            <w:r w:rsidRPr="00161787">
              <w:rPr>
                <w:sz w:val="16"/>
                <w:szCs w:val="16"/>
              </w:rPr>
              <w:t>Kolari, P., Kulmala, L., Pumpanen, J., Launiainen, S., Ilvesniemi, H., Hari, P. and Nikinmaa, E.: CO 2 exchange and component CO 2 fl uxes of a boreal Scots pine forest, Boreal Environ. Res., 14(August), 761–783, 2009.</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07</w:t>
            </w:r>
          </w:p>
        </w:tc>
        <w:tc>
          <w:tcPr>
            <w:tcW w:w="1833" w:type="dxa"/>
            <w:gridSpan w:val="2"/>
          </w:tcPr>
          <w:p w:rsidR="004165AB" w:rsidRDefault="00944AF7" w:rsidP="009921BD">
            <w:pPr>
              <w:rPr>
                <w:sz w:val="16"/>
                <w:szCs w:val="16"/>
              </w:rPr>
            </w:pPr>
            <w:r>
              <w:rPr>
                <w:rFonts w:hint="eastAsia"/>
                <w:sz w:val="16"/>
                <w:szCs w:val="16"/>
              </w:rPr>
              <w:t>5011</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134/S1064229309130079", "ISSN" : "1064-2293", "author" : [ { "dropping-particle" : "", "family" : "Molchanov", "given" : "A. G.", "non-dropping-particle" : "", "parse-names" : false, "suffix" : "" } ], "container-title" : "Eurasian Soil Science", "id" : "ITEM-1", "issue" : "13", "issued" : { "date-parts" : [ [ "2009" ] ] }, "page" : "1470-1478", "title" : "CO2 emission from the surface of dark gray forest soils of the forest steppe and sandy soddy-podzolic soils of the southern taiga", "type" : "article-journal", "volume" : "42" }, "uris" : [ "http://www.mendeley.com/documents/?uuid=9e655d7d-f576-4fff-b38a-ac306a09f404" ] } ], "mendeley" : { "formattedCitation" : "(Molchanov, 2009)", "plainTextFormattedCitation" : "(Molchanov, 2009)", "previouslyFormattedCitation" : "(Molchanov, 2009)" }, "properties" : { "noteIndex" : 0 }, "schema" : "https://github.com/citation-style-language/schema/raw/master/csl-citation.json" }</w:instrText>
            </w:r>
            <w:r>
              <w:rPr>
                <w:sz w:val="16"/>
                <w:szCs w:val="16"/>
              </w:rPr>
              <w:fldChar w:fldCharType="separate"/>
            </w:r>
            <w:r w:rsidRPr="00161787">
              <w:rPr>
                <w:noProof/>
                <w:sz w:val="16"/>
                <w:szCs w:val="16"/>
              </w:rPr>
              <w:t>(Molchanov, 2009)</w:t>
            </w:r>
            <w:r>
              <w:rPr>
                <w:sz w:val="16"/>
                <w:szCs w:val="16"/>
              </w:rPr>
              <w:fldChar w:fldCharType="end"/>
            </w:r>
          </w:p>
        </w:tc>
        <w:tc>
          <w:tcPr>
            <w:tcW w:w="8533" w:type="dxa"/>
            <w:gridSpan w:val="2"/>
          </w:tcPr>
          <w:p w:rsidR="004165AB" w:rsidRPr="0007052E" w:rsidRDefault="004165AB" w:rsidP="009921BD">
            <w:pPr>
              <w:rPr>
                <w:sz w:val="16"/>
                <w:szCs w:val="16"/>
              </w:rPr>
            </w:pPr>
            <w:r w:rsidRPr="00161787">
              <w:rPr>
                <w:sz w:val="16"/>
                <w:szCs w:val="16"/>
              </w:rPr>
              <w:t>Molchanov, A. G.: CO2 emission from the surface of dark gray forest soils of the forest steppe and sandy soddy-podzolic soils of the southern taiga, Eurasian Soil Sci., 42(13), 1470–1478, doi:10.1134/S1064229309130079, 2009.</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08</w:t>
            </w:r>
          </w:p>
        </w:tc>
        <w:tc>
          <w:tcPr>
            <w:tcW w:w="1833" w:type="dxa"/>
            <w:gridSpan w:val="2"/>
          </w:tcPr>
          <w:p w:rsidR="004165AB" w:rsidRDefault="00944AF7" w:rsidP="009921BD">
            <w:pPr>
              <w:rPr>
                <w:sz w:val="16"/>
                <w:szCs w:val="16"/>
              </w:rPr>
            </w:pPr>
            <w:r>
              <w:rPr>
                <w:rFonts w:hint="eastAsia"/>
                <w:sz w:val="16"/>
                <w:szCs w:val="16"/>
              </w:rPr>
              <w:t>5262</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16/j.soilbio.2008.12.026", "ISBN" : "0038-0717", "ISSN" : "00380717", "abstract" : "The partitioning of ecosystem respiration (ER) into plant respiration (PR), aboveground-part respiration (AGR), root respiration (RR), and microbial respiration (MR) components is crucial for understanding the responses of carbon cycling in terrestrial ecosystems to climate change. Here, we present the ER-PB/AGB regression method, which is a modification of the SR-BGB method (PB, plant biomass; AGB, aboveground biomass; SR, soil respiration; BGB, belowground biomass) and is based on the assumption of a linear relationship between biomass and respiration rate for the partitioning of ER into PR, AGR, RR, and MR. Diurnal measurements of CO2 flux and biomass analysis were conducted in three Kobresia (Kobresia pygmaea, Kobresia humilis, and Kobresia tibetica) meadows on the Qinghai-Tibetan Plateau. We found significant linear relationships between ER and PB/AGB in the three meadows. However, the relationships between measured SR and BGB were either not significant or lower than those between ER and PB/AGB. The relative contributions of respiration components (AGR, RR, MR) to ER decreased consistently in the order AGR &gt; MR &gt; RR in the three Kobresia meadows. The contributions of RR and MR to SR calculated by the proposed ER-PB/AGB method differed widely among the three meadows and were consistently higher (RR) and lower (MR) than those by the SR-BGB method in all three meadows. Compared with the SR-BGB technique, our ER-PB/AGB regression method proved capable of determining more accurately the temporal changes in a larger number of respiration components. ?? 2008 Elsevier Ltd. All rights reserved.", "author" : [ { "dropping-particle" : "", "family" : "Zhang", "given" : "Pengcheng", "non-dropping-particle" : "", "parse-names" : false, "suffix" : "" }, { "dropping-particle" : "", "family" : "Tang", "given" : "Yanhong", "non-dropping-particle" : "", "parse-names" : false, "suffix" : "" }, { "dropping-particle" : "", "family" : "Hirota", "given" : "Mitsuru", "non-dropping-particle" : "", "parse-names" : false, "suffix" : "" }, { "dropping-particle" : "", "family" : "Yamamoto", "given" : "Akinori", "non-dropping-particle" : "", "parse-names" : false, "suffix" : "" }, { "dropping-particle" : "", "family" : "Mariko", "given" : "Shigeru", "non-dropping-particle" : "", "parse-names" : false, "suffix" : "" } ], "container-title" : "Soil Biology and Biochemistry", "id" : "ITEM-1", "issue" : "4", "issued" : { "date-parts" : [ [ "2009" ] ] }, "page" : "663-670", "publisher" : "Elsevier Ltd", "title" : "Use of a regression method to partition sources of ecosystem respiration in an alpine meadow", "type" : "article-journal", "volume" : "41" }, "uris" : [ "http://www.mendeley.com/documents/?uuid=1ee54b27-8cc2-4548-9d5b-9e8695328a2a" ] } ], "mendeley" : { "formattedCitation" : "(Zhang et al., 2009)", "plainTextFormattedCitation" : "(Zhang et al., 2009)", "previouslyFormattedCitation" : "(Zhang et al., 2009)" }, "properties" : { "noteIndex" : 0 }, "schema" : "https://github.com/citation-style-language/schema/raw/master/csl-citation.json" }</w:instrText>
            </w:r>
            <w:r>
              <w:rPr>
                <w:sz w:val="16"/>
                <w:szCs w:val="16"/>
              </w:rPr>
              <w:fldChar w:fldCharType="separate"/>
            </w:r>
            <w:r w:rsidRPr="000F7B92">
              <w:rPr>
                <w:noProof/>
                <w:sz w:val="16"/>
                <w:szCs w:val="16"/>
              </w:rPr>
              <w:t>(Zhang et al., 2009)</w:t>
            </w:r>
            <w:r>
              <w:rPr>
                <w:sz w:val="16"/>
                <w:szCs w:val="16"/>
              </w:rPr>
              <w:fldChar w:fldCharType="end"/>
            </w:r>
          </w:p>
        </w:tc>
        <w:tc>
          <w:tcPr>
            <w:tcW w:w="8533" w:type="dxa"/>
            <w:gridSpan w:val="2"/>
          </w:tcPr>
          <w:p w:rsidR="004165AB" w:rsidRPr="0007052E" w:rsidRDefault="004165AB" w:rsidP="009921BD">
            <w:pPr>
              <w:rPr>
                <w:sz w:val="16"/>
                <w:szCs w:val="16"/>
              </w:rPr>
            </w:pPr>
            <w:r w:rsidRPr="000F7B92">
              <w:rPr>
                <w:sz w:val="16"/>
                <w:szCs w:val="16"/>
              </w:rPr>
              <w:t>Zhang, P., Tang, Y., Hirota, M., Yamamoto, A. and Mariko, S.: Use of a regression method to partition sources of ecosystem respiration in an alpine meadow, Soil Biol. Biochem., 41(4), 663–670, doi:10.1016/j.soilbio.2008.12.026, 2009.</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09</w:t>
            </w:r>
          </w:p>
        </w:tc>
        <w:tc>
          <w:tcPr>
            <w:tcW w:w="1833" w:type="dxa"/>
            <w:gridSpan w:val="2"/>
          </w:tcPr>
          <w:p w:rsidR="004165AB" w:rsidRDefault="00944AF7" w:rsidP="009921BD">
            <w:pPr>
              <w:rPr>
                <w:sz w:val="16"/>
                <w:szCs w:val="16"/>
              </w:rPr>
            </w:pPr>
            <w:r>
              <w:rPr>
                <w:rFonts w:hint="eastAsia"/>
                <w:sz w:val="16"/>
                <w:szCs w:val="16"/>
              </w:rPr>
              <w:t>5309</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16/j.soilbio.2009.11.013", "ISBN" : "0038-0717", "ISSN" : "00380717", "abstract" : "A study was conducted in a Setaria italica (L.) Beauv. cropland on the Loess Plateau in order to partition total soil respiration (Rt) into microbial respiration (Rm) and root respiration (Rr) and to determine the carbon balance of the cropland ecosystem. A trenching method with micro-pore mesh was used to create root-free soil cores. Differences between mesh and non-mesh treatments were used to determine root respiration. Similar pattern was found in the diurnal variation of Rt and Rm with the minimum values at 3:00-6:00\u00a0h and the maximum at 13:00-15:00\u00a0h. The diurnal pattern of Rr was completely different, the minimum values appeared at 11:00-13:00\u00a0h and the maximum at 0:00-3:00\u00a0h. Soil temperature exerted predominant control over the diurnal variations of Rt and Rm. The daily mean values of Rt, Rm and Rr were close to the measurements taken at 9:00\u00a0h. On the seasonal scale, Rm was strongly dependent on soil temperature, with higher correlation with 2-cm-depth temperature (r2\u00a0=\u00a00.79, P\u00a0&lt;\u00a00.001) than with 5-cm-depth temperature. When the effects of both soil temperature and moisture were considered, a linear model provided more accurate prediction of Rm (r2\u00a0=\u00a00.83, P\u00a0&lt;\u00a00.0001). Root respiration (Rr) exhibited pronounced daily variation corresponding to changes in photosynthesis and seasonal variation related to crop phenological development. The seasonal variation in Rr was strongly correlated with leaf area index (LAI) (r2\u00a0=\u00a00.85, P\u00a0&lt;\u00a00.05), and also positively, but marginally correlated with root biomass (RB, P\u00a0=\u00a00.073). Contribution of root respiration to total soil respiration (Rr/Rt ratio) showed pronounced diurnal and seasonal variations. The daily mean values of Rr/Rt ratios were close to the values obtained at 9:00\u00a0h. In different phenological stages, Rr/Rt ratios ranged from 22.3% to 86.6%; over the entire growing season, the mean Rr/Rt ratio was 67.3%. Total annual loss of C due to Rm in 2007 was estimated to be 121.3\u00a0g\u00a0C\u00a0m-2 at the study site, while the annual NPP (net primary production) was 262.1\u00a0g\u00a0C\u00a0m-2. The cropland system thus showed net carbon input of 140.8\u00a0g\u00a0C\u00a0m-2. \u00a9 2009 Elsevier Ltd. All rights reserved.", "author" : [ { "dropping-particle" : "", "family" : "Li", "given" : "Xudong", "non-dropping-particle" : "", "parse-names" : false, "suffix" : "" }, { "dropping-particle" : "", "family" : "Fu", "given" : "Hua", "non-dropping-particle" : "", "parse-names" : false, "suffix" : "" }, { "dropping-particle" : "", "family" : "Guo", "given" : "Ding", "non-dropping-particle" : "", "parse-names" : false, "suffix" : "" }, { "dropping-particle" : "", "family" : "Li", "given" : "Xiaodong", "non-dropping-particle" : "", "parse-names" : false, "suffix" : "" }, { "dropping-particle" : "", "family" : "Wan", "given" : "Changgui", "non-dropping-particle" : "", "parse-names" : false, "suffix" : "" } ], "container-title" : "Soil Biology and Biochemistry", "id" : "ITEM-1", "issue" : "2", "issued" : { "date-parts" : [ [ "2010" ] ] }, "page" : "337-346", "publisher" : "Elsevier Ltd", "title" : "Partitioning soil respiration and assessing the carbon balance in a Setaria italica (L.) Beauv. Cropland on the Loess Plateau, Northern China", "type" : "article-journal", "volume" : "42" }, "uris" : [ "http://www.mendeley.com/documents/?uuid=18920953-8de6-4be4-b5d7-0ec1167563ef" ] } ], "mendeley" : { "formattedCitation" : "(Li et al., 2010b)", "plainTextFormattedCitation" : "(Li et al., 2010b)", "previouslyFormattedCitation" : "(Li et al., 2010b)" }, "properties" : { "noteIndex" : 0 }, "schema" : "https://github.com/citation-style-language/schema/raw/master/csl-citation.json" }</w:instrText>
            </w:r>
            <w:r>
              <w:rPr>
                <w:sz w:val="16"/>
                <w:szCs w:val="16"/>
              </w:rPr>
              <w:fldChar w:fldCharType="separate"/>
            </w:r>
            <w:r w:rsidRPr="00CC0646">
              <w:rPr>
                <w:noProof/>
                <w:sz w:val="16"/>
                <w:szCs w:val="16"/>
              </w:rPr>
              <w:t>(Li et al., 2010b)</w:t>
            </w:r>
            <w:r>
              <w:rPr>
                <w:sz w:val="16"/>
                <w:szCs w:val="16"/>
              </w:rPr>
              <w:fldChar w:fldCharType="end"/>
            </w:r>
          </w:p>
        </w:tc>
        <w:tc>
          <w:tcPr>
            <w:tcW w:w="8533" w:type="dxa"/>
            <w:gridSpan w:val="2"/>
          </w:tcPr>
          <w:p w:rsidR="004165AB" w:rsidRPr="0007052E" w:rsidRDefault="004165AB" w:rsidP="009921BD">
            <w:pPr>
              <w:rPr>
                <w:sz w:val="16"/>
                <w:szCs w:val="16"/>
              </w:rPr>
            </w:pPr>
            <w:r w:rsidRPr="000F7B92">
              <w:rPr>
                <w:sz w:val="16"/>
                <w:szCs w:val="16"/>
              </w:rPr>
              <w:t>Li, X., Fu, H., Guo, D., Li, X. and Wan, C.: Partitioning soil respiration and assessing the carbon balance in a Setaria italica (L.) Beauv. Cropland on the Loess Plateau, Northern China, Soil Biol. Biochem., 42(2), 337–346, doi:10.1016/j.soilbio.2009.11.013, 2010.</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10</w:t>
            </w:r>
          </w:p>
        </w:tc>
        <w:tc>
          <w:tcPr>
            <w:tcW w:w="1833" w:type="dxa"/>
            <w:gridSpan w:val="2"/>
          </w:tcPr>
          <w:p w:rsidR="004165AB" w:rsidRDefault="00944AF7" w:rsidP="009921BD">
            <w:pPr>
              <w:rPr>
                <w:sz w:val="16"/>
                <w:szCs w:val="16"/>
              </w:rPr>
            </w:pPr>
            <w:r>
              <w:rPr>
                <w:rFonts w:hint="eastAsia"/>
                <w:sz w:val="16"/>
                <w:szCs w:val="16"/>
              </w:rPr>
              <w:t>5441</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07/s11434-009-0452-4", "ISBN" : "1001-6538", "ISSN" : "10016538", "abstract" : "Climate change can significantly affect carbon cycling of forest ecosystems. The diurnal and seasonal dynamics of soil respiration (R (s)) in Cinnamomum camphora and Liquidambar formosana forests were investigated by using infrared gas exchange analyzer of Li-Cor 6400-09 each month in 2006. Soil temperature and moisture were also measured. Diurnal variations in R (s) varied with daily soil temperature in the two forests. Across the growing season, soil respiration peaked on July 28 due to higher soil temperature and moisture conditions. Seasonal R (s) variations were predominantly influenced by soil temperature. Seasonal soil respirations in C. camphora and L. formosana forests were strongly related to soil temperature (x) at 5-cm depth (R (s) = 0.1598e(0.1377x) (R (2) = 0.9289, P = 0.001) and R (s) = 0.2177e(0.0962x) (R (2) = 0.927, P = 0.000)), while annual mean R (s) rate was 2.614 and 1.397 mu mol m(-2) s(-1) and Q (10) values was 3.96 and 2.62 for the two forests, respectively. However, R (s) was not influenced by seasonal changes in soil moisture (w) in the two forests in 2006. We developed two equations (R (s) = -0.020w (2)+0.497w+0.562 (R (2) = 0.109, P &gt; 0.05), R (s) = -0.001w (2)+0.072w+0.731(R (2) = 0.053, P &gt; 0.05)) to describe the relationship between R (s) and soil moisture. A positive relationship between R (s) and soil moisture were observed when soil moisture was below 12.43% and 18.00%, but when soil moisture exceeded threshold values of 12.43% and 18.00%, soil moisture became the restraint factor for R (s). Long-term observations of soil respiration and moisture are required to understand the temporal dynamics of soil respiration.", "author" : [ { "dropping-particle" : "", "family" : "Tian", "given" : "Da Lun", "non-dropping-particle" : "", "parse-names" : false, "suffix" : "" }, { "dropping-particle" : "", "family" : "Wang", "given" : "Guang Jun", "non-dropping-particle" : "", "parse-names" : false, "suffix" : "" }, { "dropping-particle" : "De", "family" : "Yan", "given" : "Wen", "non-dropping-particle" : "", "parse-names" : false, "suffix" : "" }, { "dropping-particle" : "", "family" : "Xiang", "given" : "Wen Hua", "non-dropping-particle" : "", "parse-names" : false, "suffix" : "" }, { "dropping-particle" : "", "family" : "Peng", "given" : "Chang Hui", "non-dropping-particle" : "", "parse-names" : false, "suffix" : "" } ], "container-title" : "Chinese Science Bulletin", "id" : "ITEM-1", "issue" : "8", "issued" : { "date-parts" : [ [ "2010" ] ] }, "page" : "736-743", "title" : "Soil respiration dynamics in cinnamomum camphora forest and a nearby liquidambar formosana forest in Subtropical China", "type" : "article-journal", "volume" : "55" }, "uris" : [ "http://www.mendeley.com/documents/?uuid=5bc9bb2c-f399-411c-9f02-641900d9d7c9" ] } ], "mendeley" : { "formattedCitation" : "(Tian et al., 2010)", "plainTextFormattedCitation" : "(Tian et al., 2010)", "previouslyFormattedCitation" : "(Tian et al., 2010)" }, "properties" : { "noteIndex" : 0 }, "schema" : "https://github.com/citation-style-language/schema/raw/master/csl-citation.json" }</w:instrText>
            </w:r>
            <w:r>
              <w:rPr>
                <w:sz w:val="16"/>
                <w:szCs w:val="16"/>
              </w:rPr>
              <w:fldChar w:fldCharType="separate"/>
            </w:r>
            <w:r w:rsidRPr="000F7B92">
              <w:rPr>
                <w:noProof/>
                <w:sz w:val="16"/>
                <w:szCs w:val="16"/>
              </w:rPr>
              <w:t>(Tian et al., 2010)</w:t>
            </w:r>
            <w:r>
              <w:rPr>
                <w:sz w:val="16"/>
                <w:szCs w:val="16"/>
              </w:rPr>
              <w:fldChar w:fldCharType="end"/>
            </w:r>
          </w:p>
        </w:tc>
        <w:tc>
          <w:tcPr>
            <w:tcW w:w="8533" w:type="dxa"/>
            <w:gridSpan w:val="2"/>
          </w:tcPr>
          <w:p w:rsidR="004165AB" w:rsidRPr="0007052E" w:rsidRDefault="004165AB" w:rsidP="009921BD">
            <w:pPr>
              <w:rPr>
                <w:sz w:val="16"/>
                <w:szCs w:val="16"/>
              </w:rPr>
            </w:pPr>
            <w:r w:rsidRPr="000F7B92">
              <w:rPr>
                <w:sz w:val="16"/>
                <w:szCs w:val="16"/>
              </w:rPr>
              <w:t>Tian, D. L., Wang, G. J., Yan, W. De, Xiang, W. H. and Peng, C. H.: Soil respiration dynamics in cinnamomum camphora forest and a nearby liquidambar formosana forest in Subtropical China, Chinese Sci. Bull., 55(8), 736–743, doi:10.1007/s11434-009-0452-4, 2010.</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11</w:t>
            </w:r>
          </w:p>
        </w:tc>
        <w:tc>
          <w:tcPr>
            <w:tcW w:w="1833" w:type="dxa"/>
            <w:gridSpan w:val="2"/>
          </w:tcPr>
          <w:p w:rsidR="004165AB" w:rsidRDefault="00944AF7" w:rsidP="009921BD">
            <w:pPr>
              <w:rPr>
                <w:sz w:val="16"/>
                <w:szCs w:val="16"/>
              </w:rPr>
            </w:pPr>
            <w:r>
              <w:rPr>
                <w:rFonts w:hint="eastAsia"/>
                <w:sz w:val="16"/>
                <w:szCs w:val="16"/>
              </w:rPr>
              <w:t>5442</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uthor" : [ { "dropping-particle" : "", "family" : "Gao", "given" : "Huiyi", "non-dropping-particle" : "", "parse-names" : false, "suffix" : "" }, { "dropping-particle" : "", "family" : "Guo", "given" : "Shengli", "non-dropping-particle" : "", "parse-names" : false, "suffix" : "" }, { "dropping-particle" : "", "family" : "Liu", "given" : "Wenzhao", "non-dropping-particle" : "", "parse-names" : false, "suffix" : "" }, { "dropping-particle" : "", "family" : "Che", "given" : "Shengguo", "non-dropping-particle" : "", "parse-names" : false, "suffix" : "" } ], "container-title" : "Environmental Science", "id" : "ITEM-1", "issue" : "2", "issued" : { "date-parts" : [ [ "2010" ] ] }, "page" : "390-396", "title" : "Effects of Nitrogen Rates on Soil Respiration in Winter Wheat Cropping System in Semi-Arid Regions on Loess Plateau", "type" : "article-journal", "volume" : "31" }, "uris" : [ "http://www.mendeley.com/documents/?uuid=cca1b505-7c91-4ce2-b896-69c60f3de7ae" ] } ], "mendeley" : { "formattedCitation" : "(Gao et al., 2010)", "plainTextFormattedCitation" : "(Gao et al., 2010)", "previouslyFormattedCitation" : "(Gao et al., 2010)" }, "properties" : { "noteIndex" : 0 }, "schema" : "https://github.com/citation-style-language/schema/raw/master/csl-citation.json" }</w:instrText>
            </w:r>
            <w:r>
              <w:rPr>
                <w:sz w:val="16"/>
                <w:szCs w:val="16"/>
              </w:rPr>
              <w:fldChar w:fldCharType="separate"/>
            </w:r>
            <w:r w:rsidRPr="000F7B92">
              <w:rPr>
                <w:noProof/>
                <w:sz w:val="16"/>
                <w:szCs w:val="16"/>
              </w:rPr>
              <w:t>(Gao et al., 2010)</w:t>
            </w:r>
            <w:r>
              <w:rPr>
                <w:sz w:val="16"/>
                <w:szCs w:val="16"/>
              </w:rPr>
              <w:fldChar w:fldCharType="end"/>
            </w:r>
          </w:p>
        </w:tc>
        <w:tc>
          <w:tcPr>
            <w:tcW w:w="8533" w:type="dxa"/>
            <w:gridSpan w:val="2"/>
          </w:tcPr>
          <w:p w:rsidR="004165AB" w:rsidRPr="0007052E" w:rsidRDefault="004165AB" w:rsidP="009921BD">
            <w:pPr>
              <w:rPr>
                <w:sz w:val="16"/>
                <w:szCs w:val="16"/>
              </w:rPr>
            </w:pPr>
            <w:r w:rsidRPr="000F7B92">
              <w:rPr>
                <w:sz w:val="16"/>
                <w:szCs w:val="16"/>
              </w:rPr>
              <w:t>Gao, H., Guo, S., Liu, W. and Che, S.: Effects of Nitrogen Rates on Soil Respiration in Winter Wheat Cropping System in Semi-Arid Regions on Loess Plateau, Environ. Sci., 31(2), 390–396, 2010.</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12</w:t>
            </w:r>
          </w:p>
        </w:tc>
        <w:tc>
          <w:tcPr>
            <w:tcW w:w="1833" w:type="dxa"/>
            <w:gridSpan w:val="2"/>
          </w:tcPr>
          <w:p w:rsidR="004165AB" w:rsidRDefault="00944AF7" w:rsidP="009921BD">
            <w:pPr>
              <w:rPr>
                <w:sz w:val="16"/>
                <w:szCs w:val="16"/>
              </w:rPr>
            </w:pPr>
            <w:r>
              <w:rPr>
                <w:rFonts w:hint="eastAsia"/>
                <w:sz w:val="16"/>
                <w:szCs w:val="16"/>
              </w:rPr>
              <w:t>5512</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17/S000748530002229X", "ISBN" : "1111111111", "ISSN" : "10058850", "PMID" : "2642992", "abstract" : "Shallow seam coal field has the largest coal reserve in China. Mining in shallow depth causes serious problems, and subsurface dewatering is a major issue. In this paper, the physical simulating models were prepared to study overburden movement and aquiclude stability in the shallow seam mining of Yushuwan Coalfield, China. According to the characteristic of clay aquiclude and bedrock in the overburden, the proper simulation materials for simulating the plastic clay aquiclude layers and brittle bedrock layers were determined by the stress-strain tests and hydrophilic tests. The physical simulating models of solid medium and two phases of solid-liquid medium were carried out to simulate the failure and caving process of the roof and overburden, as well as the subsurface water seeping. Based on the simulation, it was found that the movement of clay aquiclude follows the movement of the underlying bedrock layers. The stability of aquiclude is mainly affected by cracks in fracture zone. The tests also showed that the best way to control the stability of aquiclude is to reduce the subsiding gradient, and there is a possibility of ground water conservation under longwall mining in Yushuwan Mine. This research provides a foundation for further study on mining dewatering and water conservation.", "author" : [ { "dropping-particle" : "", "family" : "Zhang", "given" : "LiHua", "non-dropping-particle" : "", "parse-names" : false, "suffix" : "" }, { "dropping-particle" : "", "family" : "Chen", "given" : "YaNing", "non-dropping-particle" : "", "parse-names" : false, "suffix" : "" }, { "dropping-particle" : "", "family" : "RuiFeng", "given" : "Zhao", "non-dropping-particle" : "", "parse-names" : false, "suffix" : "" }, { "dropping-particle" : "", "family" : "Li", "given" : "WeiHong", "non-dropping-particle" : "", "parse-names" : false, "suffix" : "" }, { "dropping-particle" : "", "family" : "ZhongKui", "given" : "Xie", "non-dropping-particle" : "", "parse-names" : false, "suffix" : "" } ], "container-title" : "Chinese Journal of Plant Ecology", "id" : "ITEM-1", "issue" : "5", "issued" : { "date-parts" : [ [ "2010" ] ] }, "page" : "526-534", "title" : "Analysis of soil CO2 efflux in Populus and Ulmus pumila planting shelterbelts in arid region, China", "type" : "article-journal", "volume" : "34" }, "uris" : [ "http://www.mendeley.com/documents/?uuid=d42acd30-1b64-48f3-9e62-02be6a0c1457" ] } ], "mendeley" : { "formattedCitation" : "(Zhang et al., 2010)", "plainTextFormattedCitation" : "(Zhang et al., 2010)", "previouslyFormattedCitation" : "(Zhang et al., 2010)" }, "properties" : { "noteIndex" : 0 }, "schema" : "https://github.com/citation-style-language/schema/raw/master/csl-citation.json" }</w:instrText>
            </w:r>
            <w:r>
              <w:rPr>
                <w:sz w:val="16"/>
                <w:szCs w:val="16"/>
              </w:rPr>
              <w:fldChar w:fldCharType="separate"/>
            </w:r>
            <w:r w:rsidRPr="00CC0646">
              <w:rPr>
                <w:noProof/>
                <w:sz w:val="16"/>
                <w:szCs w:val="16"/>
              </w:rPr>
              <w:t>(Zhang et al., 2010)</w:t>
            </w:r>
            <w:r>
              <w:rPr>
                <w:sz w:val="16"/>
                <w:szCs w:val="16"/>
              </w:rPr>
              <w:fldChar w:fldCharType="end"/>
            </w:r>
          </w:p>
        </w:tc>
        <w:tc>
          <w:tcPr>
            <w:tcW w:w="8533" w:type="dxa"/>
            <w:gridSpan w:val="2"/>
          </w:tcPr>
          <w:p w:rsidR="004165AB" w:rsidRPr="0007052E" w:rsidRDefault="004165AB" w:rsidP="009921BD">
            <w:pPr>
              <w:rPr>
                <w:sz w:val="16"/>
                <w:szCs w:val="16"/>
              </w:rPr>
            </w:pPr>
            <w:r w:rsidRPr="00CC0646">
              <w:rPr>
                <w:sz w:val="16"/>
                <w:szCs w:val="16"/>
              </w:rPr>
              <w:t>Zhang, L., Chen, Y., RuiFeng, Z., Li, W. and ZhongKui, X.: Analysis of soil CO2 efflux in Populus and Ulmus pumila planting shelterbelts in arid region, China, Chinese J. Plant Ecol., 34(5), 526–534, doi:10.1017/S000748530002229X, 2010.</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13</w:t>
            </w:r>
          </w:p>
        </w:tc>
        <w:tc>
          <w:tcPr>
            <w:tcW w:w="1833" w:type="dxa"/>
            <w:gridSpan w:val="2"/>
          </w:tcPr>
          <w:p w:rsidR="004165AB" w:rsidRDefault="00944AF7" w:rsidP="009921BD">
            <w:pPr>
              <w:rPr>
                <w:sz w:val="16"/>
                <w:szCs w:val="16"/>
              </w:rPr>
            </w:pPr>
            <w:r>
              <w:rPr>
                <w:rFonts w:hint="eastAsia"/>
                <w:sz w:val="16"/>
                <w:szCs w:val="16"/>
              </w:rPr>
              <w:t>5587</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111/j.1365-2486.2009.02121.x", "ISBN" : "1365-2486", "ISSN" : "13541013", "abstract" : "Our objective was to test how a long-term increased water limitation affects structural and functional properties of a Mediterranean ecosystem, and how these changes modify the response of the main carbon fluxes to climatic controls. In 2003, a 27% throughfall exclusion experiment was installed in a Quercus ilex L. forest in France. Gross primary production (GPP), ecosystem respiration (R-ECO) and net ecosystem exchange (NEE) were estimated in a control and a dry treatment. Decreasing throughfall decreased GPP by 14% and had a smaller effect on R-ECO (-12%), especially soil respiration R-S (-11%). Interannual variability of GPP (29%) was higher than for R-ECO (12%). Error propagation was used to estimates uncertainties in the NEE fluxes, which ranged from 3% to 10% in the control treatment but up to 167% for NEE in the dry treatment because more steps and data types were involved in the scaling. After 3 years of throughfall exclusion, we found no acclimation of R-S to climatic drivers. Functional properties of the response of R-S to soil water, temperature and rain pulse remained similar in the control and the dry treatments. A diurnal clockwise hysteresis in R-S was probably controlled by canopy photosynthesis with a 3 h lag. The proportion of diurnal variation of respiration due to photosynthesis was similar in all treatments (4-5%). Because of the characteristic of rain in Mediterranean climates, a continuous decrease of water input in these environments have an effect on topsoil water and consequently on R-S only during short periods when rainfall is characterized by infrequent and small events that does not allow the topsoil to reach field capacity and does not allow to dry completely. However, in the longer term, we expect a stronger decrease in R-S in the dry treatment driven by the decrease in GPP.", "author" : [ { "dropping-particle" : "", "family" : "Misson", "given" : "Laurent", "non-dropping-particle" : "", "parse-names" : false, "suffix" : "" }, { "dropping-particle" : "", "family" : "Rocheteau", "given" : "Alain", "non-dropping-particle" : "", "parse-names" : false, "suffix" : "" }, { "dropping-particle" : "", "family" : "Rambal", "given" : "Serge", "non-dropping-particle" : "", "parse-names" : false, "suffix" : "" }, { "dropping-particle" : "", "family" : "Ourcival", "given" : "Jean Marc", "non-dropping-particle" : "", "parse-names" : false, "suffix" : "" }, { "dropping-particle" : "", "family" : "Limousin", "given" : "Jean Marc", "non-dropping-particle" : "", "parse-names" : false, "suffix" : "" }, { "dropping-particle" : "", "family" : "Rodriguez", "given" : "Raquel", "non-dropping-particle" : "", "parse-names" : false, "suffix" : "" } ], "container-title" : "Global Change Biology", "id" : "ITEM-1", "issue" : "9", "issued" : { "date-parts" : [ [ "2010" ] ] }, "page" : "2461-2475", "title" : "Functional changes in the control of carbon fluxes after 3 years of increased drought in a Mediterranean evergreen forest?", "type" : "article-journal", "volume" : "16" }, "uris" : [ "http://www.mendeley.com/documents/?uuid=cc25a924-409f-4e28-a086-889ddc89d4f5" ] } ], "mendeley" : { "formattedCitation" : "(Misson et al., 2010)", "plainTextFormattedCitation" : "(Misson et al., 2010)", "previouslyFormattedCitation" : "(Misson et al., 2010)" }, "properties" : { "noteIndex" : 0 }, "schema" : "https://github.com/citation-style-language/schema/raw/master/csl-citation.json" }</w:instrText>
            </w:r>
            <w:r>
              <w:rPr>
                <w:sz w:val="16"/>
                <w:szCs w:val="16"/>
              </w:rPr>
              <w:fldChar w:fldCharType="separate"/>
            </w:r>
            <w:r w:rsidRPr="00CC0646">
              <w:rPr>
                <w:noProof/>
                <w:sz w:val="16"/>
                <w:szCs w:val="16"/>
              </w:rPr>
              <w:t>(Misson et al., 2010)</w:t>
            </w:r>
            <w:r>
              <w:rPr>
                <w:sz w:val="16"/>
                <w:szCs w:val="16"/>
              </w:rPr>
              <w:fldChar w:fldCharType="end"/>
            </w:r>
          </w:p>
        </w:tc>
        <w:tc>
          <w:tcPr>
            <w:tcW w:w="8533" w:type="dxa"/>
            <w:gridSpan w:val="2"/>
          </w:tcPr>
          <w:p w:rsidR="004165AB" w:rsidRPr="0007052E" w:rsidRDefault="004165AB" w:rsidP="009921BD">
            <w:pPr>
              <w:rPr>
                <w:sz w:val="16"/>
                <w:szCs w:val="16"/>
              </w:rPr>
            </w:pPr>
            <w:r w:rsidRPr="00CC0646">
              <w:rPr>
                <w:sz w:val="16"/>
                <w:szCs w:val="16"/>
              </w:rPr>
              <w:t>Misson, L., Rocheteau, A., Rambal, S., Ourcival, J. M., Limousin, J. M. and Rodriguez, R.: Functional changes in the control of carbon fluxes after 3 years of increased drought in a Mediterranean evergreen forest?, Glob. Chang. Biol., 16(9), 2461–2475, doi:10.1111/j.1365-2486.2009.02121.x, 2010.</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14</w:t>
            </w:r>
          </w:p>
        </w:tc>
        <w:tc>
          <w:tcPr>
            <w:tcW w:w="1833" w:type="dxa"/>
            <w:gridSpan w:val="2"/>
          </w:tcPr>
          <w:p w:rsidR="004165AB" w:rsidRDefault="00944AF7" w:rsidP="009921BD">
            <w:pPr>
              <w:rPr>
                <w:sz w:val="16"/>
                <w:szCs w:val="16"/>
              </w:rPr>
            </w:pPr>
            <w:r>
              <w:rPr>
                <w:rFonts w:hint="eastAsia"/>
                <w:sz w:val="16"/>
                <w:szCs w:val="16"/>
              </w:rPr>
              <w:t>5697</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111/j.1365-2486.2010.02159.x", "ISBN" : "1354-1013", "ISSN" : "13541013", "abstract" : "The anthropogenic rise in atmospheric CO2 is expected to impact carbon (C) fluxes not only at ecosystem level but also at the global scale by altering C cycle processes in soils. At the Swiss Canopy Crane (SCC), we examined how 7 years of free air CO2 enrichment (FACE) affected soil CO2 dynamics in a ca. 100-year-old mixed deciduous forest. The use of 13C-depleted CO2 for canopy enrichment allowed us to trace the flow of recently fixed C. In the 7th year of growth at similar to 550 ppm CO2, soil respiratory CO2 consisted of 39% labelled C. During the growing season, soil air CO2 concentration was significantly enhanced under CO2-exposed trees. However, elevated CO2 failed to stimulate cumulative soil respiration (R-s) over the growing season. We found periodic reductions as well as increases in instantaneous rates of R-s in response to elevated CO2, depending on soil temperature and soil volumetric water content (VWC; significant three-way interaction). During wet periods, soil water savings under CO2-enriched trees led to excessive VWC (&gt; 45%) that suppressed R-s. Elevated CO2 stimulated R-s only when VWC was &lt; 40% and concurrent soil temperature was high (&gt; 15 degrees C). Seasonal Q(10) estimates of R-s were significantly lower under elevated (Q(10)=3.30) compared with ambient CO2 (Q(10)=3.97). However, this effect disappeared when three consecutive sampling dates of extremely high VWC were disregarded. This suggests that elevated CO2 affected Q(10) mainly indirectly through changes in VWC. Fine root respiration did not differ significantly between treatments but soil microbial biomass (C-mic) increased by 14% under elevated CO2 (marginally significant). Our findings do not indicate enhanced soil C emissions in such stands under future atmospheric CO2. It remains to be shown whether C losses via leaching of dissolved organic or inorganic C (DOC, DIC) help to balance the C budget in this forest.", "author" : [ { "dropping-particle" : "", "family" : "Bader", "given" : "Martin K. F.", "non-dropping-particle" : "", "parse-names" : false, "suffix" : "" }, { "dropping-particle" : "", "family" : "Korner", "given" : "Christian", "non-dropping-particle" : "", "parse-names" : false, "suffix" : "" } ], "container-title" : "Global Change Biology", "id" : "ITEM-1", "issue" : "10", "issued" : { "date-parts" : [ [ "2010" ] ] }, "page" : "2830-2843", "title" : "No overall stimulation of soil respiration under mature deciduous forest trees after 7 years of CO2 enrichment", "type" : "article-journal", "volume" : "16" }, "uris" : [ "http://www.mendeley.com/documents/?uuid=1dab8e2d-3587-4e6e-bfcc-e3132a2c8a29" ] } ], "mendeley" : { "formattedCitation" : "(Bader and Korner, 2010)", "plainTextFormattedCitation" : "(Bader and Korner, 2010)", "previouslyFormattedCitation" : "(Bader and Korner, 2010)" }, "properties" : { "noteIndex" : 0 }, "schema" : "https://github.com/citation-style-language/schema/raw/master/csl-citation.json" }</w:instrText>
            </w:r>
            <w:r>
              <w:rPr>
                <w:sz w:val="16"/>
                <w:szCs w:val="16"/>
              </w:rPr>
              <w:fldChar w:fldCharType="separate"/>
            </w:r>
            <w:r w:rsidRPr="00CC0646">
              <w:rPr>
                <w:noProof/>
                <w:sz w:val="16"/>
                <w:szCs w:val="16"/>
              </w:rPr>
              <w:t>(Bader and Korner, 2010)</w:t>
            </w:r>
            <w:r>
              <w:rPr>
                <w:sz w:val="16"/>
                <w:szCs w:val="16"/>
              </w:rPr>
              <w:fldChar w:fldCharType="end"/>
            </w:r>
          </w:p>
        </w:tc>
        <w:tc>
          <w:tcPr>
            <w:tcW w:w="8533" w:type="dxa"/>
            <w:gridSpan w:val="2"/>
          </w:tcPr>
          <w:p w:rsidR="004165AB" w:rsidRPr="0007052E" w:rsidRDefault="004165AB" w:rsidP="009921BD">
            <w:pPr>
              <w:rPr>
                <w:sz w:val="16"/>
                <w:szCs w:val="16"/>
              </w:rPr>
            </w:pPr>
            <w:r w:rsidRPr="00CC0646">
              <w:rPr>
                <w:sz w:val="16"/>
                <w:szCs w:val="16"/>
              </w:rPr>
              <w:t>Bader, M. K. F. and Korner, C.: No overall stimulation of soil respiration under mature deciduous forest trees after 7 years of CO2 enrichment, Glob. Chang. Biol., 16(10), 2830–2843, doi:10.1111/j.1365-2486.2010.02159.x, 2010.</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15</w:t>
            </w:r>
          </w:p>
        </w:tc>
        <w:tc>
          <w:tcPr>
            <w:tcW w:w="1833" w:type="dxa"/>
            <w:gridSpan w:val="2"/>
          </w:tcPr>
          <w:p w:rsidR="004165AB" w:rsidRDefault="00944AF7" w:rsidP="009921BD">
            <w:pPr>
              <w:rPr>
                <w:sz w:val="16"/>
                <w:szCs w:val="16"/>
              </w:rPr>
            </w:pPr>
            <w:r>
              <w:rPr>
                <w:rFonts w:hint="eastAsia"/>
                <w:sz w:val="16"/>
                <w:szCs w:val="16"/>
              </w:rPr>
              <w:t>5701</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uthor" : [ { "dropping-particle" : "", "family" : "Jiang", "given" : "Yan", "non-dropping-particle" : "", "parse-names" : false, "suffix" : "" }, { "dropping-particle" : "", "family" : "Wang", "given" : "Bing", "non-dropping-particle" : "", "parse-names" : false, "suffix" : "" }, { "dropping-particle" : "", "family" : "Yuru", "given" : "Wang", "non-dropping-particle" : "", "parse-names" : false, "suffix" : "" }, { "dropping-particle" : "", "family" : "Yang", "given" : "Qingpei", "non-dropping-particle" : "", "parse-names" : false, "suffix" : "" } ], "container-title" : "Chinese Journal of Applied Ecology", "id" : "ITEM-1", "issue" : "7", "issued" : { "date-parts" : [ [ "2010" ] ] }, "page" : "1641-1648", "title" : "Soil respiration in subtropical forests and model simulation of its relationships with soil temperature and moisture content", "type" : "article-journal", "volume" : "21" }, "uris" : [ "http://www.mendeley.com/documents/?uuid=f5e608aa-7540-4d67-9567-7fc8dd922ea0" ] } ], "mendeley" : { "formattedCitation" : "(Jiang et al., 2010)", "plainTextFormattedCitation" : "(Jiang et al., 2010)", "previouslyFormattedCitation" : "(Jiang et al., 2010)" }, "properties" : { "noteIndex" : 0 }, "schema" : "https://github.com/citation-style-language/schema/raw/master/csl-citation.json" }</w:instrText>
            </w:r>
            <w:r>
              <w:rPr>
                <w:sz w:val="16"/>
                <w:szCs w:val="16"/>
              </w:rPr>
              <w:fldChar w:fldCharType="separate"/>
            </w:r>
            <w:r w:rsidRPr="00CC0646">
              <w:rPr>
                <w:noProof/>
                <w:sz w:val="16"/>
                <w:szCs w:val="16"/>
              </w:rPr>
              <w:t>(Jiang et al., 2010)</w:t>
            </w:r>
            <w:r>
              <w:rPr>
                <w:sz w:val="16"/>
                <w:szCs w:val="16"/>
              </w:rPr>
              <w:fldChar w:fldCharType="end"/>
            </w:r>
          </w:p>
        </w:tc>
        <w:tc>
          <w:tcPr>
            <w:tcW w:w="8533" w:type="dxa"/>
            <w:gridSpan w:val="2"/>
          </w:tcPr>
          <w:p w:rsidR="004165AB" w:rsidRPr="0007052E" w:rsidRDefault="004165AB" w:rsidP="009921BD">
            <w:pPr>
              <w:rPr>
                <w:sz w:val="16"/>
                <w:szCs w:val="16"/>
              </w:rPr>
            </w:pPr>
            <w:r w:rsidRPr="00CC0646">
              <w:rPr>
                <w:sz w:val="16"/>
                <w:szCs w:val="16"/>
              </w:rPr>
              <w:t>Jiang, Y., Wang, B., Yuru, W. and Yang, Q.: Soil respiration in subtropical forests and model simulation of its relationships with soil temperature and moisture content, Chinese J. Appl. Ecol., 21(7), 1641–1648, 2010.</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16</w:t>
            </w:r>
          </w:p>
        </w:tc>
        <w:tc>
          <w:tcPr>
            <w:tcW w:w="1833" w:type="dxa"/>
            <w:gridSpan w:val="2"/>
          </w:tcPr>
          <w:p w:rsidR="004165AB" w:rsidRDefault="00944AF7" w:rsidP="009921BD">
            <w:pPr>
              <w:rPr>
                <w:sz w:val="16"/>
                <w:szCs w:val="16"/>
              </w:rPr>
            </w:pPr>
            <w:r>
              <w:rPr>
                <w:rFonts w:hint="eastAsia"/>
                <w:sz w:val="16"/>
                <w:szCs w:val="16"/>
              </w:rPr>
              <w:t>5702</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uthor" : [ { "dropping-particle" : "", "family" : "Li", "given" : "Renhong", "non-dropping-particle" : "", "parse-names" : false, "suffix" : "" }, { "dropping-particle" : "", "family" : "Tu", "given" : "Lihua", "non-dropping-particle" : "", "parse-names" : false, "suffix" : "" }, { "dropping-particle" : "", "family" : "Hu", "given" : "Tingxing", "non-dropping-particle" : "", "parse-names" : false, "suffix" : "" }, { "dropping-particle" : "", "family" : "Zhang", "given" : "Jian", "non-dropping-particle" : "", "parse-names" : false, "suffix" : "" }, { "dropping-particle" : "", "family" : "Lu", "given" : "Yang", "non-dropping-particle" : "", "parse-names" : false, "suffix" : "" }, { "dropping-particle" : "", "family" : "Liu", "given" : "Wenting", "non-dropping-particle" : "", "parse-names" : false, "suffix" : "" }, { "dropping-particle" : "", "family" : "Luo", "given" : "Shouhua", "non-dropping-particle" : "", "parse-names" : false, "suffix" : "" }, { "dropping-particle" : "", "family" : "Xiang", "given" : "Yuanbin", "non-dropping-particle" : "", "parse-names" : false, "suffix" : "" } ], "container-title" : "Chinese Journal of Applied Ecology", "id" : "ITEM-1", "issue" : "7", "issued" : { "date-parts" : [ [ "2010" ] ] }, "page" : "1649-1655", "title" : "Effects of simulated nitrogen deposition on soil respiration in a Neosinocalamus affinis plantation in Rainy Area of West China", "type" : "article-journal", "volume" : "21" }, "uris" : [ "http://www.mendeley.com/documents/?uuid=c4cb396b-ce1a-402d-88ea-5640948894c5" ] } ], "mendeley" : { "formattedCitation" : "(Li et al., 2010a)", "plainTextFormattedCitation" : "(Li et al., 2010a)", "previouslyFormattedCitation" : "(Li et al., 2010a)" }, "properties" : { "noteIndex" : 0 }, "schema" : "https://github.com/citation-style-language/schema/raw/master/csl-citation.json" }</w:instrText>
            </w:r>
            <w:r>
              <w:rPr>
                <w:sz w:val="16"/>
                <w:szCs w:val="16"/>
              </w:rPr>
              <w:fldChar w:fldCharType="separate"/>
            </w:r>
            <w:r w:rsidRPr="00CC0646">
              <w:rPr>
                <w:noProof/>
                <w:sz w:val="16"/>
                <w:szCs w:val="16"/>
              </w:rPr>
              <w:t>(Li et al., 2010a)</w:t>
            </w:r>
            <w:r>
              <w:rPr>
                <w:sz w:val="16"/>
                <w:szCs w:val="16"/>
              </w:rPr>
              <w:fldChar w:fldCharType="end"/>
            </w:r>
          </w:p>
        </w:tc>
        <w:tc>
          <w:tcPr>
            <w:tcW w:w="8533" w:type="dxa"/>
            <w:gridSpan w:val="2"/>
          </w:tcPr>
          <w:p w:rsidR="004165AB" w:rsidRPr="0007052E" w:rsidRDefault="004165AB" w:rsidP="009921BD">
            <w:pPr>
              <w:rPr>
                <w:sz w:val="16"/>
                <w:szCs w:val="16"/>
              </w:rPr>
            </w:pPr>
            <w:r w:rsidRPr="00D05DAE">
              <w:rPr>
                <w:sz w:val="16"/>
                <w:szCs w:val="16"/>
              </w:rPr>
              <w:t>Li, R., Tu, L., Hu, T., Zhang, J., Lu, Y., Liu, W., Luo, S. and Xiang, Y.: Effects of simulated nitrogen deposition on soil respiration in a Neosinocalamus affinis plantation in Rainy Area of West China, Chinese J. Appl. Ecol., 21(7), 1649–1655, 2010a.</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17</w:t>
            </w:r>
          </w:p>
        </w:tc>
        <w:tc>
          <w:tcPr>
            <w:tcW w:w="1833" w:type="dxa"/>
            <w:gridSpan w:val="2"/>
          </w:tcPr>
          <w:p w:rsidR="004165AB" w:rsidRDefault="00944AF7" w:rsidP="009921BD">
            <w:pPr>
              <w:rPr>
                <w:sz w:val="16"/>
                <w:szCs w:val="16"/>
              </w:rPr>
            </w:pPr>
            <w:r>
              <w:rPr>
                <w:rFonts w:hint="eastAsia"/>
                <w:sz w:val="16"/>
                <w:szCs w:val="16"/>
              </w:rPr>
              <w:t>5732</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3227/j.hjkx.2010.08.041", "ISBN" : "0250-3301", "ISSN" : "02503301", "PMID" : "21090285", "abstract" : "To investigate the effects of elevated nitrogen deposition on forest soil respiration, a simulated nitrogen deposition field experiment was conducted in northern subtropical deciduous broad-leave forest from April 2008 to April 2009. Nitrogen treatments included the control (no N addition, CK), low-N [50 kg x (hm2 x a)(-1), T(L)], medium-N [100 kg x (hm2 x a)(-1), T(M)], and high-N [150 kg x (hm2 x a)(-1), T(H)]. The respiration rates were measured by a static chamber-gas chromatograph method. Results showed that nitrogen deposition did not change the seasonal and daily variation patterns of soil respiration. Compared to the control, T(L), T(M) and T(H) treatments reduced soil annual average respiration rates by 8.51%, 9.74% and 11.24%, respectively. Meanwhile, T(L), T(M) and T(H) treatments decreased daily average soil respiration rates by 4.42%, 11.09% and 12.17%, respectively. Significant relationship was found between soil respiration rate and soil temperature. The Q10 (temperature sensitivity coefficients) for soil respiration of CK, T(L), T(M), and T(H) treatments were 2.53, 3.22, 2.64 and 2.92, respectively. Our findings suggested that nitrogen deposition reduced soil respiration, and increased soil respiration temperature sensitivity in northern subtropical deciduous broad-leave forest.", "author" : [ { "dropping-particle" : "", "family" : "Hu", "given" : "Zheng-hua", "non-dropping-particle" : "", "parse-names" : false, "suffix" : "" }, { "dropping-particle" : "", "family" : "Li", "given" : "Han-mao", "non-dropping-particle" : "", "parse-names" : false, "suffix" : "" }, { "dropping-particle" : "", "family" : "Yang", "given" : "Yan-ping", "non-dropping-particle" : "", "parse-names" : false, "suffix" : "" }, { "dropping-particle" : "", "family" : "Chen", "given" : "Shu-tao", "non-dropping-particle" : "", "parse-names" : false, "suffix" : "" }, { "dropping-particle" : "", "family" : "Li", "given" : "Cen-zi", "non-dropping-particle" : "", "parse-names" : false, "suffix" : "" }, { "dropping-particle" : "", "family" : "Shen", "given" : "Shuang-he", "non-dropping-particle" : "", "parse-names" : false, "suffix" : "" } ], "container-title" : "Environmental Science", "id" : "ITEM-1", "issue" : "8", "issued" : { "date-parts" : [ [ "2010" ] ] }, "page" : "1726-1732", "title" : "Effects of simulated nitrogen deposition on soil respiration in northern subtropical deciduous broad-leaved forest", "type" : "article-journal", "volume" : "31" }, "uris" : [ "http://www.mendeley.com/documents/?uuid=612ed7e0-dedd-417d-b954-4dd166feb3f5" ] } ], "mendeley" : { "formattedCitation" : "(Hu et al., 2010)", "plainTextFormattedCitation" : "(Hu et al., 2010)", "previouslyFormattedCitation" : "(Hu et al., 2010)" }, "properties" : { "noteIndex" : 0 }, "schema" : "https://github.com/citation-style-language/schema/raw/master/csl-citation.json" }</w:instrText>
            </w:r>
            <w:r>
              <w:rPr>
                <w:sz w:val="16"/>
                <w:szCs w:val="16"/>
              </w:rPr>
              <w:fldChar w:fldCharType="separate"/>
            </w:r>
            <w:r w:rsidRPr="00D05DAE">
              <w:rPr>
                <w:noProof/>
                <w:sz w:val="16"/>
                <w:szCs w:val="16"/>
              </w:rPr>
              <w:t>(Hu et al., 2010)</w:t>
            </w:r>
            <w:r>
              <w:rPr>
                <w:sz w:val="16"/>
                <w:szCs w:val="16"/>
              </w:rPr>
              <w:fldChar w:fldCharType="end"/>
            </w:r>
          </w:p>
        </w:tc>
        <w:tc>
          <w:tcPr>
            <w:tcW w:w="8533" w:type="dxa"/>
            <w:gridSpan w:val="2"/>
          </w:tcPr>
          <w:p w:rsidR="004165AB" w:rsidRPr="0007052E" w:rsidRDefault="004165AB" w:rsidP="009921BD">
            <w:pPr>
              <w:rPr>
                <w:sz w:val="16"/>
                <w:szCs w:val="16"/>
              </w:rPr>
            </w:pPr>
            <w:r w:rsidRPr="00D05DAE">
              <w:rPr>
                <w:sz w:val="16"/>
                <w:szCs w:val="16"/>
              </w:rPr>
              <w:t>Hu, Z., Li, H., Yang, Y., Chen, S., Li, C. and Shen, S.: Effects of simulated nitrogen deposition on soil respiration in northern subtropical deciduous broad-leaved forest, Huan Jing Ke Xue, 31(8), 1726–1732, doi:10.13227/j.hjkx.2010.08.041, 2010.</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18</w:t>
            </w:r>
          </w:p>
        </w:tc>
        <w:tc>
          <w:tcPr>
            <w:tcW w:w="1833" w:type="dxa"/>
            <w:gridSpan w:val="2"/>
          </w:tcPr>
          <w:p w:rsidR="004165AB" w:rsidRDefault="00944AF7" w:rsidP="009921BD">
            <w:pPr>
              <w:rPr>
                <w:sz w:val="16"/>
                <w:szCs w:val="16"/>
              </w:rPr>
            </w:pPr>
            <w:r>
              <w:rPr>
                <w:rFonts w:hint="eastAsia"/>
                <w:sz w:val="16"/>
                <w:szCs w:val="16"/>
              </w:rPr>
              <w:t>5750</w:t>
            </w:r>
          </w:p>
        </w:tc>
        <w:tc>
          <w:tcPr>
            <w:tcW w:w="2048" w:type="dxa"/>
            <w:gridSpan w:val="2"/>
          </w:tcPr>
          <w:p w:rsidR="004165AB" w:rsidRPr="0007052E" w:rsidRDefault="004165AB" w:rsidP="009921BD">
            <w:pPr>
              <w:rPr>
                <w:sz w:val="16"/>
                <w:szCs w:val="16"/>
              </w:rPr>
            </w:pPr>
            <w:r>
              <w:rPr>
                <w:sz w:val="16"/>
                <w:szCs w:val="16"/>
              </w:rPr>
              <w:fldChar w:fldCharType="begin" w:fldLock="1"/>
            </w:r>
            <w:r w:rsidR="00F75DAF">
              <w:rPr>
                <w:sz w:val="16"/>
                <w:szCs w:val="16"/>
              </w:rPr>
              <w:instrText>ADDIN CSL_CITATION { "citationItems" : [ { "id" : "ITEM-1", "itemData" : { "DOI" : "10.1007/978-90-481-3581-3", "ISBN" : "978-90-481-3580-6", "author" : [ { "dropping-particle" : "", "family" : "Jana", "given" : "Bipal K", "non-dropping-particle" : "", "parse-names" : false, "suffix" : "" }, { "dropping-particle" : "", "family" : "Biswas", "given" : "Soumyajit", "non-dropping-particle" : "", "parse-names" : false, "suffix" : "" }, { "dropping-particle" : "", "family" : "Sonkar", "given" : "Sashi", "non-dropping-particle" : "", "parse-names" : false, "suffix" : "" }, { "dropping-particle" : "", "family" : "Majumder", "given" : "Mrinmoy", "non-dropping-particle" : "", "parse-names" : false, "suffix" : "" }, { "dropping-particle" : "", "family" : "Roy", "given" : "Pankaj", "non-dropping-particle" : "", "parse-names" : false, "suffix" : "" }, { "dropping-particle" : "", "family" : "Mazumdar", "given" : "Asis", "non-dropping-particle" : "", "parse-names" : false, "suffix" : "" } ], "editor" : [ { "dropping-particle" : "", "family" : "Jana", "given" : "Bipal K", "non-dropping-particle" : "", "parse-names" : false, "suffix" : "" } ], "id" : "ITEM-1", "issued" : { "date-parts" : [ [ "2010" ] ] }, "number-of-pages" : "329-343", "publisher" : "Jadavpur University", "publisher-place" : "Kolkata, India", "title" : "Impact of Climate Change on Natural Resource Management", "type" : "book" }, "uris" : [ "http://www.mendeley.com/documents/?uuid=926bbf0a-8cc0-4d43-a6db-8dd227800a6e" ] } ], "mendeley" : { "formattedCitation" : "(Jana et al., 2010)", "plainTextFormattedCitation" : "(Jana et al., 2010)", "previouslyFormattedCitation" : "(Jana et al., 2010)" }, "properties" : { "noteIndex" : 0 }, "schema" : "https://github.com/citation-style-language/schema/raw/master/csl-citation.json" }</w:instrText>
            </w:r>
            <w:r>
              <w:rPr>
                <w:sz w:val="16"/>
                <w:szCs w:val="16"/>
              </w:rPr>
              <w:fldChar w:fldCharType="separate"/>
            </w:r>
            <w:r w:rsidRPr="00D05DAE">
              <w:rPr>
                <w:noProof/>
                <w:sz w:val="16"/>
                <w:szCs w:val="16"/>
              </w:rPr>
              <w:t>(Jana et al., 2010)</w:t>
            </w:r>
            <w:r>
              <w:rPr>
                <w:sz w:val="16"/>
                <w:szCs w:val="16"/>
              </w:rPr>
              <w:fldChar w:fldCharType="end"/>
            </w:r>
          </w:p>
        </w:tc>
        <w:tc>
          <w:tcPr>
            <w:tcW w:w="8533" w:type="dxa"/>
            <w:gridSpan w:val="2"/>
          </w:tcPr>
          <w:p w:rsidR="004165AB" w:rsidRPr="0007052E" w:rsidRDefault="004165AB" w:rsidP="009921BD">
            <w:pPr>
              <w:rPr>
                <w:sz w:val="16"/>
                <w:szCs w:val="16"/>
              </w:rPr>
            </w:pPr>
            <w:r w:rsidRPr="00D05DAE">
              <w:rPr>
                <w:sz w:val="16"/>
                <w:szCs w:val="16"/>
              </w:rPr>
              <w:t>Jana, B. K., Biswas, S., Sonkar, S., Majumder, M., Roy, P. and Mazumdar, A.: Impact of Climate Change on Natural Resource Management., 2010.</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19</w:t>
            </w:r>
          </w:p>
        </w:tc>
        <w:tc>
          <w:tcPr>
            <w:tcW w:w="1833" w:type="dxa"/>
            <w:gridSpan w:val="2"/>
          </w:tcPr>
          <w:p w:rsidR="004165AB" w:rsidRDefault="00944AF7" w:rsidP="009921BD">
            <w:pPr>
              <w:rPr>
                <w:sz w:val="16"/>
                <w:szCs w:val="16"/>
              </w:rPr>
            </w:pPr>
            <w:r>
              <w:rPr>
                <w:rFonts w:hint="eastAsia"/>
                <w:sz w:val="16"/>
                <w:szCs w:val="16"/>
              </w:rPr>
              <w:t>5766</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29/2010GB003787", "ISBN" : "0886-6236", "ISSN" : "08866236", "abstract" : "To simulate the effect of temperature on soil respiration rates, we\\ntranslocated soil cores among four sites (3030, 1500, 1000, and 200\\nm asl) along an altitudinal tropical forest gradient in the Peruvian\\nAndes, traversing a difference in mean annual temperature of 13.9\ufffdC.\\nRates of total (Rs) and heterotrophic (Rsh) respiration were measured\\ntwice a month from April 2007 to March 2009 and additionally for\\nfull 24 h periods. The diurnal range in Rs increased with altitude;\\nthis variation was mainly root and litter derived, whereas Rsh varied\\nonly slightly over full 24 h periods. Although mean annual daytime\\nRs rates were not significantly different among the four sites (4.45&amp;#8211;4.05\\n&amp;#956;mol CO2 m&amp;#8722;2 s&amp;#8722;1), the annual amount of respired\\nC decreased with increasing altitude from 1639 g C m&amp;#8722;2 yr&amp;#8722;1\\nat 200 m asl to 1064 g C m&amp;#8722;2 yr&amp;#8722;1 at 3030 m asl. The\\ncontribution of Rsh to Rs was not correlated with elevation and ranged\\nfrom 25% to 60%. The temperature dependence of Rs was lower at the\\nmidelevation sites (Q10 of 2.07 and 2.94 at 1500 and 1000 m asl,\\nrespectively) than at the highest and lowest sites of the gradient\\n(Q10 of 4.33 and 6.92 at 3030 and 200 m asl, respectively). The temperature\\nsensitivity of Rsh was higher for the sites at 3030 and 200 m asl\\nand increased with time, i.e., with the loss of the most labile C\\npools.", "author" : [ { "dropping-particle" : "", "family" : "Zimmermann", "given" : "Michael", "non-dropping-particle" : "", "parse-names" : false, "suffix" : "" }, { "dropping-particle" : "", "family" : "Meir", "given" : "Patrick", "non-dropping-particle" : "", "parse-names" : false, "suffix" : "" }, { "dropping-particle" : "", "family" : "Bird", "given" : "Michael I.", "non-dropping-particle" : "", "parse-names" : false, "suffix" : "" }, { "dropping-particle" : "", "family" : "Malhi", "given" : "Yadvinder", "non-dropping-particle" : "", "parse-names" : false, "suffix" : "" }, { "dropping-particle" : "", "family" : "Ccahuana", "given" : "Adan J Q", "non-dropping-particle" : "", "parse-names" : false, "suffix" : "" } ], "container-title" : "Global Biogeochemical Cycles", "id" : "ITEM-1", "issue" : "4", "issued" : { "date-parts" : [ [ "2010" ] ] }, "page" : "1-14", "title" : "Temporal variation and climate dependence of soil respiration and its components along a 3000 m altitudinal tropical forest gradient", "type" : "article-journal", "volume" : "24" }, "uris" : [ "http://www.mendeley.com/documents/?uuid=b85f2a55-95e4-4742-b13e-3f79b96eeb72" ] } ], "mendeley" : { "formattedCitation" : "(Zimmermann et al., 2010)", "plainTextFormattedCitation" : "(Zimmermann et al., 2010)", "previouslyFormattedCitation" : "(Zimmermann et al., 2010)" }, "properties" : { "noteIndex" : 0 }, "schema" : "https://github.com/citation-style-language/schema/raw/master/csl-citation.json" }</w:instrText>
            </w:r>
            <w:r>
              <w:rPr>
                <w:sz w:val="16"/>
                <w:szCs w:val="16"/>
              </w:rPr>
              <w:fldChar w:fldCharType="separate"/>
            </w:r>
            <w:r w:rsidRPr="00D05DAE">
              <w:rPr>
                <w:noProof/>
                <w:sz w:val="16"/>
                <w:szCs w:val="16"/>
              </w:rPr>
              <w:t>(Zimmermann et al., 2010)</w:t>
            </w:r>
            <w:r>
              <w:rPr>
                <w:sz w:val="16"/>
                <w:szCs w:val="16"/>
              </w:rPr>
              <w:fldChar w:fldCharType="end"/>
            </w:r>
          </w:p>
        </w:tc>
        <w:tc>
          <w:tcPr>
            <w:tcW w:w="8533" w:type="dxa"/>
            <w:gridSpan w:val="2"/>
          </w:tcPr>
          <w:p w:rsidR="004165AB" w:rsidRPr="0007052E" w:rsidRDefault="004165AB" w:rsidP="009921BD">
            <w:pPr>
              <w:rPr>
                <w:sz w:val="16"/>
                <w:szCs w:val="16"/>
              </w:rPr>
            </w:pPr>
            <w:r w:rsidRPr="00D05DAE">
              <w:rPr>
                <w:sz w:val="16"/>
                <w:szCs w:val="16"/>
              </w:rPr>
              <w:t xml:space="preserve">Zimmermann, M., Meir, P., Bird, M. I., Malhi, Y. and Ccahuana, A. J. Q.: Temporal variation and climate dependence of soil </w:t>
            </w:r>
            <w:r w:rsidRPr="00D05DAE">
              <w:rPr>
                <w:sz w:val="16"/>
                <w:szCs w:val="16"/>
              </w:rPr>
              <w:lastRenderedPageBreak/>
              <w:t>respiration and its components along a 3000 m altitudinal tropical forest gradient, Global Biogeochem. Cycles, 24(4), 1–14, doi:10.1029/2010GB003787, 2010.</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lastRenderedPageBreak/>
              <w:t>120</w:t>
            </w:r>
          </w:p>
        </w:tc>
        <w:tc>
          <w:tcPr>
            <w:tcW w:w="1833" w:type="dxa"/>
            <w:gridSpan w:val="2"/>
          </w:tcPr>
          <w:p w:rsidR="004165AB" w:rsidRDefault="00944AF7" w:rsidP="009921BD">
            <w:pPr>
              <w:rPr>
                <w:sz w:val="16"/>
                <w:szCs w:val="16"/>
              </w:rPr>
            </w:pPr>
            <w:r>
              <w:rPr>
                <w:rFonts w:hint="eastAsia"/>
                <w:sz w:val="16"/>
                <w:szCs w:val="16"/>
              </w:rPr>
              <w:t>5894</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16/j.soilbio.2011.08.004", "ISBN" : "0038-0717", "ISSN" : "00380717", "abstract" : "Soil-surface CO \n                        2 efflux (F \n                        S; 'soil respiration') accounts for ???50% of the CO \n                        2 released annually by the terrestrial biosphere to the atmosphere, and the magnitude and variability of this flux are likely to be sensitive to climate change. We measured F \n                        S in nine permanent plots along a 5.2 ??C mean annual temperature (MAT) gradient (13-18.2 ??C) in Hawaiian tropical montane wet forests where substrate type and age, soil type, soil water balance, disturbance history, and canopy vegetation are constant. The objectives of this study were to quantify how the (i) magnitude, (ii) plot-level spatial variability, and (iii) plot-level diel variability of F \n                        S vary with MAT. To address the first objective, annual F \n                        S budgets were constructed by measuring instantaneous F \n                        S monthly in all plots for one year. For the second objective, we compared plot-level mean instantaneous F \n                        S in six plots derived from 8 versus 16 measurements, and conducted a power analysis to determine adequate sample sizes. For the third objective, we measured instantaneous F \n                        S hourly for 24 h in three plots (cool, intermediate and warm MATs). The magnitude of annual F \n                        S and the spatial variability of plot-level instantaneous F \n                        S increased linearly with MAT, likely due to concomitant increases in stand productivity. Mean plot-level instantaneous F \n                        S from 8 versus 16 measurements per plot yielded statistically similar patterns. The number of samples required to estimate plot-level instantaneous F \n                        S within 10% and 20% of the actual mean increased with MAT. In two of three plots examined, diel variability in instantaneous F \n                        S was significantly correlated with soil temperature but minimal diel fluctuations in soil temperature (&lt;0.6 ??C) resulted in minimal diel variability in F \n                        S. Our results suggest that as MAT increases in tropical montane wet forests, F \n                        S will increase and become more spatially variable if ecosystem characteristics and functioning undergo concurrent changes as measured along this gradient. However, diel variation in F \n                        S will remain a minor component of overal\u2026", "author" : [ { "dropping-particle" : "", "family" : "Litton", "given" : "Creighton M.", "non-dropping-particle" : "", "parse-names" : false, "suffix" : "" }, { "dropping-particle" : "", "family" : "Giardina", "given" : "Christian P.", "non-dropping-particle" : "", "parse-names" : false, "suffix" : "" }, { "dropping-particle" : "", "family" : "Albano", "given" : "Jeremy K.", "non-dropping-particle" : "", "parse-names" : false, "suffix" : "" }, { "dropping-particle" : "", "family" : "Long", "given" : "Michael S.", "non-dropping-particle" : "", "parse-names" : false, "suffix" : "" }, { "dropping-particle" : "", "family" : "Asner", "given" : "Gregory P.", "non-dropping-particle" : "", "parse-names" : false, "suffix" : "" } ], "container-title" : "Soil Biology and Biochemistry", "id" : "ITEM-1", "issue" : "11", "issued" : { "date-parts" : [ [ "2011" ] ] }, "page" : "2315-2323", "publisher" : "Elsevier Ltd", "title" : "The magnitude and variability of soil-surface CO2 efflux increase with mean annual temperature in Hawaiian tropical montane wet forests", "type" : "article-journal", "volume" : "43" }, "uris" : [ "http://www.mendeley.com/documents/?uuid=d192c6ba-829d-4b67-a6cc-90e8be256289" ] } ], "mendeley" : { "formattedCitation" : "(Litton et al., 2011)", "plainTextFormattedCitation" : "(Litton et al., 2011)", "previouslyFormattedCitation" : "(Litton et al., 2011)" }, "properties" : { "noteIndex" : 0 }, "schema" : "https://github.com/citation-style-language/schema/raw/master/csl-citation.json" }</w:instrText>
            </w:r>
            <w:r>
              <w:rPr>
                <w:sz w:val="16"/>
                <w:szCs w:val="16"/>
              </w:rPr>
              <w:fldChar w:fldCharType="separate"/>
            </w:r>
            <w:r w:rsidRPr="00D05DAE">
              <w:rPr>
                <w:noProof/>
                <w:sz w:val="16"/>
                <w:szCs w:val="16"/>
              </w:rPr>
              <w:t>(Litton et al., 2011)</w:t>
            </w:r>
            <w:r>
              <w:rPr>
                <w:sz w:val="16"/>
                <w:szCs w:val="16"/>
              </w:rPr>
              <w:fldChar w:fldCharType="end"/>
            </w:r>
          </w:p>
        </w:tc>
        <w:tc>
          <w:tcPr>
            <w:tcW w:w="8533" w:type="dxa"/>
            <w:gridSpan w:val="2"/>
          </w:tcPr>
          <w:p w:rsidR="004165AB" w:rsidRPr="0007052E" w:rsidRDefault="004165AB" w:rsidP="00D05DAE">
            <w:pPr>
              <w:rPr>
                <w:sz w:val="16"/>
                <w:szCs w:val="16"/>
              </w:rPr>
            </w:pPr>
            <w:r w:rsidRPr="00D05DAE">
              <w:rPr>
                <w:sz w:val="16"/>
                <w:szCs w:val="16"/>
              </w:rPr>
              <w:t>Litton, C. M., Giardina, C. P., Albano, J. K., Long, M. S. and Asner, G. P.: The magnitude and variability of soil-surface CO2 efflux increase with mean annual temperature in Hawaiian tropical montane wet forests, Soil Biol. Biochem., 43(11), 2315–2323, doi:10.1016/j.soilbio.2011.08.004, 2011.</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21</w:t>
            </w:r>
          </w:p>
        </w:tc>
        <w:tc>
          <w:tcPr>
            <w:tcW w:w="1833" w:type="dxa"/>
            <w:gridSpan w:val="2"/>
          </w:tcPr>
          <w:p w:rsidR="004165AB" w:rsidRDefault="00944AF7" w:rsidP="009921BD">
            <w:pPr>
              <w:rPr>
                <w:sz w:val="16"/>
                <w:szCs w:val="16"/>
              </w:rPr>
            </w:pPr>
            <w:r>
              <w:rPr>
                <w:rFonts w:hint="eastAsia"/>
                <w:sz w:val="16"/>
                <w:szCs w:val="16"/>
              </w:rPr>
              <w:t>6042</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07/s11104-010-0684-8", "ISBN" : "0032-079X", "ISSN" : "0032079X", "PMID" : "3145", "abstract" : "We identified the role of various soil parameters and root density\\nas drivers of soil respiration (R(s)) in an apple orchard, measured\\nduring different periods of the year and at a range of distances\\nfrom trees, in plots with a different history of nutrient supply.\\nR(s) was measured in April, May, August and December and studied\\nin relation to soil temperature and moisture, total soil C and N,\\nas well as to fine root density and medium-, and large-sized root\\ndensity and root N concentration. The study also aimed to partition\\nR(s) by applying the root regression technique. R(s) ranged from\\n0.06 in December to 1.49 g CO(2) m(-2) h(-1) in August. Average soil\\ntemperature alone explained up to 71% of the annual variability\\nof R(s), while soil water content was negatively correlated to R(s).\\nFertilization, soil C and N concentration and root N had negligible\\neffects on R(s). Fine root density, but not medium- and large-sized\\nroot density, contributed to explaining part of the yearly variability\\nof R(s) and proved to be a good predictor in December, when the statistical\\nsignificance of the regression made it possible to estimate the autotrophic\\ncomponent of R(s) as being about 35% of total soil respiration.", "author" : [ { "dropping-particle" : "", "family" : "Ceccon", "given" : "Christian", "non-dropping-particle" : "", "parse-names" : false, "suffix" : "" }, { "dropping-particle" : "", "family" : "Panzacchi", "given" : "Pietro", "non-dropping-particle" : "", "parse-names" : false, "suffix" : "" }, { "dropping-particle" : "", "family" : "Scandellari", "given" : "Francesca", "non-dropping-particle" : "", "parse-names" : false, "suffix" : "" }, { "dropping-particle" : "", "family" : "Prandi", "given" : "Luca", "non-dropping-particle" : "", "parse-names" : false, "suffix" : "" }, { "dropping-particle" : "", "family" : "Ventura", "given" : "Maurizio", "non-dropping-particle" : "", "parse-names" : false, "suffix" : "" }, { "dropping-particle" : "", "family" : "Russo", "given" : "Barbara", "non-dropping-particle" : "", "parse-names" : false, "suffix" : "" }, { "dropping-particle" : "", "family" : "Millard", "given" : "Peter", "non-dropping-particle" : "", "parse-names" : false, "suffix" : "" }, { "dropping-particle" : "", "family" : "Tagliavini", "given" : "Massimo", "non-dropping-particle" : "", "parse-names" : false, "suffix" : "" } ], "container-title" : "Plant and Soil", "id" : "ITEM-1", "issue" : "1-2", "issued" : { "date-parts" : [ [ "2011" ] ] }, "page" : "195-206", "title" : "Spatial and temporal effects of soil temperature and moisture and the relation to fine root density on root and soil respiration in a mature apple orchard", "type" : "article-journal", "volume" : "342" }, "uris" : [ "http://www.mendeley.com/documents/?uuid=de71a7b5-656e-43a8-9cd9-3f73986e6f6c" ] } ], "mendeley" : { "formattedCitation" : "(Ceccon et al., 2011)", "plainTextFormattedCitation" : "(Ceccon et al., 2011)", "previouslyFormattedCitation" : "(Ceccon et al., 2011)" }, "properties" : { "noteIndex" : 0 }, "schema" : "https://github.com/citation-style-language/schema/raw/master/csl-citation.json" }</w:instrText>
            </w:r>
            <w:r>
              <w:rPr>
                <w:sz w:val="16"/>
                <w:szCs w:val="16"/>
              </w:rPr>
              <w:fldChar w:fldCharType="separate"/>
            </w:r>
            <w:r w:rsidRPr="005C2CEF">
              <w:rPr>
                <w:noProof/>
                <w:sz w:val="16"/>
                <w:szCs w:val="16"/>
              </w:rPr>
              <w:t>(Ceccon et al., 2011)</w:t>
            </w:r>
            <w:r>
              <w:rPr>
                <w:sz w:val="16"/>
                <w:szCs w:val="16"/>
              </w:rPr>
              <w:fldChar w:fldCharType="end"/>
            </w:r>
          </w:p>
        </w:tc>
        <w:tc>
          <w:tcPr>
            <w:tcW w:w="8533" w:type="dxa"/>
            <w:gridSpan w:val="2"/>
          </w:tcPr>
          <w:p w:rsidR="004165AB" w:rsidRPr="0007052E" w:rsidRDefault="004165AB" w:rsidP="009921BD">
            <w:pPr>
              <w:rPr>
                <w:sz w:val="16"/>
                <w:szCs w:val="16"/>
              </w:rPr>
            </w:pPr>
            <w:r w:rsidRPr="005C2CEF">
              <w:rPr>
                <w:sz w:val="16"/>
                <w:szCs w:val="16"/>
              </w:rPr>
              <w:t>Ceccon, C., Panzacchi, P., Scandellari, F., Prandi, L., Ventura, M., Russo, B., Millard, P. and Tagliavini, M.: Spatial and temporal effects of soil temperature and moisture and the relation to fine root density on root and soil respiration in a mature apple orchard, Plant Soil, 342(1-2), 195–206, doi:10.1007/s11104-010-0684-8, 2011.</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22</w:t>
            </w:r>
          </w:p>
        </w:tc>
        <w:tc>
          <w:tcPr>
            <w:tcW w:w="1833" w:type="dxa"/>
            <w:gridSpan w:val="2"/>
          </w:tcPr>
          <w:p w:rsidR="004165AB" w:rsidRDefault="00944AF7" w:rsidP="009921BD">
            <w:pPr>
              <w:rPr>
                <w:sz w:val="16"/>
                <w:szCs w:val="16"/>
              </w:rPr>
            </w:pPr>
            <w:r>
              <w:rPr>
                <w:rFonts w:hint="eastAsia"/>
                <w:sz w:val="16"/>
                <w:szCs w:val="16"/>
              </w:rPr>
              <w:t>6063</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16/S1002-0160(11)60116-1", "ISBN" : "10020160", "ISSN" : "10020160", "abstract" : "In northwestern China, there has been a change from traditional cultivation system (TC) with no mulching and flood irrigation to a more modern cultivation system (MC) using plastic film mulching with drip irrigation. A field study was conducted to compare soil CO2 concentrations and soil surface CO2 fluxes between TC and MC systems during a cotton growing season. CO2 concentrations in the soil profile were higher in the MC system (3107-9212 \u03bcL L-1) than in the TC system (1275-8994 \u03bcL L-1) but the rate of CO2 flux was lower in the MC system. Possible reasons for this included decreased gas diffusion and higher soil moisture due to the mulching cover in the MC system, and the consumption of soil CO2 by weathering reactions. Over the whole cotton growing season, accumulated rates of CO2 flux were 300 and 394 g C m-2 for the MC and TC systems, respectively. When agricultural practices were converted from traditional cultivation to a plastic film mulching system, soil CO2 emissions could be reduced by approximately 100 g C m-2 year-1 in agricultural lands in arid and/or semi-arid areas of northern and northwestern China. \u00a9 2011 Soil Science Society of China.", "author" : [ { "dropping-particle" : "", "family" : "Li", "given" : "Zhi Guo", "non-dropping-particle" : "", "parse-names" : false, "suffix" : "" }, { "dropping-particle" : "", "family" : "Zhang", "given" : "Run Hua", "non-dropping-particle" : "", "parse-names" : false, "suffix" : "" }, { "dropping-particle" : "", "family" : "Wang", "given" : "Xiu Jun", "non-dropping-particle" : "", "parse-names" : false, "suffix" : "" }, { "dropping-particle" : "", "family" : "Wang", "given" : "Jie Ping", "non-dropping-particle" : "", "parse-names" : false, "suffix" : "" }, { "dropping-particle" : "", "family" : "Zhang", "given" : "Cui Ping", "non-dropping-particle" : "", "parse-names" : false, "suffix" : "" }, { "dropping-particle" : "", "family" : "Tian", "given" : "Chang Yan", "non-dropping-particle" : "", "parse-names" : false, "suffix" : "" } ], "container-title" : "Pedosphere", "id" : "ITEM-1", "issue" : "2", "issued" : { "date-parts" : [ [ "2011" ] ] }, "page" : "178-185", "publisher" : "Soil Science Society of China", "title" : "Carbon dioxide fluxes and concentrations in a cotton field in northwestern China: Effects of plastic mulching and drip irrigation", "type" : "article-journal", "volume" : "21" }, "uris" : [ "http://www.mendeley.com/documents/?uuid=7d5ac5cb-3f47-4cb1-afb8-50c0f09c3dc7" ] } ], "mendeley" : { "formattedCitation" : "(Li et al., 2011)", "plainTextFormattedCitation" : "(Li et al., 2011)", "previouslyFormattedCitation" : "(Li et al., 2011)" }, "properties" : { "noteIndex" : 0 }, "schema" : "https://github.com/citation-style-language/schema/raw/master/csl-citation.json" }</w:instrText>
            </w:r>
            <w:r>
              <w:rPr>
                <w:sz w:val="16"/>
                <w:szCs w:val="16"/>
              </w:rPr>
              <w:fldChar w:fldCharType="separate"/>
            </w:r>
            <w:r w:rsidRPr="005C2CEF">
              <w:rPr>
                <w:noProof/>
                <w:sz w:val="16"/>
                <w:szCs w:val="16"/>
              </w:rPr>
              <w:t>(Li et al., 2011)</w:t>
            </w:r>
            <w:r>
              <w:rPr>
                <w:sz w:val="16"/>
                <w:szCs w:val="16"/>
              </w:rPr>
              <w:fldChar w:fldCharType="end"/>
            </w:r>
          </w:p>
        </w:tc>
        <w:tc>
          <w:tcPr>
            <w:tcW w:w="8533" w:type="dxa"/>
            <w:gridSpan w:val="2"/>
          </w:tcPr>
          <w:p w:rsidR="004165AB" w:rsidRPr="0007052E" w:rsidRDefault="004165AB" w:rsidP="009921BD">
            <w:pPr>
              <w:rPr>
                <w:sz w:val="16"/>
                <w:szCs w:val="16"/>
              </w:rPr>
            </w:pPr>
            <w:r w:rsidRPr="005C2CEF">
              <w:rPr>
                <w:sz w:val="16"/>
                <w:szCs w:val="16"/>
              </w:rPr>
              <w:t>Li, Z. G., Zhang, R. H., Wang, X. J., Wang, J. P., Zhang, C. P. and Tian, C. Y.: Carbon dioxide fluxes and concentrations in a cotton field in northwestern China: Effects of plastic mulching and drip irrigation, Pedosphere, 21(2), 178–185, doi:10.1016/S1002-0160(11)60116-1, 2011.</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23</w:t>
            </w:r>
          </w:p>
        </w:tc>
        <w:tc>
          <w:tcPr>
            <w:tcW w:w="1833" w:type="dxa"/>
            <w:gridSpan w:val="2"/>
          </w:tcPr>
          <w:p w:rsidR="004165AB" w:rsidRDefault="00944AF7" w:rsidP="009921BD">
            <w:pPr>
              <w:rPr>
                <w:sz w:val="16"/>
                <w:szCs w:val="16"/>
              </w:rPr>
            </w:pPr>
            <w:r>
              <w:rPr>
                <w:rFonts w:hint="eastAsia"/>
                <w:sz w:val="16"/>
                <w:szCs w:val="16"/>
              </w:rPr>
              <w:t>6066</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111/j.1365-2486.2010.02363.x", "ISBN" : "1354-1013", "ISSN" : "13541013", "abstract" : "Precipitation regimes are predicted to become more variable with more extreme rainfall events punctuated by longer intervening dry periods.Water-limited ecosystems are likely to be highly responsive to altered precipitation regimes. The bucket model predicts that increased precipitation variability will reduce soil moisture stress and increase primary productivity and soil respiration in aridland ecosystems. To test this hypothesis, we experimentally altered the size and frequency of precipitation events during the summer monsoon (July through September) in 2007 and 2008 in a northern Chihuahuan Desert grassland in central New Mexico, USA. Treatments included (1) ambient rain, (2) ambient rain plus one 20mm rain event each month, and (3) ambient rain plus four 5mm rain events each month. Throughout two monsoon seasons, we measured soil temperature, soil moisture content (y), soil respiration (Rs), along with leaf-level photosynthesis (Anet), predawn leaf water potential (Cpd), and seasonal aboveground net primary productivity (ANPP) of the dominant C4 grass, Bouteloua eriopoda. Treatment plots receiving a single large rainfall event each month maintained significantly higher seasonal soil y which corresponded with a significant increase in Rs and ANPP of B. eriopoda when compared with plots receiving multiple small events. Because the strength of these patterns differed between years, we propose a modification of the bucket model in which both the mean and variance of soil water change as a consequence of interannual variability from 1 year to the next. Our results demonstrate that aridland ecosystems are highly sensitive to increased precipitation variability, and that more extreme precipitation events will likely have a positive impact on some aridland ecosystem processes important for the carbon cycle", "author" : [ { "dropping-particle" : "", "family" : "Thomey", "given" : "Michell L.", "non-dropping-particle" : "", "parse-names" : false, "suffix" : "" }, { "dropping-particle" : "", "family" : "Collins", "given" : "Scott L.", "non-dropping-particle" : "", "parse-names" : false, "suffix" : "" }, { "dropping-particle" : "", "family" : "Vargas", "given" : "Rodrigo", "non-dropping-particle" : "", "parse-names" : false, "suffix" : "" }, { "dropping-particle" : "", "family" : "Johnson", "given" : "Jennifer E.", "non-dropping-particle" : "", "parse-names" : false, "suffix" : "" }, { "dropping-particle" : "", "family" : "Brown", "given" : "Renee F.", "non-dropping-particle" : "", "parse-names" : false, "suffix" : "" }, { "dropping-particle" : "", "family" : "Natvig", "given" : "Donald O.", "non-dropping-particle" : "", "parse-names" : false, "suffix" : "" }, { "dropping-particle" : "", "family" : "Friggens", "given" : "Michael T.", "non-dropping-particle" : "", "parse-names" : false, "suffix" : "" } ], "container-title" : "Global Change Biology", "id" : "ITEM-1", "issue" : "4", "issued" : { "date-parts" : [ [ "2011" ] ] }, "page" : "1505-1515", "title" : "Effect of precipitation variability on net primary production and soil respiration in a Chihuahuan Desert grassland", "type" : "article-journal", "volume" : "17" }, "uris" : [ "http://www.mendeley.com/documents/?uuid=cb9b57f6-aa47-41bc-bea0-91b91536e998" ] } ], "mendeley" : { "formattedCitation" : "(Thomey et al., 2011)", "plainTextFormattedCitation" : "(Thomey et al., 2011)", "previouslyFormattedCitation" : "(Thomey et al., 2011)" }, "properties" : { "noteIndex" : 0 }, "schema" : "https://github.com/citation-style-language/schema/raw/master/csl-citation.json" }</w:instrText>
            </w:r>
            <w:r>
              <w:rPr>
                <w:sz w:val="16"/>
                <w:szCs w:val="16"/>
              </w:rPr>
              <w:fldChar w:fldCharType="separate"/>
            </w:r>
            <w:r w:rsidRPr="005C2CEF">
              <w:rPr>
                <w:noProof/>
                <w:sz w:val="16"/>
                <w:szCs w:val="16"/>
              </w:rPr>
              <w:t>(Thomey et al., 2011)</w:t>
            </w:r>
            <w:r>
              <w:rPr>
                <w:sz w:val="16"/>
                <w:szCs w:val="16"/>
              </w:rPr>
              <w:fldChar w:fldCharType="end"/>
            </w:r>
          </w:p>
        </w:tc>
        <w:tc>
          <w:tcPr>
            <w:tcW w:w="8533" w:type="dxa"/>
            <w:gridSpan w:val="2"/>
          </w:tcPr>
          <w:p w:rsidR="004165AB" w:rsidRPr="0007052E" w:rsidRDefault="004165AB" w:rsidP="009921BD">
            <w:pPr>
              <w:rPr>
                <w:sz w:val="16"/>
                <w:szCs w:val="16"/>
              </w:rPr>
            </w:pPr>
            <w:r w:rsidRPr="005C2CEF">
              <w:rPr>
                <w:sz w:val="16"/>
                <w:szCs w:val="16"/>
              </w:rPr>
              <w:t>Thomey, M. L., Collins, S. L., Vargas, R., Johnson, J. E., Brown, R. F., Natvig, D. O. and Friggens, M. T.: Effect of precipitation variability on net primary production and soil respiration in a Chihuahuan Desert grassland, Glob. Chang. Biol., 17(4), 1505–1515, doi:10.1111/j.1365-2486.2010.02363.x, 2011.</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24</w:t>
            </w:r>
          </w:p>
        </w:tc>
        <w:tc>
          <w:tcPr>
            <w:tcW w:w="1833" w:type="dxa"/>
            <w:gridSpan w:val="2"/>
          </w:tcPr>
          <w:p w:rsidR="004165AB" w:rsidRDefault="00944AF7" w:rsidP="009921BD">
            <w:pPr>
              <w:rPr>
                <w:sz w:val="16"/>
                <w:szCs w:val="16"/>
              </w:rPr>
            </w:pPr>
            <w:r>
              <w:rPr>
                <w:rFonts w:hint="eastAsia"/>
                <w:sz w:val="16"/>
                <w:szCs w:val="16"/>
              </w:rPr>
              <w:t>6149</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80/02827581.2010.538082", "ISBN" : "0282-7581", "ISSN" : "0282-7581", "abstract" : "An automated chamber system was used to study how soil respiration (R-S) differed with stand age (SA), altitude (AL), and forest type (FT), in subtropical China. From 2006 to 2008, measurements of soil-surface CO2 efflux and associated environmental factors were made in an evergreen broad-leaved forest (EB), and five aged Chinese fir {[}Cunninghamia lanceolata Hook.] plantations (CF), and three altitudinal Moso bamboo {[}Phyllostachys pubescens Mazel ex J. Houz.] plantations (MB), in Dagangshan mountain range, Jiangxi Province.\\nMultivariate analysis of covariance with soil temperature (T) and soil water content (SWC) as the covariates showed that FT and AL as the independent factors had a significant effect on R-S (P&lt;0.01, P&lt;0.05, respectively). The R-S in the CF differed significantly from EB and MB (P&lt;0.001), but not between EB and MB. The R-S was positively correlated with T, and responded to changes in SWC at higher Ts. The correlation between R-S and SWC was improved when the R-S was normalized to 10 degrees C. Annual mean R-S differed significantly with SA and were ranked in the order (from high to low) of 21-25, 26-35, 11-20, &gt;36, and 1-10 years. The conclusion of this study is that T, SWC, AL, FT, and SA all have significant effects on R-S in subtropical China.", "author" : [ { "dropping-particle" : "", "family" : "Wang", "given" : "Bing", "non-dropping-particle" : "", "parse-names" : false, "suffix" : "" }, { "dropping-particle" : "", "family" : "Jiang", "given" : "Yan", "non-dropping-particle" : "", "parse-names" : false, "suffix" : "" }, { "dropping-particle" : "", "family" : "Wei", "given" : "Xiaohua", "non-dropping-particle" : "", "parse-names" : false, "suffix" : "" }, { "dropping-particle" : "", "family" : "Zhao", "given" : "Guangdong", "non-dropping-particle" : "", "parse-names" : false, "suffix" : "" }, { "dropping-particle" : "", "family" : "Guo", "given" : "Hao", "non-dropping-particle" : "", "parse-names" : false, "suffix" : "" }, { "dropping-particle" : "", "family" : "Bai", "given" : "Xiulan", "non-dropping-particle" : "", "parse-names" : false, "suffix" : "" } ], "container-title" : "Scandinavian Journal of Forest Research", "id" : "ITEM-1", "issue" : "1", "issued" : { "date-parts" : [ [ "2011" ] ] }, "page" : "40-47", "title" : "Effects of forest type, stand age, and altitude on soil respiration in subtropical forests of China", "type" : "article-journal", "volume" : "26" }, "uris" : [ "http://www.mendeley.com/documents/?uuid=d973de47-280b-4b7f-979e-d0b47bbfef42" ] } ], "mendeley" : { "formattedCitation" : "(Wang et al., 2011)", "plainTextFormattedCitation" : "(Wang et al., 2011)", "previouslyFormattedCitation" : "(Wang et al., 2011)" }, "properties" : { "noteIndex" : 0 }, "schema" : "https://github.com/citation-style-language/schema/raw/master/csl-citation.json" }</w:instrText>
            </w:r>
            <w:r>
              <w:rPr>
                <w:sz w:val="16"/>
                <w:szCs w:val="16"/>
              </w:rPr>
              <w:fldChar w:fldCharType="separate"/>
            </w:r>
            <w:r w:rsidRPr="00022E98">
              <w:rPr>
                <w:noProof/>
                <w:sz w:val="16"/>
                <w:szCs w:val="16"/>
              </w:rPr>
              <w:t>(Wang et al., 2011)</w:t>
            </w:r>
            <w:r>
              <w:rPr>
                <w:sz w:val="16"/>
                <w:szCs w:val="16"/>
              </w:rPr>
              <w:fldChar w:fldCharType="end"/>
            </w:r>
          </w:p>
        </w:tc>
        <w:tc>
          <w:tcPr>
            <w:tcW w:w="8533" w:type="dxa"/>
            <w:gridSpan w:val="2"/>
          </w:tcPr>
          <w:p w:rsidR="004165AB" w:rsidRPr="0007052E" w:rsidRDefault="004165AB" w:rsidP="009921BD">
            <w:pPr>
              <w:rPr>
                <w:sz w:val="16"/>
                <w:szCs w:val="16"/>
              </w:rPr>
            </w:pPr>
            <w:r w:rsidRPr="00022E98">
              <w:rPr>
                <w:sz w:val="16"/>
                <w:szCs w:val="16"/>
              </w:rPr>
              <w:t>Wang, B., Jiang, Y., Wei, X., Zhao, G., Guo, H. and Bai, X.: Effects of forest type, stand age, and altitude on soil respiration in subtropical forests of China, Scand. J. For. Res., 26(1), 40–47, doi:10.1080/02827581.2010.538082, 2011.</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25</w:t>
            </w:r>
          </w:p>
        </w:tc>
        <w:tc>
          <w:tcPr>
            <w:tcW w:w="1833" w:type="dxa"/>
            <w:gridSpan w:val="2"/>
          </w:tcPr>
          <w:p w:rsidR="004165AB" w:rsidRDefault="00944AF7" w:rsidP="009921BD">
            <w:pPr>
              <w:rPr>
                <w:sz w:val="16"/>
                <w:szCs w:val="16"/>
              </w:rPr>
            </w:pPr>
            <w:r>
              <w:rPr>
                <w:rFonts w:hint="eastAsia"/>
                <w:sz w:val="16"/>
                <w:szCs w:val="16"/>
              </w:rPr>
              <w:t>6374</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371/journal.pone.0048011", "ISSN" : "19326203", "PMID" : "23082234", "abstract" : "The variation of different ecosystems on the terrestrial carbon balance is predicted to be large. We investigated a typical arid region with widespread saline/alkaline soils, and evaluated soil respiration of different agricultural and natural ecosystems. Soil respiration for five ecosystems together with soil temperature, soil moisture, soil pH, soil electric conductivity and soil organic carbon content were investigated in the field. Comparing with the natural ecosystems, the mean seasonal soil respiration rates of the agricultural ecosystems were 96%-386% higher and agricultural ecosystems exhibited lower CO(2) absorption by the saline/alkaline soil. Soil temperature and moisture together explained 48%, 86%, 84%, 54% and 54% of the seasonal variations of soil respiration in the five ecosystems, respectively. There was a significant negative relationship between soil respiration and soil electrical conductivity, but a weak correlation between soil respiration and soil pH or soil organic carbon content. Our results showed that soil CO(2) emissions were significantly different among different agricultural and natural ecosystems, although we caution that this was an observational, not manipulative, study. Temperature at the soil surface and electric conductivity were the main driving factors of soil respiration across the five ecosystems. Care should be taken when converting native vegetation into cropland from the point of view of greenhouse gas emissions.", "author" : [ { "dropping-particle" : "", "family" : "Lai", "given" : "Liming", "non-dropping-particle" : "", "parse-names" : false, "suffix" : "" }, { "dropping-particle" : "", "family" : "Zhao", "given" : "Xuechun", "non-dropping-particle" : "", "parse-names" : false, "suffix" : "" }, { "dropping-particle" : "", "family" : "Jiang", "given" : "Lianhe", "non-dropping-particle" : "", "parse-names" : false, "suffix" : "" }, { "dropping-particle" : "", "family" : "Wang", "given" : "Yongji", "non-dropping-particle" : "", "parse-names" : false, "suffix" : "" }, { "dropping-particle" : "", "family" : "Luo", "given" : "Liangguo", "non-dropping-particle" : "", "parse-names" : false, "suffix" : "" }, { "dropping-particle" : "", "family" : "Zheng", "given" : "Yuanrun", "non-dropping-particle" : "", "parse-names" : false, "suffix" : "" }, { "dropping-particle" : "", "family" : "Chen", "given" : "Xi", "non-dropping-particle" : "", "parse-names" : false, "suffix" : "" }, { "dropping-particle" : "", "family" : "Rimmington", "given" : "Glyn M.", "non-dropping-particle" : "", "parse-names" : false, "suffix" : "" } ], "container-title" : "PLoS ONE", "id" : "ITEM-1", "issue" : "10", "issued" : { "date-parts" : [ [ "2012" ] ] }, "page" : "2-10", "title" : "Soil Respiration in Different Agricultural and Natural Ecosystems in an Arid Region", "type" : "article-journal", "volume" : "7" }, "uris" : [ "http://www.mendeley.com/documents/?uuid=21d08741-8a1f-4ac8-8587-6eebdd33ce02" ] } ], "mendeley" : { "formattedCitation" : "(Lai et al., 2012)", "plainTextFormattedCitation" : "(Lai et al., 2012)", "previouslyFormattedCitation" : "(Lai et al., 2012)" }, "properties" : { "noteIndex" : 0 }, "schema" : "https://github.com/citation-style-language/schema/raw/master/csl-citation.json" }</w:instrText>
            </w:r>
            <w:r>
              <w:rPr>
                <w:sz w:val="16"/>
                <w:szCs w:val="16"/>
              </w:rPr>
              <w:fldChar w:fldCharType="separate"/>
            </w:r>
            <w:r w:rsidRPr="00022E98">
              <w:rPr>
                <w:noProof/>
                <w:sz w:val="16"/>
                <w:szCs w:val="16"/>
              </w:rPr>
              <w:t>(Lai et al., 2012)</w:t>
            </w:r>
            <w:r>
              <w:rPr>
                <w:sz w:val="16"/>
                <w:szCs w:val="16"/>
              </w:rPr>
              <w:fldChar w:fldCharType="end"/>
            </w:r>
          </w:p>
        </w:tc>
        <w:tc>
          <w:tcPr>
            <w:tcW w:w="8533" w:type="dxa"/>
            <w:gridSpan w:val="2"/>
          </w:tcPr>
          <w:p w:rsidR="004165AB" w:rsidRPr="0007052E" w:rsidRDefault="004165AB" w:rsidP="009921BD">
            <w:pPr>
              <w:rPr>
                <w:sz w:val="16"/>
                <w:szCs w:val="16"/>
              </w:rPr>
            </w:pPr>
            <w:r w:rsidRPr="00022E98">
              <w:rPr>
                <w:sz w:val="16"/>
                <w:szCs w:val="16"/>
              </w:rPr>
              <w:t>Lai, L., Zhao, X., Jiang, L., Wang, Y., Luo, L., Zheng, Y., Chen, X. and Rimmington, G. M.: Soil Respiration in Different Agricultural and Natural Ecosystems in an Arid Region, PLoS One, 7(10), 2–10, doi:10.1371/journal.pone.0048011, 2012.</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26</w:t>
            </w:r>
          </w:p>
        </w:tc>
        <w:tc>
          <w:tcPr>
            <w:tcW w:w="1833" w:type="dxa"/>
            <w:gridSpan w:val="2"/>
          </w:tcPr>
          <w:p w:rsidR="004165AB" w:rsidRDefault="00944AF7" w:rsidP="009921BD">
            <w:pPr>
              <w:rPr>
                <w:sz w:val="16"/>
                <w:szCs w:val="16"/>
              </w:rPr>
            </w:pPr>
            <w:r>
              <w:rPr>
                <w:rFonts w:hint="eastAsia"/>
                <w:sz w:val="16"/>
                <w:szCs w:val="16"/>
              </w:rPr>
              <w:t>6410</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07/s10021-011-9509-8", "ISBN" : "14329840 (ISSN)", "ISSN" : "14329840", "abstract" : "Soil respiration (RS) is known to be highly sensitive\\n\\nto different environmental factors, such as temperature,\\n\\nprecipitation, and the soil carbon (C)\\n\\npool. Thus, the scenario of global change expected\\n\\nfor the coming decades might imply important\\n\\nconsequences for RS dynamics. In addition, all of\\n\\nthese factors may have an interactive effect, and\\n\\nthe consequences are often confounded. We performed\\n\\na field experiment to analyze the effect of\\n\\nsoil moisture and habitat type on RS in a Mediterranean-\\n\\ntype ecosystem by simulating three possible\\n\\nclimate scenarios differing in the precipitation\\n\\namount during summer (drier, wetter, and current\\n\\nprecipitation pattern) in the main successional\\n\\nhabitats in the area (forest, shrubland, and open\\n\\nhabitat). We also considered other factors that\\n\\nwould affect RS, such as the soil C pool and\\n\\nmicrobial biomass. By the use of structural-equation\\n\\nmodeling (SEM), we disentangled the interactive\\n\\neffects of the different factors affecting RS. A\\n\\nhigher simulated precipitation boosted RS for the\\n\\ndifferent habitats across the sampling period\\n\\n(14.6% higher respect to control), whereas the\\n\\nmore severe simulated drought reduced it (19.2%\\n\\nlower respect to control), a trend that was similar at\\n\\nthe daily scale. Temperature had, by contrast, scant\\n\\neffects on RS. The SEM analysis revealed a positive\\n\\neffect of moisture and canopy cover on RS, whereas\\n\\nthe effect of temperature was weaker and negative.\\n\\nSoil C pool and microbial biomass did not affect\\n\\nRS. We conclude that the precipitation changes\\n\\nexpected for the coming decades would play a more\\n\\nimportant role in controlling RS than would other\\n\\nfactors. Thus, the projected changes in the precipitation\\n\\npattern may have much more profound\\n\\ndirect effects on RS than will the projected temperature\\n\\nincreases.", "author" : [ { "dropping-particle" : "", "family" : "Mat\u00edas", "given" : "Luis", "non-dropping-particle" : "", "parse-names" : false, "suffix" : "" }, { "dropping-particle" : "", "family" : "Castro", "given" : "Jorge", "non-dropping-particle" : "", "parse-names" : false, "suffix" : "" }, { "dropping-particle" : "", "family" : "Zamora", "given" : "Regino", "non-dropping-particle" : "", "parse-names" : false, "suffix" : "" } ], "container-title" : "Ecosystems", "id" : "ITEM-1", "issue" : "2", "issued" : { "date-parts" : [ [ "2012" ] ] }, "page" : "299-310", "title" : "Effect of Simulated Climate Change on Soil Respiration in a Mediterranean-Type Ecosystem: Rainfall and Habitat Type are More Important than Temperature or the Soil Carbon Pool", "type" : "article-journal", "volume" : "15" }, "uris" : [ "http://www.mendeley.com/documents/?uuid=4fec16bc-e521-4dbb-87ce-4b508ad27232" ] } ], "mendeley" : { "formattedCitation" : "(Mat\u00edas et al., 2012)", "plainTextFormattedCitation" : "(Mat\u00edas et al., 2012)", "previouslyFormattedCitation" : "(Mat\u00edas et al., 2012)" }, "properties" : { "noteIndex" : 0 }, "schema" : "https://github.com/citation-style-language/schema/raw/master/csl-citation.json" }</w:instrText>
            </w:r>
            <w:r>
              <w:rPr>
                <w:sz w:val="16"/>
                <w:szCs w:val="16"/>
              </w:rPr>
              <w:fldChar w:fldCharType="separate"/>
            </w:r>
            <w:r w:rsidRPr="00022E98">
              <w:rPr>
                <w:noProof/>
                <w:sz w:val="16"/>
                <w:szCs w:val="16"/>
              </w:rPr>
              <w:t>(Matías et al., 2012)</w:t>
            </w:r>
            <w:r>
              <w:rPr>
                <w:sz w:val="16"/>
                <w:szCs w:val="16"/>
              </w:rPr>
              <w:fldChar w:fldCharType="end"/>
            </w:r>
          </w:p>
        </w:tc>
        <w:tc>
          <w:tcPr>
            <w:tcW w:w="8533" w:type="dxa"/>
            <w:gridSpan w:val="2"/>
          </w:tcPr>
          <w:p w:rsidR="004165AB" w:rsidRPr="0007052E" w:rsidRDefault="004165AB" w:rsidP="009921BD">
            <w:pPr>
              <w:rPr>
                <w:sz w:val="16"/>
                <w:szCs w:val="16"/>
              </w:rPr>
            </w:pPr>
            <w:r w:rsidRPr="00022E98">
              <w:rPr>
                <w:sz w:val="16"/>
                <w:szCs w:val="16"/>
              </w:rPr>
              <w:t>Matías, L., Castro, J. and Zamora, R.: Effect of Simulated Climate Change on Soil Respiration in a Mediterranean-Type Ecosystem: Rainfall and Habitat Type are More Important than Temperature or the Soil Carbon Pool, Ecosystems, 15(2), 299–310, doi:10.1007/s10021-011-9509-8, 2012.</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27</w:t>
            </w:r>
          </w:p>
        </w:tc>
        <w:tc>
          <w:tcPr>
            <w:tcW w:w="1833" w:type="dxa"/>
            <w:gridSpan w:val="2"/>
          </w:tcPr>
          <w:p w:rsidR="004165AB" w:rsidRDefault="00944AF7" w:rsidP="009921BD">
            <w:pPr>
              <w:rPr>
                <w:sz w:val="16"/>
                <w:szCs w:val="16"/>
              </w:rPr>
            </w:pPr>
            <w:r>
              <w:rPr>
                <w:rFonts w:hint="eastAsia"/>
                <w:sz w:val="16"/>
                <w:szCs w:val="16"/>
              </w:rPr>
              <w:t>6479</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16/j.soilbio.2012.05.009", "ISBN" : "0038-0717", "ISSN" : "00380717", "abstract" : "Soil respiration (R s) is the second-largest source of CO 2 to the atmosphere in terrestrial systems. In tropical savannas seasonal moisture availability and frequent fires drive ecosystem dynamics and may have a considerable impact on soil carbon (C) cycling, including R s. In order to test the effect of fire on soil C cycling we measured R s in annually burnt and unburnt plots in wet and dry seasons at a long-term fire experiment established in savanna woodlands of northern Australia. There was a significant interaction between season and fire, with highest rates of daily R s (722 mmol CO 2 m -2 d -1) observed in the wet season on unburnt, leaf litter patches. The three fold higher R s rate on unburnt plots in the wet season was due to greater root-derived respiration (R root: 356 mmol CO 2 m -2 d -1), while smaller changes to soil-derived respiration (R soil: 51 mmol CO 2 m -2 d -1) were simply the result of C moving through decomposition rather than combustion pathways. Relationships between instantaneous R s and soil temperature showed hysteresis with variable direction, suggesting that season and fire treatment also influence the soil depth at which CO 2 is produced. We suggest that (1) changes to fire regimes, through active management or climate change, in tropical savannas could have an impact on R s, and (2) the direct effect of fire on soil C cycling is limited to the removal of aboveground litter inputs. ?? 2012.", "author" : [ { "dropping-particle" : "", "family" : "Richards", "given" : "Anna E.", "non-dropping-particle" : "", "parse-names" : false, "suffix" : "" }, { "dropping-particle" : "", "family" : "Dathe", "given" : "Josefine", "non-dropping-particle" : "", "parse-names" : false, "suffix" : "" }, { "dropping-particle" : "", "family" : "Cook", "given" : "Garry D.", "non-dropping-particle" : "", "parse-names" : false, "suffix" : "" } ], "container-title" : "Soil Biology and Biochemistry", "id" : "ITEM-1", "issued" : { "date-parts" : [ [ "2012" ] ] }, "page" : "90-98", "title" : "Fire interacts with season to influence soil respiration in tropical savannas", "type" : "article-journal", "volume" : "53" }, "uris" : [ "http://www.mendeley.com/documents/?uuid=de763913-d15e-4a6a-aeaf-792b8774fca8" ] } ], "mendeley" : { "formattedCitation" : "(Richards et al., 2012)", "plainTextFormattedCitation" : "(Richards et al., 2012)", "previouslyFormattedCitation" : "(Richards et al., 2012)" }, "properties" : { "noteIndex" : 0 }, "schema" : "https://github.com/citation-style-language/schema/raw/master/csl-citation.json" }</w:instrText>
            </w:r>
            <w:r>
              <w:rPr>
                <w:sz w:val="16"/>
                <w:szCs w:val="16"/>
              </w:rPr>
              <w:fldChar w:fldCharType="separate"/>
            </w:r>
            <w:r w:rsidRPr="00022E98">
              <w:rPr>
                <w:noProof/>
                <w:sz w:val="16"/>
                <w:szCs w:val="16"/>
              </w:rPr>
              <w:t>(Richards et al., 2012)</w:t>
            </w:r>
            <w:r>
              <w:rPr>
                <w:sz w:val="16"/>
                <w:szCs w:val="16"/>
              </w:rPr>
              <w:fldChar w:fldCharType="end"/>
            </w:r>
          </w:p>
        </w:tc>
        <w:tc>
          <w:tcPr>
            <w:tcW w:w="8533" w:type="dxa"/>
            <w:gridSpan w:val="2"/>
          </w:tcPr>
          <w:p w:rsidR="004165AB" w:rsidRPr="0007052E" w:rsidRDefault="004165AB" w:rsidP="009921BD">
            <w:pPr>
              <w:rPr>
                <w:sz w:val="16"/>
                <w:szCs w:val="16"/>
              </w:rPr>
            </w:pPr>
            <w:r w:rsidRPr="00022E98">
              <w:rPr>
                <w:sz w:val="16"/>
                <w:szCs w:val="16"/>
              </w:rPr>
              <w:t>Richards, A. E., Dathe, J. and Cook, G. D.: Fire interacts with season to influence soil respiration in tropical savannas, Soil Biol. Biochem., 53, 90–98, doi:10.1016/j.soilbio.2012.05.009, 2012.</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28</w:t>
            </w:r>
          </w:p>
        </w:tc>
        <w:tc>
          <w:tcPr>
            <w:tcW w:w="1833" w:type="dxa"/>
            <w:gridSpan w:val="2"/>
          </w:tcPr>
          <w:p w:rsidR="004165AB" w:rsidRDefault="00944AF7" w:rsidP="009921BD">
            <w:pPr>
              <w:rPr>
                <w:sz w:val="16"/>
                <w:szCs w:val="16"/>
              </w:rPr>
            </w:pPr>
            <w:r>
              <w:rPr>
                <w:rFonts w:hint="eastAsia"/>
                <w:sz w:val="16"/>
                <w:szCs w:val="16"/>
              </w:rPr>
              <w:t>10030</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16/j.atmosenv.2013.12.024", "ISBN" : "1352-2310", "ISSN" : "13522310", "abstract" : "Evaluating the responses of soil respiration in desert ecosystems to varying rates of added N is of great significance for understanding their carbon (C) budgets under increasing nitrogen (N) deposition. In this study, the diel and seasonal patterns of soil respiration through out the growing season were examined over a three-year period after adding a gradient of N to soil in the Gurbantunggut Desert. N was added at five rates: 0.5, 1.0, 3.0, 6.0 and 24.0g Nm-2y-1 (denoted as N0.5, N1, N3, N6 and N24, respectively), plus a control without N addition: N0. Soil respiration showed both a distinct diel and seasonal dynamics. Soil temperature was the dominant factor influencing diel changes in soil respiration. High summer temperatures could reduce soil respiration due to the probable decrease of microbial respiration. Soil moisture was the driving factor that affected the soil respiration seasonal pattern. Precipitation pulses elicited an intense CO2 release after the pulse ceased. Although soil respiration showed an increase with enhancing N rates in the first year, the positive effects of N24 treatments weakened in the second year and became negative, and effectively toxic in the third. The total carbon production in the growing seasons among different N treatments in 2010 and 2011 also followed this model. In addition, soil respiration was also consistent with fine root biomass in the growing seasons. The results indicated that as soil temperature interacted with soil moisture, it affected temporal changes in the soil surface C flux and C sequestration, with C sequestration being affected differently based on the rate of N added and number of exposed years. ?? 2013 Elsevier Ltd.", "author" : [ { "dropping-particle" : "", "family" : "Zhou", "given" : "Xiaobing", "non-dropping-particle" : "", "parse-names" : false, "suffix" : "" }, { "dropping-particle" : "", "family" : "Zhang", "given" : "Yuanming", "non-dropping-particle" : "", "parse-names" : false, "suffix" : "" } ], "container-title" : "Atmospheric Environment", "id" : "ITEM-1", "issued" : { "date-parts" : [ [ "2014" ] ] }, "page" : "187-194", "publisher" : "Elsevier Ltd", "title" : "Seasonal pattern of soil respiration and gradual changing effects of nitrogen addition in a soil of the Gurbantunggut Desert, northwestern China", "type" : "article-journal", "volume" : "85" }, "uris" : [ "http://www.mendeley.com/documents/?uuid=f26a736c-1e3b-4da4-828c-2bb04e1440dc" ] } ], "mendeley" : { "formattedCitation" : "(Zhou and Zhang, 2014)", "plainTextFormattedCitation" : "(Zhou and Zhang, 2014)", "previouslyFormattedCitation" : "(Zhou and Zhang, 2014)" }, "properties" : { "noteIndex" : 0 }, "schema" : "https://github.com/citation-style-language/schema/raw/master/csl-citation.json" }</w:instrText>
            </w:r>
            <w:r>
              <w:rPr>
                <w:sz w:val="16"/>
                <w:szCs w:val="16"/>
              </w:rPr>
              <w:fldChar w:fldCharType="separate"/>
            </w:r>
            <w:r w:rsidRPr="00022E98">
              <w:rPr>
                <w:noProof/>
                <w:sz w:val="16"/>
                <w:szCs w:val="16"/>
              </w:rPr>
              <w:t>(Zhou and Zhang, 2014)</w:t>
            </w:r>
            <w:r>
              <w:rPr>
                <w:sz w:val="16"/>
                <w:szCs w:val="16"/>
              </w:rPr>
              <w:fldChar w:fldCharType="end"/>
            </w:r>
          </w:p>
        </w:tc>
        <w:tc>
          <w:tcPr>
            <w:tcW w:w="8533" w:type="dxa"/>
            <w:gridSpan w:val="2"/>
          </w:tcPr>
          <w:p w:rsidR="004165AB" w:rsidRPr="00022E98" w:rsidRDefault="004165AB" w:rsidP="00022E98">
            <w:pPr>
              <w:rPr>
                <w:sz w:val="16"/>
                <w:szCs w:val="16"/>
              </w:rPr>
            </w:pPr>
            <w:r w:rsidRPr="00022E98">
              <w:rPr>
                <w:sz w:val="16"/>
                <w:szCs w:val="16"/>
              </w:rPr>
              <w:t>Zhou, X. and Zhang, Y.: Seasonal pattern of soil respiration and gradual changing effects of nitrogen addition in a soil of the Gurbantunggut Desert, northwestern China, Atmos. Environ., 85, 187–194, doi:10.1016/j.atmosenv.2013.12.024, 2014.</w:t>
            </w:r>
          </w:p>
          <w:p w:rsidR="004165AB" w:rsidRPr="0007052E" w:rsidRDefault="004165AB" w:rsidP="009921BD">
            <w:pPr>
              <w:rPr>
                <w:sz w:val="16"/>
                <w:szCs w:val="16"/>
              </w:rPr>
            </w:pP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29</w:t>
            </w:r>
          </w:p>
        </w:tc>
        <w:tc>
          <w:tcPr>
            <w:tcW w:w="1833" w:type="dxa"/>
            <w:gridSpan w:val="2"/>
          </w:tcPr>
          <w:p w:rsidR="004165AB" w:rsidRDefault="00944AF7" w:rsidP="009921BD">
            <w:pPr>
              <w:rPr>
                <w:sz w:val="16"/>
                <w:szCs w:val="16"/>
              </w:rPr>
            </w:pPr>
            <w:r>
              <w:rPr>
                <w:rFonts w:hint="eastAsia"/>
                <w:sz w:val="16"/>
                <w:szCs w:val="16"/>
              </w:rPr>
              <w:t>10031</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16/j.chnaes.2014.07.004", "ISBN" : "1872-2032", "ISSN" : "18722032", "abstract" : "Grassland ecosystems are important parts of terrestrial ecosystems and play an important role in the global carbon cycle. In recent years, the grasslands in Northern Tibet have experienced warming, and its precipitation has also increased. Alpine grassland irrigation measures could be a reasonable pathway to redistribute and make full use of the increased precipitation. In this study, we measured the soil respiration in alpine grassland in Northern Tibet under sprinkler head irrigation in the growing season to determine the relationships between soil temperature /water and ecosystem/soil respiration, soil moisture and Q10, and soil temperature and Q10. The results showed that after 2 years irrigation, alpine grassland aboveground biomass increased significantly, with 2010 higher than 2009. There was significant annual, seasonal and daily variation of soil respiration. Under irrigation, ecosystem respiration and soil respiration increased 75% and 64% respectively; soil water increase can promote the respiration of ecosystem and its components. In our results, the Q10 value was 2.23\u20132.81, over the global average. The irrigation can promote ecosystem respiration temperature sensitivity. There was a positive linear correlation between ecosystem respiration and grassland aboveground biomass. The aboveground biomass accounted for 32.8% of ecosystem respiration variation. Soil respiration accounted for more than 70% of ecosystem respiration, indicating that the contribution to carbon emissions of soil respiration is very high. In short, we can project that in grasslands biomass and ecosystem respiration will increase under future precipitation change, which will significantly affect the function of alpine grassland carbon storage.", "author" : [ { "dropping-particle" : "", "family" : "Ganjurjav", "given" : "H.", "non-dropping-particle" : "", "parse-names" : false, "suffix" : "" }, { "dropping-particle" : "", "family" : "Gao", "given" : "Qingzhu", "non-dropping-particle" : "", "parse-names" : false, "suffix" : "" }, { "dropping-particle" : "", "family" : "Borjigidai", "given" : "Almaz", "non-dropping-particle" : "", "parse-names" : false, "suffix" : "" }, { "dropping-particle" : "", "family" : "Guo", "given" : "Yaqi", "non-dropping-particle" : "", "parse-names" : false, "suffix" : "" }, { "dropping-particle" : "", "family" : "Wan", "given" : "Yunfan", "non-dropping-particle" : "", "parse-names" : false, "suffix" : "" }, { "dropping-particle" : "", "family" : "Li", "given" : "Yue", "non-dropping-particle" : "", "parse-names" : false, "suffix" : "" }, { "dropping-particle" : "", "family" : "Jiangcun", "given" : "Wangzha", "non-dropping-particle" : "", "parse-names" : false, "suffix" : "" }, { "dropping-particle" : "", "family" : "Danjiu", "given" : "Luobu", "non-dropping-particle" : "", "parse-names" : false, "suffix" : "" } ], "container-title" : "Acta Ecologica Sinica", "id" : "ITEM-1", "issue" : "5", "issued" : { "date-parts" : [ [ "2014" ] ] }, "page" : "271-276", "title" : "Alpine grassland ecosystem respiration variation under irrigation in Northern Tibet", "type" : "article-journal", "volume" : "34" }, "uris" : [ "http://www.mendeley.com/documents/?uuid=46a4ca57-ff00-435e-a8e0-222cad891a81" ] } ], "mendeley" : { "formattedCitation" : "(Ganjurjav et al., 2014)", "plainTextFormattedCitation" : "(Ganjurjav et al., 2014)", "previouslyFormattedCitation" : "(Ganjurjav et al., 2014)" }, "properties" : { "noteIndex" : 0 }, "schema" : "https://github.com/citation-style-language/schema/raw/master/csl-citation.json" }</w:instrText>
            </w:r>
            <w:r>
              <w:rPr>
                <w:sz w:val="16"/>
                <w:szCs w:val="16"/>
              </w:rPr>
              <w:fldChar w:fldCharType="separate"/>
            </w:r>
            <w:r w:rsidRPr="00022E98">
              <w:rPr>
                <w:noProof/>
                <w:sz w:val="16"/>
                <w:szCs w:val="16"/>
              </w:rPr>
              <w:t>(Ganjurjav et al., 2014)</w:t>
            </w:r>
            <w:r>
              <w:rPr>
                <w:sz w:val="16"/>
                <w:szCs w:val="16"/>
              </w:rPr>
              <w:fldChar w:fldCharType="end"/>
            </w:r>
          </w:p>
        </w:tc>
        <w:tc>
          <w:tcPr>
            <w:tcW w:w="8533" w:type="dxa"/>
            <w:gridSpan w:val="2"/>
          </w:tcPr>
          <w:p w:rsidR="004165AB" w:rsidRPr="0007052E" w:rsidRDefault="004165AB" w:rsidP="009921BD">
            <w:pPr>
              <w:rPr>
                <w:sz w:val="16"/>
                <w:szCs w:val="16"/>
              </w:rPr>
            </w:pPr>
            <w:r w:rsidRPr="00022E98">
              <w:rPr>
                <w:sz w:val="16"/>
                <w:szCs w:val="16"/>
              </w:rPr>
              <w:t>Ganjurjav, H., Gao, Q., Borjigidai, A., Guo, Y., Wan, Y., Li, Y., Jiangcun, W. and Danjiu, L.: Alpine grassland ecosystem respiration variation under irrigation in Northern Tibet, Acta Ecol. Sin., 34(5), 271–276, doi:10.1016/j.chnaes.2014.07.004, 2014.</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30</w:t>
            </w:r>
          </w:p>
        </w:tc>
        <w:tc>
          <w:tcPr>
            <w:tcW w:w="1833" w:type="dxa"/>
            <w:gridSpan w:val="2"/>
          </w:tcPr>
          <w:p w:rsidR="004165AB" w:rsidRDefault="00944AF7" w:rsidP="009921BD">
            <w:pPr>
              <w:rPr>
                <w:sz w:val="16"/>
                <w:szCs w:val="16"/>
              </w:rPr>
            </w:pPr>
            <w:r>
              <w:rPr>
                <w:rFonts w:hint="eastAsia"/>
                <w:sz w:val="16"/>
                <w:szCs w:val="16"/>
              </w:rPr>
              <w:t>10125</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16/j.chnaes.2014.12.001", "ISSN" : "18722032", "abstract" : "In order to understand the variations of soil respiration with the controlling environmental factors, continuous monitoring was carried out in Hulunber meadow steppe by an automated chamber system, LI-8150, from 2009 to 2011. The results showed that soil respiration exhibited an apparent diurnal variation and seasonal dynamics. Diel maximum soil respiration often appeared between 13:00 and 14:00, while the minimum occurred between 4:00 and 5:00 in the morning. Soil respiration in the growing season from May to September was higher than that in the non-growing season. The peak value often occurred in July and August and the lowest was close to zero in winter. Soil respiration had a significant exponential relationship with soil temperature at 5\u2009cm depth (P\u00a0&lt;\u00a00.01), which could explain the 86.1\u201391.1% variation in soil respiration. A significant linear relationship was indicated between soil respiration and soil water content at 10\u2009cm depth (P\u00a0&lt;\u00a00.05). Soil respirations in 2009, 2010 and 2011 were estimated to be 465.0\u2009gC\u2009m\u22122, 539.2\u2009gC\u2009m\u22122 and 553.2\u2009gC\u2009m\u22122 respectively. In addition, the temperature sensitivities of soil respiration (Q10) were calculated as 3.32, 3.55 and 4.05, respectively. The value of Q10 could cause a lower evaluation derived from observation in a short time, such as considering only the growing season. Field observation of soil respiration should cover all the possible time in the whole year, including the growing and non-growing seasons.", "author" : [ { "dropping-particle" : "", "family" : "Wang", "given" : "Xu", "non-dropping-particle" : "", "parse-names" : false, "suffix" : "" }, { "dropping-particle" : "", "family" : "Yan", "given" : "Yuchun", "non-dropping-particle" : "", "parse-names" : false, "suffix" : "" }, { "dropping-particle" : "", "family" : "Zhao", "given" : "Shu", "non-dropping-particle" : "", "parse-names" : false, "suffix" : "" }, { "dropping-particle" : "", "family" : "Xin", "given" : "Xiaoping", "non-dropping-particle" : "", "parse-names" : false, "suffix" : "" }, { "dropping-particle" : "", "family" : "Yang", "given" : "Guixia", "non-dropping-particle" : "", "parse-names" : false, "suffix" : "" }, { "dropping-particle" : "", "family" : "Yan", "given" : "Ruirui", "non-dropping-particle" : "", "parse-names" : false, "suffix" : "" } ], "container-title" : "Acta Ecologica Sinica", "id" : "ITEM-1", "issue" : "1", "issued" : { "date-parts" : [ [ "2015" ] ] }, "page" : "1-4", "publisher" : "Ecological Society of China", "title" : "Variation of soil respiration and its environmental factors in Hulunber meadow steppe", "type" : "article-journal", "volume" : "35" }, "uris" : [ "http://www.mendeley.com/documents/?uuid=b1ba7800-7ef7-4057-aef4-0954030b9f9f" ] } ], "mendeley" : { "formattedCitation" : "(Wang et al., 2015)", "plainTextFormattedCitation" : "(Wang et al., 2015)", "previouslyFormattedCitation" : "(Wang et al., 2015)" }, "properties" : { "noteIndex" : 0 }, "schema" : "https://github.com/citation-style-language/schema/raw/master/csl-citation.json" }</w:instrText>
            </w:r>
            <w:r>
              <w:rPr>
                <w:sz w:val="16"/>
                <w:szCs w:val="16"/>
              </w:rPr>
              <w:fldChar w:fldCharType="separate"/>
            </w:r>
            <w:r w:rsidRPr="00022E98">
              <w:rPr>
                <w:noProof/>
                <w:sz w:val="16"/>
                <w:szCs w:val="16"/>
              </w:rPr>
              <w:t>(Wang et al., 2015)</w:t>
            </w:r>
            <w:r>
              <w:rPr>
                <w:sz w:val="16"/>
                <w:szCs w:val="16"/>
              </w:rPr>
              <w:fldChar w:fldCharType="end"/>
            </w:r>
          </w:p>
        </w:tc>
        <w:tc>
          <w:tcPr>
            <w:tcW w:w="8533" w:type="dxa"/>
            <w:gridSpan w:val="2"/>
          </w:tcPr>
          <w:p w:rsidR="004165AB" w:rsidRPr="0007052E" w:rsidRDefault="004165AB" w:rsidP="009921BD">
            <w:pPr>
              <w:rPr>
                <w:sz w:val="16"/>
                <w:szCs w:val="16"/>
              </w:rPr>
            </w:pPr>
            <w:r w:rsidRPr="00022E98">
              <w:rPr>
                <w:sz w:val="16"/>
                <w:szCs w:val="16"/>
              </w:rPr>
              <w:t>Wang, X., Yan, Y., Zhao, S., Xin, X., Yang, G. and Yan, R.: Variation of soil respiration and its environmental factors in Hulunber meadow steppe, Acta Ecol. Sin., 35(1), 1–4, doi:10.1016/j.chnaes.2014.12.001, 2015.</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31</w:t>
            </w:r>
          </w:p>
        </w:tc>
        <w:tc>
          <w:tcPr>
            <w:tcW w:w="1833" w:type="dxa"/>
            <w:gridSpan w:val="2"/>
          </w:tcPr>
          <w:p w:rsidR="004165AB" w:rsidRDefault="00944AF7" w:rsidP="009921BD">
            <w:pPr>
              <w:rPr>
                <w:sz w:val="16"/>
                <w:szCs w:val="16"/>
              </w:rPr>
            </w:pPr>
            <w:r>
              <w:rPr>
                <w:rFonts w:hint="eastAsia"/>
                <w:sz w:val="16"/>
                <w:szCs w:val="16"/>
              </w:rPr>
              <w:t>20005</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uthor" : [ { "dropping-particle" : "", "family" : "CHEN", "given" : "Bin", "non-dropping-particle" : "", "parse-names" : false, "suffix" : "" }, { "dropping-particle" : "", "family" : "ZHAO", "given" : "Guangdong", "non-dropping-particle" : "", "parse-names" : false, "suffix" : "" }, { "dropping-particle" : "", "family" : "LENG", "given" : "Ling", "non-dropping-particle" : "", "parse-names" : false, "suffix" : "" }, { "dropping-particle" : "", "family" : "Bing", "given" : "WANG", "non-dropping-particle" : "", "parse-names" : false, "suffix" : "" } ], "container-title" : "METEOROLOGY AND DISASTER REDUCTION RESEARCH", "id" : "ITEM-1", "issue" : "3", "issued" : { "date-parts" : [ [ "2007" ] ] }, "page" : "12-16", "title" : "Study on Soil Respiration of Chinese Fir Plantation Ecosystem in Dagangshan of Jiangxi", "type" : "article-journal", "volume" : "30" }, "uris" : [ "http://www.mendeley.com/documents/?uuid=80a99125-2098-4d9a-af0a-d7da92c9c10f" ] } ], "mendeley" : { "formattedCitation" : "(CHEN et al., 2007)", "plainTextFormattedCitation" : "(CHEN et al., 2007)", "previouslyFormattedCitation" : "(CHEN et al., 2007)" }, "properties" : { "noteIndex" : 0 }, "schema" : "https://github.com/citation-style-language/schema/raw/master/csl-citation.json" }</w:instrText>
            </w:r>
            <w:r>
              <w:rPr>
                <w:sz w:val="16"/>
                <w:szCs w:val="16"/>
              </w:rPr>
              <w:fldChar w:fldCharType="separate"/>
            </w:r>
            <w:r w:rsidRPr="00022E98">
              <w:rPr>
                <w:noProof/>
                <w:sz w:val="16"/>
                <w:szCs w:val="16"/>
              </w:rPr>
              <w:t>(CHEN et al., 2007)</w:t>
            </w:r>
            <w:r>
              <w:rPr>
                <w:sz w:val="16"/>
                <w:szCs w:val="16"/>
              </w:rPr>
              <w:fldChar w:fldCharType="end"/>
            </w:r>
          </w:p>
        </w:tc>
        <w:tc>
          <w:tcPr>
            <w:tcW w:w="8533" w:type="dxa"/>
            <w:gridSpan w:val="2"/>
          </w:tcPr>
          <w:p w:rsidR="004165AB" w:rsidRPr="0007052E" w:rsidRDefault="004165AB" w:rsidP="009921BD">
            <w:pPr>
              <w:rPr>
                <w:sz w:val="16"/>
                <w:szCs w:val="16"/>
              </w:rPr>
            </w:pPr>
            <w:r w:rsidRPr="00022E98">
              <w:rPr>
                <w:sz w:val="16"/>
                <w:szCs w:val="16"/>
              </w:rPr>
              <w:t>CHEN, B., ZHAO, G., LENG, L. and Bing, W.: Study on Soil Respiration of Chinese Fir Plantation Ecosystem in Dagangshan of Jiangxi, Meteorol. DISASTER Reduct. Res., 30(3), 12–16, 2007.</w:t>
            </w:r>
          </w:p>
        </w:tc>
      </w:tr>
      <w:tr w:rsidR="004165AB" w:rsidRPr="0007052E" w:rsidTr="004165AB">
        <w:trPr>
          <w:gridAfter w:val="1"/>
          <w:wAfter w:w="10" w:type="dxa"/>
          <w:trHeight w:val="440"/>
        </w:trPr>
        <w:tc>
          <w:tcPr>
            <w:tcW w:w="752" w:type="dxa"/>
          </w:tcPr>
          <w:p w:rsidR="004165AB" w:rsidRPr="0007052E" w:rsidRDefault="004165AB" w:rsidP="009921BD">
            <w:pPr>
              <w:rPr>
                <w:sz w:val="16"/>
                <w:szCs w:val="16"/>
              </w:rPr>
            </w:pPr>
            <w:r>
              <w:rPr>
                <w:rFonts w:hint="eastAsia"/>
                <w:sz w:val="16"/>
                <w:szCs w:val="16"/>
              </w:rPr>
              <w:t>132</w:t>
            </w:r>
          </w:p>
        </w:tc>
        <w:tc>
          <w:tcPr>
            <w:tcW w:w="1833" w:type="dxa"/>
            <w:gridSpan w:val="2"/>
          </w:tcPr>
          <w:p w:rsidR="004165AB" w:rsidRDefault="00944AF7" w:rsidP="009921BD">
            <w:pPr>
              <w:rPr>
                <w:sz w:val="16"/>
                <w:szCs w:val="16"/>
              </w:rPr>
            </w:pPr>
            <w:r>
              <w:rPr>
                <w:rFonts w:hint="eastAsia"/>
                <w:sz w:val="16"/>
                <w:szCs w:val="16"/>
              </w:rPr>
              <w:t>20007</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uthor" : [ { "dropping-particle" : "", "family" : "Deng", "given" : "Aijuan", "non-dropping-particle" : "", "parse-names" : false, "suffix" : "" }, { "dropping-particle" : "", "family" : "Chen", "given" : "ShuangHe", "non-dropping-particle" : "", "parse-names" : false, "suffix" : "" }, { "dropping-particle" : "", "family" : "Zhang", "given" : "Xuesong", "non-dropping-particle" : "", "parse-names" : false, "suffix" : "" }, { "dropping-particle" : "", "family" : "Li", "given" : "Yongxiu", "non-dropping-particle" : "", "parse-names" : false, "suffix" : "" }, { "dropping-particle" : "", "family" : "Xie", "given" : "Yigao", "non-dropping-particle" : "", "parse-names" : false, "suffix" : "" } ], "container-title" : "Chinese J. Appl. Ecol.", "id" : "ITEM-1", "issue" : "9", "issued" : { "date-parts" : [ [ "2009" ] ] }, "page" : "1522\u20131560", "title" : "Soil respiration characteristics in winter wheat field in North China Plain.", "type" : "article-journal", "volume" : "15" }, "uris" : [ "http://www.mendeley.com/documents/?uuid=82f9d901-26c0-4948-99d8-f4ff01fcd1be" ] } ], "mendeley" : { "formattedCitation" : "(Deng et al., 2009)", "plainTextFormattedCitation" : "(Deng et al., 2009)", "previouslyFormattedCitation" : "(Deng et al., 2009)" }, "properties" : { "noteIndex" : 0 }, "schema" : "https://github.com/citation-style-language/schema/raw/master/csl-citation.json" }</w:instrText>
            </w:r>
            <w:r>
              <w:rPr>
                <w:sz w:val="16"/>
                <w:szCs w:val="16"/>
              </w:rPr>
              <w:fldChar w:fldCharType="separate"/>
            </w:r>
            <w:r w:rsidRPr="00022E98">
              <w:rPr>
                <w:noProof/>
                <w:sz w:val="16"/>
                <w:szCs w:val="16"/>
              </w:rPr>
              <w:t>(Deng et al., 2009)</w:t>
            </w:r>
            <w:r>
              <w:rPr>
                <w:sz w:val="16"/>
                <w:szCs w:val="16"/>
              </w:rPr>
              <w:fldChar w:fldCharType="end"/>
            </w:r>
          </w:p>
        </w:tc>
        <w:tc>
          <w:tcPr>
            <w:tcW w:w="8533" w:type="dxa"/>
            <w:gridSpan w:val="2"/>
          </w:tcPr>
          <w:p w:rsidR="004165AB" w:rsidRPr="0007052E" w:rsidRDefault="004165AB" w:rsidP="009921BD">
            <w:pPr>
              <w:rPr>
                <w:sz w:val="16"/>
                <w:szCs w:val="16"/>
              </w:rPr>
            </w:pPr>
            <w:r w:rsidRPr="00022E98">
              <w:rPr>
                <w:sz w:val="16"/>
                <w:szCs w:val="16"/>
              </w:rPr>
              <w:t>Deng, A., Chen, S., Zhang, X., Li, Y. and Xie, Y.: Soil respiration characteristics in winter wheat field in North China Plain., Chinese J. Appl. Ecol., 15(9), 1522–1560, 2009.</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33</w:t>
            </w:r>
          </w:p>
        </w:tc>
        <w:tc>
          <w:tcPr>
            <w:tcW w:w="1833" w:type="dxa"/>
            <w:gridSpan w:val="2"/>
          </w:tcPr>
          <w:p w:rsidR="004165AB" w:rsidRPr="00022E98" w:rsidRDefault="00944AF7" w:rsidP="009921BD">
            <w:pPr>
              <w:rPr>
                <w:sz w:val="16"/>
                <w:szCs w:val="16"/>
              </w:rPr>
            </w:pPr>
            <w:r>
              <w:rPr>
                <w:rFonts w:hint="eastAsia"/>
                <w:sz w:val="16"/>
                <w:szCs w:val="16"/>
              </w:rPr>
              <w:t>20012</w:t>
            </w:r>
          </w:p>
        </w:tc>
        <w:tc>
          <w:tcPr>
            <w:tcW w:w="2048" w:type="dxa"/>
            <w:gridSpan w:val="2"/>
          </w:tcPr>
          <w:p w:rsidR="004165AB" w:rsidRPr="00022E98" w:rsidRDefault="004165AB" w:rsidP="009921BD">
            <w:pPr>
              <w:rPr>
                <w:sz w:val="16"/>
                <w:szCs w:val="16"/>
              </w:rPr>
            </w:pPr>
            <w:r w:rsidRPr="00022E98">
              <w:rPr>
                <w:sz w:val="16"/>
                <w:szCs w:val="16"/>
              </w:rPr>
              <w:fldChar w:fldCharType="begin" w:fldLock="1"/>
            </w:r>
            <w:r>
              <w:rPr>
                <w:sz w:val="16"/>
                <w:szCs w:val="16"/>
              </w:rPr>
              <w:instrText>ADDIN CSL_CITATION { "citationItems" : [ { "id" : "ITEM-1", "itemData" : { "DOI" : "10.1016/j.soilbio.2013.10.007", "ISBN" : "0038-0717", "ISSN" : "00380717", "abstract" : "Cryosols in tundra ecosystems contain large stocks of organic carbon as peat and as organic cryoturbated layers. Increased organic mater decomposition rate in those Arctic soils due to increasing soil temperatures and to permafrost thawing can lead to the release of greenhouse gases, thus potentially creating a positive feedback on global warming. Instrumentation was installed on permafrost terrain in Salluit (Nunavik, Canada; 62\u00b014'N, 75\u00b038'W) to monitor respiration of two Cryosols under both natural and experimental warmed conditions and to simultaneously monitor the soil solution composition in the active layer throughout a thawing season. Two experimental sites under tussock tundra vegetation were set up: one is on a Histic Cryosol (H site) in a polygonal peatland; the other one is on a Turbic Cryosol reductaquic (T site) on post-glacial marine clays. At each site an open top chamber was installed from mid-July to the end of August 2010 to warm the soil surface. Thermistors and soil moisture probes were installed both in natural (N), or non-modified, surface thermal conditions and in warmed (W) stations, i.e. under an open top chamber. At each station, ecosystem respiration (ER) was measured three times per day every second day with an opaque closed chamber linked to a portable IRGA. Soil solutions were also sampled every alternate day at 10, 20 and 30cm depths and analysed for dissolved organic C (DOC), total dissolved nitrogen (TDN) and major elements. The experimental warming thickened the active layer in the Histic soil while it did not in the Turbic soil. In natural conditions, average ER at the HN station (1.27\u00b10.32\u03bcmolCO2m-2s-1) was lower than at the TN station (1.96\u00b10.41\u03bcmolCO2m-2s-1). A soil surface warming of 2.4\u00b0C lead to a ~64% increase in ER at the HW station. At the TW station a ~2.1\u00b0C increase induced an average ER increase of ~48%. Temperature sensitivity of ER, expressed by a Q10 of 2.7 in the Histic soil and 3.9 in the Turbic Cryosol in natural conditions, decreased with increasing temperatures. There was no difference in soil solution composition between the N and W conditions for a given site. Mean DOC and TDN contents were higher at the H site. The H site soil solutions were more acidic and poorer in major solutes than the T ones, except for NO3\\n-. The induced warming increased CO2 fluxes in both soils; this impact was however more striking in the Histic Cryosol even if ER was lower than in the Turbic Cryosol. In the Histic Cry\u2026", "author" : [ { "dropping-particle" : "", "family" : "Fouch\u00e9", "given" : "Julien", "non-dropping-particle" : "", "parse-names" : false, "suffix" : "" }, { "dropping-particle" : "", "family" : "Keller", "given" : "Catherine", "non-dropping-particle" : "", "parse-names" : false, "suffix" : "" }, { "dropping-particle" : "", "family" : "Allard", "given" : "Michel", "non-dropping-particle" : "", "parse-names" : false, "suffix" : "" }, { "dropping-particle" : "", "family" : "Ambrosi", "given" : "Jean Paul", "non-dropping-particle" : "", "parse-names" : false, "suffix" : "" } ], "container-title" : "Soil Biology and Biochemistry", "id" : "ITEM-1", "issued" : { "date-parts" : [ [ "2014" ] ] }, "page" : "185-199", "publisher" : "Elsevier Ltd", "title" : "Increased CO2 fluxes under warming tests and soil solution chemistry in Histic and Turbic Cryosols, Salluit, Nunavik, Canada", "type" : "article-journal", "volume" : "68" }, "uris" : [ "http://www.mendeley.com/documents/?uuid=102b0771-f03f-4fe9-af56-3227053c1467" ] } ], "mendeley" : { "formattedCitation" : "(Fouch\u00e9 et al., 2014)", "plainTextFormattedCitation" : "(Fouch\u00e9 et al., 2014)", "previouslyFormattedCitation" : "(Fouch\u00e9 et al., 2014)" }, "properties" : { "noteIndex" : 0 }, "schema" : "https://github.com/citation-style-language/schema/raw/master/csl-citation.json" }</w:instrText>
            </w:r>
            <w:r w:rsidRPr="00022E98">
              <w:rPr>
                <w:sz w:val="16"/>
                <w:szCs w:val="16"/>
              </w:rPr>
              <w:fldChar w:fldCharType="separate"/>
            </w:r>
            <w:r w:rsidRPr="00022E98">
              <w:rPr>
                <w:noProof/>
                <w:sz w:val="16"/>
                <w:szCs w:val="16"/>
              </w:rPr>
              <w:t>(Fouché et al., 2014)</w:t>
            </w:r>
            <w:r w:rsidRPr="00022E98">
              <w:rPr>
                <w:sz w:val="16"/>
                <w:szCs w:val="16"/>
              </w:rPr>
              <w:fldChar w:fldCharType="end"/>
            </w:r>
          </w:p>
        </w:tc>
        <w:tc>
          <w:tcPr>
            <w:tcW w:w="8533" w:type="dxa"/>
            <w:gridSpan w:val="2"/>
          </w:tcPr>
          <w:p w:rsidR="004165AB" w:rsidRPr="00022E98" w:rsidRDefault="004165AB" w:rsidP="009921BD">
            <w:pPr>
              <w:rPr>
                <w:sz w:val="16"/>
                <w:szCs w:val="16"/>
              </w:rPr>
            </w:pPr>
            <w:r w:rsidRPr="00022E98">
              <w:rPr>
                <w:sz w:val="16"/>
                <w:szCs w:val="16"/>
              </w:rPr>
              <w:t>Fouché, J., Keller, C., Allard, M., Ambrosi, J.P., 2014. Increased CO2 fluxes under warming tests and soil solution chemistry in Histic and Turbic Cryosols, Salluit, Nunavik, Canada. Soil Biology and Biochemistry 68, 185–199. doi:10.1016/j.soilbio.2013.10.007</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34</w:t>
            </w:r>
          </w:p>
        </w:tc>
        <w:tc>
          <w:tcPr>
            <w:tcW w:w="1833" w:type="dxa"/>
            <w:gridSpan w:val="2"/>
          </w:tcPr>
          <w:p w:rsidR="004165AB" w:rsidRDefault="00944AF7" w:rsidP="009921BD">
            <w:pPr>
              <w:rPr>
                <w:sz w:val="16"/>
                <w:szCs w:val="16"/>
              </w:rPr>
            </w:pPr>
            <w:r>
              <w:rPr>
                <w:rFonts w:hint="eastAsia"/>
                <w:sz w:val="16"/>
                <w:szCs w:val="16"/>
              </w:rPr>
              <w:t>20014</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uthor" : [ { "dropping-particle" : "", "family" : "GAO", "given" : "Huiyi", "non-dropping-particle" : "", "parse-names" : false, "suffix" : "" }, { "dropping-particle" : "", "family" : "GUO", "given" : "Shengli", "non-dropping-particle" : "", "parse-names" : false, "suffix" : "" }, { "dropping-particle" : "", "family" : "LIU", "given" : "Wenzhao", "non-dropping-particle" : "", "parse-names" : false, "suffix" : "" } ], "container-title" : "ACTA ECOLOGICA SINICA", "id" : "ITEM-1", "issue" : "18", "issued" : { "date-parts" : [ [ "2011" ] ] }, "page" : "5217-5224", "title" : "Characteristics of soil respiration in fallow and its influencing factors at arid- highland of Loess Plateau", "type" : "article-journal", "volume" : "31" }, "uris" : [ "http://www.mendeley.com/documents/?uuid=76be17fb-7535-4e42-a7ba-2f8f14e5b8e9" ] } ], "mendeley" : { "formattedCitation" : "(GAO et al., 2011)", "plainTextFormattedCitation" : "(GAO et al., 2011)", "previouslyFormattedCitation" : "(GAO et al., 2011)" }, "properties" : { "noteIndex" : 0 }, "schema" : "https://github.com/citation-style-language/schema/raw/master/csl-citation.json" }</w:instrText>
            </w:r>
            <w:r>
              <w:rPr>
                <w:sz w:val="16"/>
                <w:szCs w:val="16"/>
              </w:rPr>
              <w:fldChar w:fldCharType="separate"/>
            </w:r>
            <w:r w:rsidRPr="00B1119D">
              <w:rPr>
                <w:noProof/>
                <w:sz w:val="16"/>
                <w:szCs w:val="16"/>
              </w:rPr>
              <w:t>(GAO et al., 2011)</w:t>
            </w:r>
            <w:r>
              <w:rPr>
                <w:sz w:val="16"/>
                <w:szCs w:val="16"/>
              </w:rPr>
              <w:fldChar w:fldCharType="end"/>
            </w:r>
          </w:p>
        </w:tc>
        <w:tc>
          <w:tcPr>
            <w:tcW w:w="8533" w:type="dxa"/>
            <w:gridSpan w:val="2"/>
          </w:tcPr>
          <w:p w:rsidR="004165AB" w:rsidRPr="0007052E" w:rsidRDefault="004165AB" w:rsidP="009921BD">
            <w:pPr>
              <w:rPr>
                <w:sz w:val="16"/>
                <w:szCs w:val="16"/>
              </w:rPr>
            </w:pPr>
            <w:r w:rsidRPr="00B1119D">
              <w:rPr>
                <w:sz w:val="16"/>
                <w:szCs w:val="16"/>
              </w:rPr>
              <w:t>GAO, H., GUO, S. and LIU, W.: Characteristics of soil respiration in fallow and its influencing factors at arid- highland of Loess Plateau, ACTA Ecol. Sin., 31(18), 5217–5224, 2011.</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35</w:t>
            </w:r>
          </w:p>
        </w:tc>
        <w:tc>
          <w:tcPr>
            <w:tcW w:w="1833" w:type="dxa"/>
            <w:gridSpan w:val="2"/>
          </w:tcPr>
          <w:p w:rsidR="004165AB" w:rsidRDefault="00944AF7" w:rsidP="009921BD">
            <w:pPr>
              <w:rPr>
                <w:sz w:val="16"/>
                <w:szCs w:val="16"/>
              </w:rPr>
            </w:pPr>
            <w:r>
              <w:rPr>
                <w:rFonts w:hint="eastAsia"/>
                <w:sz w:val="16"/>
                <w:szCs w:val="16"/>
              </w:rPr>
              <w:t>20016</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uthor" : [ { "dropping-particle" : "", "family" : "HAN", "given" : "Guangxuan", "non-dropping-particle" : "", "parse-names" : false, "suffix" : "" }, { "dropping-particle" : "", "family" : "ZHU", "given" : "Bo", "non-dropping-particle" : "", "parse-names" : false, "suffix" : "" }, { "dropping-particle" : "", "family" : "ZHANG", "given" : "Zhongjie", "non-dropping-particle" : "", "parse-names" : false, "suffix" : "" }, { "dropping-particle" : "", "family" : "GAO", "given" : "Meirong", "non-dropping-particle" : "", "parse-names" : false, "suffix" : "" } ], "container-title" : "Adv. Earth Sci.", "id" : "ITEM-1", "issue" : "S1", "issued" : { "date-parts" : [ [ "2004" ] ] }, "page" : "496\u2013501", "title" : "CO2 emission from soil-wheat system in a paddy-dryland rotation area in the central Sichuan basin and its influence factors.", "type" : "article-journal", "volume" : "19" }, "uris" : [ "http://www.mendeley.com/documents/?uuid=0f113da9-09d8-4e75-b01a-987b65931ab5" ] } ], "mendeley" : { "formattedCitation" : "(HAN et al., 2004)", "plainTextFormattedCitation" : "(HAN et al., 2004)", "previouslyFormattedCitation" : "(HAN et al., 2004)" }, "properties" : { "noteIndex" : 0 }, "schema" : "https://github.com/citation-style-language/schema/raw/master/csl-citation.json" }</w:instrText>
            </w:r>
            <w:r>
              <w:rPr>
                <w:sz w:val="16"/>
                <w:szCs w:val="16"/>
              </w:rPr>
              <w:fldChar w:fldCharType="separate"/>
            </w:r>
            <w:r w:rsidRPr="00B1119D">
              <w:rPr>
                <w:noProof/>
                <w:sz w:val="16"/>
                <w:szCs w:val="16"/>
              </w:rPr>
              <w:t>(HAN et al., 2004)</w:t>
            </w:r>
            <w:r>
              <w:rPr>
                <w:sz w:val="16"/>
                <w:szCs w:val="16"/>
              </w:rPr>
              <w:fldChar w:fldCharType="end"/>
            </w:r>
          </w:p>
        </w:tc>
        <w:tc>
          <w:tcPr>
            <w:tcW w:w="8533" w:type="dxa"/>
            <w:gridSpan w:val="2"/>
          </w:tcPr>
          <w:p w:rsidR="004165AB" w:rsidRPr="0007052E" w:rsidRDefault="004165AB" w:rsidP="009921BD">
            <w:pPr>
              <w:rPr>
                <w:sz w:val="16"/>
                <w:szCs w:val="16"/>
              </w:rPr>
            </w:pPr>
            <w:r w:rsidRPr="00B1119D">
              <w:rPr>
                <w:sz w:val="16"/>
                <w:szCs w:val="16"/>
              </w:rPr>
              <w:t>HAN, G., ZHU, B., ZHANG, Z. and GAO, M.: CO2 emission from soil-wheat system in a paddy-dryland rotation area in the central Sichuan basin and its influence factors., Adv. Earth Sci., 19(S1), 496–501, 2004.</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36</w:t>
            </w:r>
          </w:p>
        </w:tc>
        <w:tc>
          <w:tcPr>
            <w:tcW w:w="1833" w:type="dxa"/>
            <w:gridSpan w:val="2"/>
          </w:tcPr>
          <w:p w:rsidR="004165AB" w:rsidRDefault="00944AF7" w:rsidP="009921BD">
            <w:pPr>
              <w:rPr>
                <w:sz w:val="16"/>
                <w:szCs w:val="16"/>
              </w:rPr>
            </w:pPr>
            <w:r>
              <w:rPr>
                <w:rFonts w:hint="eastAsia"/>
                <w:sz w:val="16"/>
                <w:szCs w:val="16"/>
              </w:rPr>
              <w:t>20018</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uthor" : [ { "dropping-particle" : "", "family" : "HU", "given" : "Jinyao", "non-dropping-particle" : "", "parse-names" : false, "suffix" : "" }, { "dropping-particle" : "", "family" : "WU", "given" : "Qinggui", "non-dropping-particle" : "", "parse-names" : false, "suffix" : "" }, { "dropping-particle" : "", "family" : "YANG", "given" : "Dongsheng", "non-dropping-particle" : "", "parse-names" : false, "suffix" : "" }, { "dropping-particle" : "", "family" : "HU", "given" : "Tingxing", "non-dropping-particle" : "", "parse-names" : false, "suffix" : "" }, { "dropping-particle" : "", "family" : "CHEN", "given" : "Guangsheng", "non-dropping-particle" : "", "parse-names" : false, "suffix" : "" } ], "container-title" : "Journal of Soil and Water Conservation", "id" : "ITEM-1", "issue" : "2", "issued" : { "date-parts" : [ [ "2009" ] ] }, "page" : "244-248", "title" : "Soil Respiration in Fagus pashanica Forest Ecosystems and the Relationships Between Soil Respiration and Temperature", "type" : "article-journal", "volume" : "23" }, "uris" : [ "http://www.mendeley.com/documents/?uuid=8bbccf0f-1dd0-4138-b832-f0618399f2d5" ] } ], "mendeley" : { "formattedCitation" : "(HU et al., 2009)", "plainTextFormattedCitation" : "(HU et al., 2009)", "previouslyFormattedCitation" : "(HU et al., 2009)" }, "properties" : { "noteIndex" : 0 }, "schema" : "https://github.com/citation-style-language/schema/raw/master/csl-citation.json" }</w:instrText>
            </w:r>
            <w:r>
              <w:rPr>
                <w:sz w:val="16"/>
                <w:szCs w:val="16"/>
              </w:rPr>
              <w:fldChar w:fldCharType="separate"/>
            </w:r>
            <w:r w:rsidRPr="00B1119D">
              <w:rPr>
                <w:noProof/>
                <w:sz w:val="16"/>
                <w:szCs w:val="16"/>
              </w:rPr>
              <w:t>(HU et al., 2009)</w:t>
            </w:r>
            <w:r>
              <w:rPr>
                <w:sz w:val="16"/>
                <w:szCs w:val="16"/>
              </w:rPr>
              <w:fldChar w:fldCharType="end"/>
            </w:r>
          </w:p>
        </w:tc>
        <w:tc>
          <w:tcPr>
            <w:tcW w:w="8533" w:type="dxa"/>
            <w:gridSpan w:val="2"/>
          </w:tcPr>
          <w:p w:rsidR="004165AB" w:rsidRPr="0007052E" w:rsidRDefault="004165AB" w:rsidP="009921BD">
            <w:pPr>
              <w:rPr>
                <w:sz w:val="16"/>
                <w:szCs w:val="16"/>
              </w:rPr>
            </w:pPr>
            <w:r w:rsidRPr="00B1119D">
              <w:rPr>
                <w:sz w:val="16"/>
                <w:szCs w:val="16"/>
              </w:rPr>
              <w:t>HU, J., WU, Q., YANG, D., HU, T. and CHEN, G.: Soil Respiration in Fagus pashanica Forest Ecosystems and the Relationships Between Soil Respiration and Temperature, J. Soil Water Conserv., 23(2), 244–248, 2009.</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37</w:t>
            </w:r>
          </w:p>
        </w:tc>
        <w:tc>
          <w:tcPr>
            <w:tcW w:w="1833" w:type="dxa"/>
            <w:gridSpan w:val="2"/>
          </w:tcPr>
          <w:p w:rsidR="004165AB" w:rsidRDefault="00944AF7" w:rsidP="009921BD">
            <w:pPr>
              <w:rPr>
                <w:sz w:val="16"/>
                <w:szCs w:val="16"/>
              </w:rPr>
            </w:pPr>
            <w:r>
              <w:rPr>
                <w:rFonts w:hint="eastAsia"/>
                <w:sz w:val="16"/>
                <w:szCs w:val="16"/>
              </w:rPr>
              <w:t>20020</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uthor" : [ { "dropping-particle" : "", "family" : "HUANG", "given" : "ChengCai", "non-dropping-particle" : "", "parse-names" : false, "suffix" : "" }, { "dropping-particle" : "", "family" : "GE", "given" : "Ying", "non-dropping-particle" : "", "parse-names" : false, "suffix" : "" }, { "dropping-particle" : "", "family" : "Qing-Shan, CHANG", "given" : "Jie", "non-dropping-particle" : "", "parse-names" : false, "suffix" : "" }, { "dropping-particle" : "", "family" : "LU", "given" : "Rong XU", "non-dropping-particle" : "", "parse-names" : false, "suffix" : "" } ], "container-title" : "AC TA ECO LOGICA SIN ICA", "id" : "ITEM-1", "issue" : "3", "issued" : { "date-parts" : [ [ "1999" ] ] }, "page" : "324-328", "title" : "STUDIES ON THE SOIL RESPIRATION OF THREE WOODY PLANT COMMUNITIES IN THE EAST MID-SUBTROPICAL ZONE, CHINA", "type" : "article-journal", "volume" : "19" }, "uris" : [ "http://www.mendeley.com/documents/?uuid=c7b3a6bf-c110-4b9f-9b93-977749d567c3" ] } ], "mendeley" : { "formattedCitation" : "(HUANG et al., 1999)", "plainTextFormattedCitation" : "(HUANG et al., 1999)", "previouslyFormattedCitation" : "(HUANG et al., 1999)" }, "properties" : { "noteIndex" : 0 }, "schema" : "https://github.com/citation-style-language/schema/raw/master/csl-citation.json" }</w:instrText>
            </w:r>
            <w:r>
              <w:rPr>
                <w:sz w:val="16"/>
                <w:szCs w:val="16"/>
              </w:rPr>
              <w:fldChar w:fldCharType="separate"/>
            </w:r>
            <w:r w:rsidRPr="006B00E5">
              <w:rPr>
                <w:noProof/>
                <w:sz w:val="16"/>
                <w:szCs w:val="16"/>
              </w:rPr>
              <w:t>(HUANG et al., 1999)</w:t>
            </w:r>
            <w:r>
              <w:rPr>
                <w:sz w:val="16"/>
                <w:szCs w:val="16"/>
              </w:rPr>
              <w:fldChar w:fldCharType="end"/>
            </w:r>
          </w:p>
        </w:tc>
        <w:tc>
          <w:tcPr>
            <w:tcW w:w="8533" w:type="dxa"/>
            <w:gridSpan w:val="2"/>
          </w:tcPr>
          <w:p w:rsidR="004165AB" w:rsidRPr="0007052E" w:rsidRDefault="004165AB" w:rsidP="009921BD">
            <w:pPr>
              <w:rPr>
                <w:sz w:val="16"/>
                <w:szCs w:val="16"/>
              </w:rPr>
            </w:pPr>
            <w:r w:rsidRPr="006B00E5">
              <w:rPr>
                <w:sz w:val="16"/>
                <w:szCs w:val="16"/>
              </w:rPr>
              <w:t>HUANG, C., GE, Y., Qing-Shan, CHANG, J. and LU, R. X.: STUDIES ON THE SOIL RESPIRATION OF THREE WOODY PLANT COMMUNITIES IN THE EAST MID-SUBTROPICAL ZONE, CHINA, AC TA ECO Log. SIN ICA, 19(3), 324–328, 1999.</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t>138</w:t>
            </w:r>
          </w:p>
        </w:tc>
        <w:tc>
          <w:tcPr>
            <w:tcW w:w="1833" w:type="dxa"/>
            <w:gridSpan w:val="2"/>
          </w:tcPr>
          <w:p w:rsidR="004165AB" w:rsidRDefault="00944AF7" w:rsidP="009921BD">
            <w:pPr>
              <w:rPr>
                <w:sz w:val="16"/>
                <w:szCs w:val="16"/>
              </w:rPr>
            </w:pPr>
            <w:r>
              <w:rPr>
                <w:rFonts w:hint="eastAsia"/>
                <w:sz w:val="16"/>
                <w:szCs w:val="16"/>
              </w:rPr>
              <w:t>20022</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uthor" : [ { "dropping-particle" : "", "family" : "Li", "given" : "Hu", "non-dropping-particle" : "", "parse-names" : false, "suffix" : "" }, { "dropping-particle" : "", "family" : "Qiu", "given" : "Jianjun", "non-dropping-particle" : "", "parse-names" : false, "suffix" : "" }, { "dropping-particle" : "", "family" : "Wang", "given" : "Ligang", "non-dropping-particle" : "", "parse-names" : false, "suffix" : "" } ], "container-title" : "Transactions of the CSAE", "id" : "ITEM-1", "issue" : "4", "issued" : { "date-parts" : [ [ "2008" ] ] }, "page" : "14-20", "title" : "Characterization of farmland soil respiration and modeling analysis of contribution of root respiration", "type" : "article-journal", "volume" : "24" }, "uris" : [ "http://www.mendeley.com/documents/?uuid=3d284190-aa06-4ab0-8f2e-7dc7009065e8" ] } ], "mendeley" : { "formattedCitation" : "(Li et al., 2008a)", "plainTextFormattedCitation" : "(Li et al., 2008a)", "previouslyFormattedCitation" : "(Li et al., 2008a)" }, "properties" : { "noteIndex" : 0 }, "schema" : "https://github.com/citation-style-language/schema/raw/master/csl-citation.json" }</w:instrText>
            </w:r>
            <w:r>
              <w:rPr>
                <w:sz w:val="16"/>
                <w:szCs w:val="16"/>
              </w:rPr>
              <w:fldChar w:fldCharType="separate"/>
            </w:r>
            <w:r w:rsidRPr="006B00E5">
              <w:rPr>
                <w:noProof/>
                <w:sz w:val="16"/>
                <w:szCs w:val="16"/>
              </w:rPr>
              <w:t>(Li et al., 2008a)</w:t>
            </w:r>
            <w:r>
              <w:rPr>
                <w:sz w:val="16"/>
                <w:szCs w:val="16"/>
              </w:rPr>
              <w:fldChar w:fldCharType="end"/>
            </w:r>
          </w:p>
        </w:tc>
        <w:tc>
          <w:tcPr>
            <w:tcW w:w="8533" w:type="dxa"/>
            <w:gridSpan w:val="2"/>
          </w:tcPr>
          <w:p w:rsidR="004165AB" w:rsidRPr="0007052E" w:rsidRDefault="004165AB" w:rsidP="009921BD">
            <w:pPr>
              <w:rPr>
                <w:sz w:val="16"/>
                <w:szCs w:val="16"/>
              </w:rPr>
            </w:pPr>
            <w:r w:rsidRPr="006B00E5">
              <w:rPr>
                <w:sz w:val="16"/>
                <w:szCs w:val="16"/>
              </w:rPr>
              <w:t xml:space="preserve">Li, H., Qiu, J. and Wang, L.: Characterization of farmland soil respiration and modeling analysis of contribution of root </w:t>
            </w:r>
            <w:r w:rsidRPr="006B00E5">
              <w:rPr>
                <w:sz w:val="16"/>
                <w:szCs w:val="16"/>
              </w:rPr>
              <w:lastRenderedPageBreak/>
              <w:t>respiration, Trans. CSAE, 24(4), 14–20, 2008a.</w:t>
            </w:r>
          </w:p>
        </w:tc>
      </w:tr>
      <w:tr w:rsidR="004165AB" w:rsidRPr="0007052E" w:rsidTr="004165AB">
        <w:trPr>
          <w:gridAfter w:val="1"/>
          <w:wAfter w:w="10" w:type="dxa"/>
        </w:trPr>
        <w:tc>
          <w:tcPr>
            <w:tcW w:w="752" w:type="dxa"/>
          </w:tcPr>
          <w:p w:rsidR="004165AB" w:rsidRPr="0007052E" w:rsidRDefault="004165AB" w:rsidP="009921BD">
            <w:pPr>
              <w:rPr>
                <w:sz w:val="16"/>
                <w:szCs w:val="16"/>
              </w:rPr>
            </w:pPr>
            <w:r>
              <w:rPr>
                <w:rFonts w:hint="eastAsia"/>
                <w:sz w:val="16"/>
                <w:szCs w:val="16"/>
              </w:rPr>
              <w:lastRenderedPageBreak/>
              <w:t>139</w:t>
            </w:r>
          </w:p>
        </w:tc>
        <w:tc>
          <w:tcPr>
            <w:tcW w:w="1833" w:type="dxa"/>
            <w:gridSpan w:val="2"/>
          </w:tcPr>
          <w:p w:rsidR="004165AB" w:rsidRDefault="00944AF7" w:rsidP="009921BD">
            <w:pPr>
              <w:rPr>
                <w:sz w:val="16"/>
                <w:szCs w:val="16"/>
              </w:rPr>
            </w:pPr>
            <w:r>
              <w:rPr>
                <w:rFonts w:hint="eastAsia"/>
                <w:sz w:val="16"/>
                <w:szCs w:val="16"/>
              </w:rPr>
              <w:t>20047</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uthor" : [ { "dropping-particle" : "", "family" : "Wang", "given" : "Tongchao", "non-dropping-particle" : "", "parse-names" : false, "suffix" : "" }, { "dropping-particle" : "", "family" : "Wei", "given" : "Li", "non-dropping-particle" : "", "parse-names" : false, "suffix" : "" }, { "dropping-particle" : "", "family" : "Tian", "given" : "Yuan", "non-dropping-particle" : "", "parse-names" : false, "suffix" : "" }, { "dropping-particle" : "", "family" : "Ma", "given" : "Chao", "non-dropping-particle" : "", "parse-names" : false, "suffix" : "" }, { "dropping-particle" : "", "family" : "Du", "given" : "Yuanyuan", "non-dropping-particle" : "", "parse-names" : false, "suffix" : "" }, { "dropping-particle" : "", "family" : "Tan", "given" : "Yang", "non-dropping-particle" : "", "parse-names" : false, "suffix" : "" } ], "container-title" : "Journal of Agro-Environment Science", "id" : "ITEM-1", "issue" : "9", "issued" : { "date-parts" : [ [ "2009" ] ] }, "page" : "1970-1974", "title" : "Dynamic Changes of Soil Respiration on Mulched Bed Planting Under Winter Wheat and Summer Maize Double Cropping Integration", "type" : "article-journal", "volume" : "28" }, "uris" : [ "http://www.mendeley.com/documents/?uuid=036d381e-cd53-4fba-9dd8-377dc402e1cd" ] } ], "mendeley" : { "formattedCitation" : "(Wang et al., 2009)", "plainTextFormattedCitation" : "(Wang et al., 2009)", "previouslyFormattedCitation" : "(Wang et al., 2009)" }, "properties" : { "noteIndex" : 0 }, "schema" : "https://github.com/citation-style-language/schema/raw/master/csl-citation.json" }</w:instrText>
            </w:r>
            <w:r>
              <w:rPr>
                <w:sz w:val="16"/>
                <w:szCs w:val="16"/>
              </w:rPr>
              <w:fldChar w:fldCharType="separate"/>
            </w:r>
            <w:r w:rsidRPr="00D62561">
              <w:rPr>
                <w:noProof/>
                <w:sz w:val="16"/>
                <w:szCs w:val="16"/>
              </w:rPr>
              <w:t>(Wang et al., 2009)</w:t>
            </w:r>
            <w:r>
              <w:rPr>
                <w:sz w:val="16"/>
                <w:szCs w:val="16"/>
              </w:rPr>
              <w:fldChar w:fldCharType="end"/>
            </w:r>
          </w:p>
        </w:tc>
        <w:tc>
          <w:tcPr>
            <w:tcW w:w="8533" w:type="dxa"/>
            <w:gridSpan w:val="2"/>
          </w:tcPr>
          <w:p w:rsidR="004165AB" w:rsidRPr="0007052E" w:rsidRDefault="004165AB" w:rsidP="00CD73BE">
            <w:pPr>
              <w:rPr>
                <w:sz w:val="16"/>
                <w:szCs w:val="16"/>
              </w:rPr>
            </w:pPr>
            <w:r w:rsidRPr="00D62561">
              <w:rPr>
                <w:sz w:val="16"/>
                <w:szCs w:val="16"/>
              </w:rPr>
              <w:t>Wang, T., Wei, L., Tian, Y., Ma, C., Du, Y. and Tan, Y.: Dynamic Changes of Soil Respiration on Mulched Bed Planting Under Winter Wheat and Summer Maize Double Cropping Integration, J. Agro-Environment Sci., 28(9), 1970–1974, 2009.</w:t>
            </w:r>
          </w:p>
        </w:tc>
      </w:tr>
      <w:tr w:rsidR="004165AB" w:rsidRPr="0007052E" w:rsidTr="004165AB">
        <w:trPr>
          <w:gridAfter w:val="1"/>
          <w:wAfter w:w="10" w:type="dxa"/>
        </w:trPr>
        <w:tc>
          <w:tcPr>
            <w:tcW w:w="752" w:type="dxa"/>
          </w:tcPr>
          <w:p w:rsidR="004165AB" w:rsidRDefault="004165AB" w:rsidP="009921BD">
            <w:pPr>
              <w:rPr>
                <w:sz w:val="16"/>
                <w:szCs w:val="16"/>
              </w:rPr>
            </w:pPr>
            <w:r>
              <w:rPr>
                <w:rFonts w:hint="eastAsia"/>
                <w:sz w:val="16"/>
                <w:szCs w:val="16"/>
              </w:rPr>
              <w:t>140</w:t>
            </w:r>
          </w:p>
        </w:tc>
        <w:tc>
          <w:tcPr>
            <w:tcW w:w="1833" w:type="dxa"/>
            <w:gridSpan w:val="2"/>
          </w:tcPr>
          <w:p w:rsidR="004165AB" w:rsidRDefault="00944AF7" w:rsidP="009921BD">
            <w:pPr>
              <w:rPr>
                <w:sz w:val="16"/>
                <w:szCs w:val="16"/>
              </w:rPr>
            </w:pPr>
            <w:r>
              <w:rPr>
                <w:rFonts w:hint="eastAsia"/>
                <w:sz w:val="16"/>
                <w:szCs w:val="16"/>
              </w:rPr>
              <w:t>20051</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uthor" : [ { "dropping-particle" : "", "family" : "XIAO", "given" : "Fuming", "non-dropping-particle" : "", "parse-names" : false, "suffix" : "" }, { "dropping-particle" : "", "family" : "WANG", "given" : "Silong", "non-dropping-particle" : "", "parse-names" : false, "suffix" : "" } ], "container-title" : "Acta Agriculturae Universitatis Jiangxiensis", "id" : "ITEM-1", "issue" : "4", "issued" : { "date-parts" : [ [ "2005" ] ] }, "page" : "580-584", "title" : "A Study on Forest SoilRespiration in Chinese Fir Plantation", "type" : "article-journal", "volume" : "27" }, "uris" : [ "http://www.mendeley.com/documents/?uuid=4019eecb-bdf1-47e6-a386-edaa50b06bd4" ] } ], "mendeley" : { "formattedCitation" : "(XIAO and WANG, 2005)", "plainTextFormattedCitation" : "(XIAO and WANG, 2005)", "previouslyFormattedCitation" : "(XIAO and WANG, 2005)" }, "properties" : { "noteIndex" : 0 }, "schema" : "https://github.com/citation-style-language/schema/raw/master/csl-citation.json" }</w:instrText>
            </w:r>
            <w:r>
              <w:rPr>
                <w:sz w:val="16"/>
                <w:szCs w:val="16"/>
              </w:rPr>
              <w:fldChar w:fldCharType="separate"/>
            </w:r>
            <w:r w:rsidRPr="00CC3D53">
              <w:rPr>
                <w:noProof/>
                <w:sz w:val="16"/>
                <w:szCs w:val="16"/>
              </w:rPr>
              <w:t>(XIAO and WANG, 2005)</w:t>
            </w:r>
            <w:r>
              <w:rPr>
                <w:sz w:val="16"/>
                <w:szCs w:val="16"/>
              </w:rPr>
              <w:fldChar w:fldCharType="end"/>
            </w:r>
          </w:p>
        </w:tc>
        <w:tc>
          <w:tcPr>
            <w:tcW w:w="8533" w:type="dxa"/>
            <w:gridSpan w:val="2"/>
          </w:tcPr>
          <w:p w:rsidR="004165AB" w:rsidRPr="0007052E" w:rsidRDefault="004165AB" w:rsidP="00CD73BE">
            <w:pPr>
              <w:rPr>
                <w:sz w:val="16"/>
                <w:szCs w:val="16"/>
              </w:rPr>
            </w:pPr>
            <w:r w:rsidRPr="00CC3D53">
              <w:rPr>
                <w:sz w:val="16"/>
                <w:szCs w:val="16"/>
              </w:rPr>
              <w:t>XIAO, F. and WANG, S.: A Study on Forest SoilRespiration in Chinese Fir Plantation, Acta Agric. Univ. Jiangxiensis, 27(4), 580–584, 2005.</w:t>
            </w:r>
          </w:p>
        </w:tc>
      </w:tr>
      <w:tr w:rsidR="004165AB" w:rsidRPr="0007052E" w:rsidTr="004165AB">
        <w:trPr>
          <w:gridAfter w:val="1"/>
          <w:wAfter w:w="10" w:type="dxa"/>
        </w:trPr>
        <w:tc>
          <w:tcPr>
            <w:tcW w:w="752" w:type="dxa"/>
          </w:tcPr>
          <w:p w:rsidR="004165AB" w:rsidRDefault="004165AB" w:rsidP="009921BD">
            <w:pPr>
              <w:rPr>
                <w:sz w:val="16"/>
                <w:szCs w:val="16"/>
              </w:rPr>
            </w:pPr>
            <w:r>
              <w:rPr>
                <w:rFonts w:hint="eastAsia"/>
                <w:sz w:val="16"/>
                <w:szCs w:val="16"/>
              </w:rPr>
              <w:t>141</w:t>
            </w:r>
          </w:p>
        </w:tc>
        <w:tc>
          <w:tcPr>
            <w:tcW w:w="1833" w:type="dxa"/>
            <w:gridSpan w:val="2"/>
          </w:tcPr>
          <w:p w:rsidR="004165AB" w:rsidRDefault="00944AF7" w:rsidP="009921BD">
            <w:pPr>
              <w:rPr>
                <w:sz w:val="16"/>
                <w:szCs w:val="16"/>
              </w:rPr>
            </w:pPr>
            <w:r>
              <w:rPr>
                <w:rFonts w:hint="eastAsia"/>
                <w:sz w:val="16"/>
                <w:szCs w:val="16"/>
              </w:rPr>
              <w:t>20052</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uthor" : [ { "dropping-particle" : "", "family" : "XIAO", "given" : "Shengsheng", "non-dropping-particle" : "", "parse-names" : false, "suffix" : "" }, { "dropping-particle" : "", "family" : "YE", "given" : "Gongfu", "non-dropping-particle" : "", "parse-names" : false, "suffix" : "" }, { "dropping-particle" : "", "family" : "DONG", "given" : "Yunshe", "non-dropping-particle" : "", "parse-names" : false, "suffix" : "" }, { "dropping-particle" : "", "family" : "QI", "given" : "Yu-chun", "non-dropping-particle" : "", "parse-names" : false, "suffix" : "" }, { "dropping-particle" : "", "family" : "YANG", "given" : "Zhi-jie", "non-dropping-particle" : "", "parse-names" : false, "suffix" : "" }, { "dropping-particle" : "", "family" : "LIU", "given" : "Lixiang", "non-dropping-particle" : "", "parse-names" : false, "suffix" : "" } ], "container-title" : "China Environmental Science", "id" : "ITEM-1", "issue" : "5", "issued" : { "date-parts" : [ [ "2009" ] ] }, "page" : "531-537", "title" : "Soil respiration dynamics and major controlling factors in a coastal protective forest", "type" : "article-journal", "volume" : "29" }, "uris" : [ "http://www.mendeley.com/documents/?uuid=c87fc962-31da-43ea-bacc-683be6ab5099" ] } ], "mendeley" : { "formattedCitation" : "(XIAO et al., 2009)", "plainTextFormattedCitation" : "(XIAO et al., 2009)", "previouslyFormattedCitation" : "(XIAO et al., 2009)" }, "properties" : { "noteIndex" : 0 }, "schema" : "https://github.com/citation-style-language/schema/raw/master/csl-citation.json" }</w:instrText>
            </w:r>
            <w:r>
              <w:rPr>
                <w:sz w:val="16"/>
                <w:szCs w:val="16"/>
              </w:rPr>
              <w:fldChar w:fldCharType="separate"/>
            </w:r>
            <w:r w:rsidRPr="00CC3D53">
              <w:rPr>
                <w:noProof/>
                <w:sz w:val="16"/>
                <w:szCs w:val="16"/>
              </w:rPr>
              <w:t>(XIAO et al., 2009)</w:t>
            </w:r>
            <w:r>
              <w:rPr>
                <w:sz w:val="16"/>
                <w:szCs w:val="16"/>
              </w:rPr>
              <w:fldChar w:fldCharType="end"/>
            </w:r>
          </w:p>
        </w:tc>
        <w:tc>
          <w:tcPr>
            <w:tcW w:w="8533" w:type="dxa"/>
            <w:gridSpan w:val="2"/>
          </w:tcPr>
          <w:p w:rsidR="004165AB" w:rsidRPr="0007052E" w:rsidRDefault="004165AB" w:rsidP="00CD73BE">
            <w:pPr>
              <w:rPr>
                <w:sz w:val="16"/>
                <w:szCs w:val="16"/>
              </w:rPr>
            </w:pPr>
            <w:r w:rsidRPr="00CC3D53">
              <w:rPr>
                <w:sz w:val="16"/>
                <w:szCs w:val="16"/>
              </w:rPr>
              <w:t>XIAO, S., YE, G., DONG, Y., QI, Y., YANG, Z. and LIU, L.: Soil respiration dynamics and major controlling factors in a coastal protective forest, China Environ. Sci., 29(5), 531–537, 2009.</w:t>
            </w:r>
          </w:p>
        </w:tc>
      </w:tr>
      <w:tr w:rsidR="004165AB" w:rsidRPr="0007052E" w:rsidTr="004165AB">
        <w:trPr>
          <w:gridAfter w:val="1"/>
          <w:wAfter w:w="10" w:type="dxa"/>
        </w:trPr>
        <w:tc>
          <w:tcPr>
            <w:tcW w:w="752" w:type="dxa"/>
          </w:tcPr>
          <w:p w:rsidR="004165AB" w:rsidRDefault="004165AB" w:rsidP="009921BD">
            <w:pPr>
              <w:rPr>
                <w:sz w:val="16"/>
                <w:szCs w:val="16"/>
              </w:rPr>
            </w:pPr>
            <w:r>
              <w:rPr>
                <w:rFonts w:hint="eastAsia"/>
                <w:sz w:val="16"/>
                <w:szCs w:val="16"/>
              </w:rPr>
              <w:t>142</w:t>
            </w:r>
          </w:p>
        </w:tc>
        <w:tc>
          <w:tcPr>
            <w:tcW w:w="1833" w:type="dxa"/>
            <w:gridSpan w:val="2"/>
          </w:tcPr>
          <w:p w:rsidR="004165AB" w:rsidRDefault="00944AF7" w:rsidP="009921BD">
            <w:pPr>
              <w:rPr>
                <w:sz w:val="16"/>
                <w:szCs w:val="16"/>
              </w:rPr>
            </w:pPr>
            <w:r>
              <w:rPr>
                <w:rFonts w:hint="eastAsia"/>
                <w:sz w:val="16"/>
                <w:szCs w:val="16"/>
              </w:rPr>
              <w:t>20053</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uthor" : [ { "dropping-particle" : "", "family" : "XIANG", "given" : "Yuanbing", "non-dropping-particle" : "", "parse-names" : false, "suffix" : "" }, { "dropping-particle" : "", "family" : "HU", "given" : "Tingxing", "non-dropping-particle" : "", "parse-names" : false, "suffix" : "" }, { "dropping-particle" : "", "family" : "ZHANG", "given" : "Jian", "non-dropping-particle" : "", "parse-names" : false, "suffix" : "" }, { "dropping-particle" : "", "family" : "TU", "given" : "Li-hua", "non-dropping-particle" : "", "parse-names" : false, "suffix" : "" }, { "dropping-particle" : "", "family" : "LI", "given" : "Renhong", "non-dropping-particle" : "", "parse-names" : false, "suffix" : "" } ], "container-title" : "JOURNAL OF NATURAL RESOURCES", "id" : "ITEM-1", "issue" : "1", "issued" : { "date-parts" : [ [ "2011" ] ] }, "page" : "79-88", "title" : "Study on soil respiration in Eucalyptus grandis plantations with different densities in rainy area of western China", "type" : "article-journal", "volume" : "26" }, "uris" : [ "http://www.mendeley.com/documents/?uuid=5ba08a9a-bde3-4acc-9dac-0d23b6ba84b9" ] } ], "mendeley" : { "formattedCitation" : "(XIANG et al., 2011)", "plainTextFormattedCitation" : "(XIANG et al., 2011)", "previouslyFormattedCitation" : "(XIANG et al., 2011)" }, "properties" : { "noteIndex" : 0 }, "schema" : "https://github.com/citation-style-language/schema/raw/master/csl-citation.json" }</w:instrText>
            </w:r>
            <w:r>
              <w:rPr>
                <w:sz w:val="16"/>
                <w:szCs w:val="16"/>
              </w:rPr>
              <w:fldChar w:fldCharType="separate"/>
            </w:r>
            <w:r w:rsidRPr="009921BD">
              <w:rPr>
                <w:noProof/>
                <w:sz w:val="16"/>
                <w:szCs w:val="16"/>
              </w:rPr>
              <w:t>(XIANG et al., 2011)</w:t>
            </w:r>
            <w:r>
              <w:rPr>
                <w:sz w:val="16"/>
                <w:szCs w:val="16"/>
              </w:rPr>
              <w:fldChar w:fldCharType="end"/>
            </w:r>
          </w:p>
        </w:tc>
        <w:tc>
          <w:tcPr>
            <w:tcW w:w="8533" w:type="dxa"/>
            <w:gridSpan w:val="2"/>
          </w:tcPr>
          <w:p w:rsidR="004165AB" w:rsidRPr="0007052E" w:rsidRDefault="004165AB" w:rsidP="00CD73BE">
            <w:pPr>
              <w:rPr>
                <w:sz w:val="16"/>
                <w:szCs w:val="16"/>
              </w:rPr>
            </w:pPr>
            <w:r w:rsidRPr="009921BD">
              <w:rPr>
                <w:sz w:val="16"/>
                <w:szCs w:val="16"/>
              </w:rPr>
              <w:t>XIANG, Y., HU, T., ZHANG, J., TU, L. and LI, R.: Study on soil respiration in Eucalyptus grandis plantations with different densities in rainy area of western China, J. Nat. Resour., 26(1), 79–88, 2011.</w:t>
            </w:r>
          </w:p>
        </w:tc>
      </w:tr>
      <w:tr w:rsidR="004165AB" w:rsidRPr="0007052E" w:rsidTr="004165AB">
        <w:trPr>
          <w:gridAfter w:val="1"/>
          <w:wAfter w:w="10" w:type="dxa"/>
        </w:trPr>
        <w:tc>
          <w:tcPr>
            <w:tcW w:w="752" w:type="dxa"/>
          </w:tcPr>
          <w:p w:rsidR="004165AB" w:rsidRDefault="004165AB" w:rsidP="009921BD">
            <w:pPr>
              <w:rPr>
                <w:sz w:val="16"/>
                <w:szCs w:val="16"/>
              </w:rPr>
            </w:pPr>
            <w:r>
              <w:rPr>
                <w:rFonts w:hint="eastAsia"/>
                <w:sz w:val="16"/>
                <w:szCs w:val="16"/>
              </w:rPr>
              <w:t>143</w:t>
            </w:r>
          </w:p>
        </w:tc>
        <w:tc>
          <w:tcPr>
            <w:tcW w:w="1833" w:type="dxa"/>
            <w:gridSpan w:val="2"/>
          </w:tcPr>
          <w:p w:rsidR="004165AB" w:rsidRDefault="00944AF7" w:rsidP="009921BD">
            <w:pPr>
              <w:rPr>
                <w:sz w:val="16"/>
                <w:szCs w:val="16"/>
              </w:rPr>
            </w:pPr>
            <w:r>
              <w:rPr>
                <w:rFonts w:hint="eastAsia"/>
                <w:sz w:val="16"/>
                <w:szCs w:val="16"/>
              </w:rPr>
              <w:t>20057</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YAN", "given" : "Junxia", "non-dropping-particle" : "", "parse-names" : false, "suffix" : "" }, { "dropping-particle" : "", "family" : "LI", "given" : "Hongjian", "non-dropping-particle" : "", "parse-names" : false, "suffix" : "" }, { "dropping-particle" : "", "family" : "YOU", "given" : "Longfeng", "non-dropping-particle" : "", "parse-names" : false, "suffix" : "" } ], "container-title" : "Journal of Arid Land Resources and Environment", "id" : "ITEM-1", "issue" : "9", "issued" : { "date-parts" : [ [ "2010" ] ] }, "page" : "183-189", "title" : "Studies on soil respiration and its relation with environmental factors in a Maize", "type" : "article-journal", "volume" : "24" }, "uris" : [ "http://www.mendeley.com/documents/?uuid=140e9c5a-987d-4db6-ab8f-8977c4131e88" ] } ], "mendeley" : { "formattedCitation" : "(YAN et al., 2010)", "plainTextFormattedCitation" : "(YAN et al., 2010)", "previouslyFormattedCitation" : "(YAN et al., 2010)" }, "properties" : { "noteIndex" : 0 }, "schema" : "https://github.com/citation-style-language/schema/raw/master/csl-citation.json" }</w:instrText>
            </w:r>
            <w:r>
              <w:rPr>
                <w:sz w:val="16"/>
                <w:szCs w:val="16"/>
              </w:rPr>
              <w:fldChar w:fldCharType="separate"/>
            </w:r>
            <w:r w:rsidRPr="009921BD">
              <w:rPr>
                <w:noProof/>
                <w:sz w:val="16"/>
                <w:szCs w:val="16"/>
              </w:rPr>
              <w:t>(YAN et al., 2010)</w:t>
            </w:r>
            <w:r>
              <w:rPr>
                <w:sz w:val="16"/>
                <w:szCs w:val="16"/>
              </w:rPr>
              <w:fldChar w:fldCharType="end"/>
            </w:r>
          </w:p>
        </w:tc>
        <w:tc>
          <w:tcPr>
            <w:tcW w:w="8533" w:type="dxa"/>
            <w:gridSpan w:val="2"/>
          </w:tcPr>
          <w:p w:rsidR="004165AB" w:rsidRPr="0007052E" w:rsidRDefault="004165AB" w:rsidP="00CD73BE">
            <w:pPr>
              <w:rPr>
                <w:sz w:val="16"/>
                <w:szCs w:val="16"/>
              </w:rPr>
            </w:pPr>
            <w:r w:rsidRPr="001A11B7">
              <w:rPr>
                <w:sz w:val="16"/>
                <w:szCs w:val="16"/>
              </w:rPr>
              <w:t>YAN, J., LI, H. and YOU, L.: Studies on soil respiration and its relation with environmental factors in a Maize, J. Arid L. Resour. Environ., 24(9), 183–189, doi:10.1017/CBO9781107415324.004, 2010.</w:t>
            </w:r>
          </w:p>
        </w:tc>
      </w:tr>
      <w:tr w:rsidR="004165AB" w:rsidRPr="0007052E" w:rsidTr="004165AB">
        <w:trPr>
          <w:gridAfter w:val="1"/>
          <w:wAfter w:w="10" w:type="dxa"/>
        </w:trPr>
        <w:tc>
          <w:tcPr>
            <w:tcW w:w="752" w:type="dxa"/>
          </w:tcPr>
          <w:p w:rsidR="004165AB" w:rsidRDefault="004165AB" w:rsidP="009921BD">
            <w:pPr>
              <w:rPr>
                <w:sz w:val="16"/>
                <w:szCs w:val="16"/>
              </w:rPr>
            </w:pPr>
            <w:r>
              <w:rPr>
                <w:rFonts w:hint="eastAsia"/>
                <w:sz w:val="16"/>
                <w:szCs w:val="16"/>
              </w:rPr>
              <w:t>144</w:t>
            </w:r>
          </w:p>
        </w:tc>
        <w:tc>
          <w:tcPr>
            <w:tcW w:w="1833" w:type="dxa"/>
            <w:gridSpan w:val="2"/>
          </w:tcPr>
          <w:p w:rsidR="004165AB" w:rsidRDefault="00944AF7" w:rsidP="009921BD">
            <w:pPr>
              <w:rPr>
                <w:sz w:val="16"/>
                <w:szCs w:val="16"/>
              </w:rPr>
            </w:pPr>
            <w:r>
              <w:rPr>
                <w:rFonts w:hint="eastAsia"/>
                <w:sz w:val="16"/>
                <w:szCs w:val="16"/>
              </w:rPr>
              <w:t>20064</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uthor" : [ { "dropping-particle" : "", "family" : "ZHANG", "given" : "Huidong", "non-dropping-particle" : "", "parse-names" : false, "suffix" : "" }, { "dropping-particle" : "", "family" : "YOU", "given" : "Wenzhong", "non-dropping-particle" : "", "parse-names" : false, "suffix" : "" }, { "dropping-particle" : "", "family" : "XING", "given" : "Zhaokai", "non-dropping-particle" : "", "parse-names" : false, "suffix" : "" }, { "dropping-particle" : "", "family" : "YANG", "given" : "Runxue", "non-dropping-particle" : "", "parse-names" : false, "suffix" : "" }, { "dropping-particle" : "", "family" : "WEI", "given" : "Wenjun", "non-dropping-particle" : "", "parse-names" : false, "suffix" : "" }, { "dropping-particle" : "", "family" : "ZHAO", "given" : "Gang", "non-dropping-particle" : "", "parse-names" : false, "suffix" : "" }, { "dropping-particle" : "", "family" : "YAN", "given" : "Tingwu", "non-dropping-particle" : "", "parse-names" : false, "suffix" : "" } ], "container-title" : "Journal of Liaoning Forestry Science Technology", "id" : "ITEM-1", "issue" : "1", "issued" : { "date-parts" : [ [ "2011" ] ] }, "page" : "5-12", "title" : "Soil respiration of natural secondary forests in mountainous areas in eastern Liaoning", "type" : "article-journal", "volume" : "1" }, "uris" : [ "http://www.mendeley.com/documents/?uuid=6aa32387-2175-4009-9aab-78af84074516" ] } ], "mendeley" : { "formattedCitation" : "(ZHANG et al., 2011)", "plainTextFormattedCitation" : "(ZHANG et al., 2011)", "previouslyFormattedCitation" : "(ZHANG et al., 2011)" }, "properties" : { "noteIndex" : 0 }, "schema" : "https://github.com/citation-style-language/schema/raw/master/csl-citation.json" }</w:instrText>
            </w:r>
            <w:r>
              <w:rPr>
                <w:sz w:val="16"/>
                <w:szCs w:val="16"/>
              </w:rPr>
              <w:fldChar w:fldCharType="separate"/>
            </w:r>
            <w:r w:rsidRPr="001A11B7">
              <w:rPr>
                <w:noProof/>
                <w:sz w:val="16"/>
                <w:szCs w:val="16"/>
              </w:rPr>
              <w:t>(ZHANG et al., 2011)</w:t>
            </w:r>
            <w:r>
              <w:rPr>
                <w:sz w:val="16"/>
                <w:szCs w:val="16"/>
              </w:rPr>
              <w:fldChar w:fldCharType="end"/>
            </w:r>
          </w:p>
        </w:tc>
        <w:tc>
          <w:tcPr>
            <w:tcW w:w="8533" w:type="dxa"/>
            <w:gridSpan w:val="2"/>
          </w:tcPr>
          <w:p w:rsidR="004165AB" w:rsidRPr="0007052E" w:rsidRDefault="004165AB" w:rsidP="00CD73BE">
            <w:pPr>
              <w:rPr>
                <w:sz w:val="16"/>
                <w:szCs w:val="16"/>
              </w:rPr>
            </w:pPr>
            <w:r w:rsidRPr="001A11B7">
              <w:rPr>
                <w:sz w:val="16"/>
                <w:szCs w:val="16"/>
              </w:rPr>
              <w:t>ZHANG, H., YOU, W., XING, Z., YANG, R., WEI, W., ZHAO, G. and YAN, T.: Soil respiration of natural secondary forests in mountainous areas in eastern Liaoning, J. Liaoning For. Sci. Technol., 1(1), 5–12, 2011.</w:t>
            </w:r>
          </w:p>
        </w:tc>
      </w:tr>
      <w:tr w:rsidR="004165AB" w:rsidRPr="0007052E" w:rsidTr="004165AB">
        <w:trPr>
          <w:gridAfter w:val="1"/>
          <w:wAfter w:w="10" w:type="dxa"/>
        </w:trPr>
        <w:tc>
          <w:tcPr>
            <w:tcW w:w="752" w:type="dxa"/>
          </w:tcPr>
          <w:p w:rsidR="004165AB" w:rsidRDefault="004165AB" w:rsidP="009921BD">
            <w:pPr>
              <w:rPr>
                <w:sz w:val="16"/>
                <w:szCs w:val="16"/>
              </w:rPr>
            </w:pPr>
            <w:r>
              <w:rPr>
                <w:rFonts w:hint="eastAsia"/>
                <w:sz w:val="16"/>
                <w:szCs w:val="16"/>
              </w:rPr>
              <w:t>145</w:t>
            </w:r>
          </w:p>
        </w:tc>
        <w:tc>
          <w:tcPr>
            <w:tcW w:w="1833" w:type="dxa"/>
            <w:gridSpan w:val="2"/>
          </w:tcPr>
          <w:p w:rsidR="004165AB" w:rsidRDefault="00944AF7" w:rsidP="009921BD">
            <w:pPr>
              <w:rPr>
                <w:sz w:val="16"/>
                <w:szCs w:val="16"/>
              </w:rPr>
            </w:pPr>
            <w:r>
              <w:rPr>
                <w:rFonts w:hint="eastAsia"/>
                <w:sz w:val="16"/>
                <w:szCs w:val="16"/>
              </w:rPr>
              <w:t>20065</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uthor" : [ { "dropping-particle" : "", "family" : "Zhang", "given" : "Jinsong", "non-dropping-particle" : "", "parse-names" : false, "suffix" : "" }, { "dropping-particle" : "", "family" : "Meng", "given" : "Ping", "non-dropping-particle" : "", "parse-names" : false, "suffix" : "" }, { "dropping-particle" : "", "family" : "Wang", "given" : "Hesong", "non-dropping-particle" : "", "parse-names" : false, "suffix" : "" }, { "dropping-particle" : "", "family" : "Gao", "given" : "Jun", "non-dropping-particle" : "", "parse-names" : false, "suffix" : "" }, { "dropping-particle" : "", "family" : "Ren", "given" : "Qingfu", "non-dropping-particle" : "", "parse-names" : false, "suffix" : "" }, { "dropping-particle" : "", "family" : "Jia", "given" : "Changrong", "non-dropping-particle" : "", "parse-names" : false, "suffix" : "" }, { "dropping-particle" : "", "family" : "Ren", "given" : "Yingfeng", "non-dropping-particle" : "", "parse-names" : false, "suffix" : "" } ], "container-title" : "SCIENTIA SILVAE SINICAE", "id" : "ITEM-1", "issue" : "2", "issued" : { "date-parts" : [ [ "2007" ] ] }, "page" : "8-14", "title" : "Soil Respiration of Robinia pseudoacacia Plantation in the Rocky Mountainous Area of North China", "type" : "article-journal", "volume" : "44" }, "uris" : [ "http://www.mendeley.com/documents/?uuid=b0bf62e0-0226-4647-b8a1-474ace3d85b0" ] } ], "mendeley" : { "formattedCitation" : "(Zhang et al., 2007a)", "plainTextFormattedCitation" : "(Zhang et al., 2007a)", "previouslyFormattedCitation" : "(Zhang et al., 2007a)" }, "properties" : { "noteIndex" : 0 }, "schema" : "https://github.com/citation-style-language/schema/raw/master/csl-citation.json" }</w:instrText>
            </w:r>
            <w:r>
              <w:rPr>
                <w:sz w:val="16"/>
                <w:szCs w:val="16"/>
              </w:rPr>
              <w:fldChar w:fldCharType="separate"/>
            </w:r>
            <w:r w:rsidRPr="001A11B7">
              <w:rPr>
                <w:noProof/>
                <w:sz w:val="16"/>
                <w:szCs w:val="16"/>
              </w:rPr>
              <w:t>(Zhang et al., 2007a)</w:t>
            </w:r>
            <w:r>
              <w:rPr>
                <w:sz w:val="16"/>
                <w:szCs w:val="16"/>
              </w:rPr>
              <w:fldChar w:fldCharType="end"/>
            </w:r>
          </w:p>
        </w:tc>
        <w:tc>
          <w:tcPr>
            <w:tcW w:w="8533" w:type="dxa"/>
            <w:gridSpan w:val="2"/>
          </w:tcPr>
          <w:p w:rsidR="004165AB" w:rsidRPr="0007052E" w:rsidRDefault="004165AB" w:rsidP="00CD73BE">
            <w:pPr>
              <w:rPr>
                <w:sz w:val="16"/>
                <w:szCs w:val="16"/>
              </w:rPr>
            </w:pPr>
            <w:r w:rsidRPr="001A11B7">
              <w:rPr>
                <w:sz w:val="16"/>
                <w:szCs w:val="16"/>
              </w:rPr>
              <w:t>Zhang, J., Meng, P., Wang, H., Gao, J., Ren, Q., Jia, C. and Ren, Y.: Soil Respiration of Robinia pseudoacacia Plantation in the Rocky Mountainous Area of North China, Sci. SILVAE Sin., 44(2), 8–14, 2007a.</w:t>
            </w:r>
          </w:p>
        </w:tc>
      </w:tr>
      <w:tr w:rsidR="004165AB" w:rsidRPr="0007052E" w:rsidTr="004165AB">
        <w:trPr>
          <w:gridAfter w:val="1"/>
          <w:wAfter w:w="10" w:type="dxa"/>
        </w:trPr>
        <w:tc>
          <w:tcPr>
            <w:tcW w:w="752" w:type="dxa"/>
          </w:tcPr>
          <w:p w:rsidR="004165AB" w:rsidRDefault="004165AB" w:rsidP="009921BD">
            <w:pPr>
              <w:rPr>
                <w:sz w:val="16"/>
                <w:szCs w:val="16"/>
              </w:rPr>
            </w:pPr>
            <w:r>
              <w:rPr>
                <w:rFonts w:hint="eastAsia"/>
                <w:sz w:val="16"/>
                <w:szCs w:val="16"/>
              </w:rPr>
              <w:t>146</w:t>
            </w:r>
          </w:p>
        </w:tc>
        <w:tc>
          <w:tcPr>
            <w:tcW w:w="1833" w:type="dxa"/>
            <w:gridSpan w:val="2"/>
          </w:tcPr>
          <w:p w:rsidR="004165AB" w:rsidRDefault="00944AF7" w:rsidP="009921BD">
            <w:pPr>
              <w:rPr>
                <w:sz w:val="16"/>
                <w:szCs w:val="16"/>
              </w:rPr>
            </w:pPr>
            <w:r>
              <w:rPr>
                <w:rFonts w:hint="eastAsia"/>
                <w:sz w:val="16"/>
                <w:szCs w:val="16"/>
              </w:rPr>
              <w:t>20066</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uthor" : [ { "dropping-particle" : "", "family" : "ZHANG", "given" : "Xiaolong", "non-dropping-particle" : "", "parse-names" : false, "suffix" : "" }, { "dropping-particle" : "", "family" : "MA", "given" : "Runhua", "non-dropping-particle" : "", "parse-names" : false, "suffix" : "" }, { "dropping-particle" : "", "family" : "ZHAO", "given" : "JingBo", "non-dropping-particle" : "", "parse-names" : false, "suffix" : "" }, { "dropping-particle" : "", "family" : "LI", "given" : "Peiying", "non-dropping-particle" : "", "parse-names" : false, "suffix" : "" } ], "container-title" : "Chinese Journal of Ecology", "id" : "ITEM-1", "issue" : "6", "issued" : { "date-parts" : [ [ "2004" ] ] }, "page" : "6-10", "title" : "Carbon emission from soil in Xi' an Loess regron", "type" : "article-journal", "volume" : "23" }, "uris" : [ "http://www.mendeley.com/documents/?uuid=2698bf41-b0e2-4f42-b061-58910da442df" ] } ], "mendeley" : { "formattedCitation" : "(ZHANG et al., 2004)", "plainTextFormattedCitation" : "(ZHANG et al., 2004)", "previouslyFormattedCitation" : "(ZHANG et al., 2004)" }, "properties" : { "noteIndex" : 0 }, "schema" : "https://github.com/citation-style-language/schema/raw/master/csl-citation.json" }</w:instrText>
            </w:r>
            <w:r>
              <w:rPr>
                <w:sz w:val="16"/>
                <w:szCs w:val="16"/>
              </w:rPr>
              <w:fldChar w:fldCharType="separate"/>
            </w:r>
            <w:r w:rsidRPr="001A11B7">
              <w:rPr>
                <w:noProof/>
                <w:sz w:val="16"/>
                <w:szCs w:val="16"/>
              </w:rPr>
              <w:t>(ZHANG et al., 2004)</w:t>
            </w:r>
            <w:r>
              <w:rPr>
                <w:sz w:val="16"/>
                <w:szCs w:val="16"/>
              </w:rPr>
              <w:fldChar w:fldCharType="end"/>
            </w:r>
          </w:p>
        </w:tc>
        <w:tc>
          <w:tcPr>
            <w:tcW w:w="8533" w:type="dxa"/>
            <w:gridSpan w:val="2"/>
          </w:tcPr>
          <w:p w:rsidR="004165AB" w:rsidRPr="0007052E" w:rsidRDefault="004165AB" w:rsidP="00CD73BE">
            <w:pPr>
              <w:rPr>
                <w:sz w:val="16"/>
                <w:szCs w:val="16"/>
              </w:rPr>
            </w:pPr>
            <w:r w:rsidRPr="005A4EB3">
              <w:rPr>
                <w:sz w:val="16"/>
                <w:szCs w:val="16"/>
              </w:rPr>
              <w:t>ZHANG, X., MA, R., ZHAO, J. and LI, P.: Carbon emission from soil in Xi’ an Loess regron, Chinese J. Ecol., 23(6), 6–10, 2004.</w:t>
            </w:r>
          </w:p>
        </w:tc>
      </w:tr>
      <w:tr w:rsidR="004165AB" w:rsidRPr="0007052E" w:rsidTr="004165AB">
        <w:trPr>
          <w:gridAfter w:val="1"/>
          <w:wAfter w:w="10" w:type="dxa"/>
        </w:trPr>
        <w:tc>
          <w:tcPr>
            <w:tcW w:w="752" w:type="dxa"/>
          </w:tcPr>
          <w:p w:rsidR="004165AB" w:rsidRDefault="004165AB" w:rsidP="001A11B7">
            <w:pPr>
              <w:rPr>
                <w:sz w:val="16"/>
                <w:szCs w:val="16"/>
              </w:rPr>
            </w:pPr>
            <w:r>
              <w:rPr>
                <w:rFonts w:hint="eastAsia"/>
                <w:sz w:val="16"/>
                <w:szCs w:val="16"/>
              </w:rPr>
              <w:t>147</w:t>
            </w:r>
          </w:p>
        </w:tc>
        <w:tc>
          <w:tcPr>
            <w:tcW w:w="1833" w:type="dxa"/>
            <w:gridSpan w:val="2"/>
          </w:tcPr>
          <w:p w:rsidR="004165AB" w:rsidRDefault="00944AF7" w:rsidP="009921BD">
            <w:pPr>
              <w:rPr>
                <w:sz w:val="16"/>
                <w:szCs w:val="16"/>
              </w:rPr>
            </w:pPr>
            <w:r>
              <w:rPr>
                <w:rFonts w:hint="eastAsia"/>
                <w:sz w:val="16"/>
                <w:szCs w:val="16"/>
              </w:rPr>
              <w:t>20068</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uthor" : [ { "dropping-particle" : "", "family" : "Zhao", "given" : "Halin", "non-dropping-particle" : "", "parse-names" : false, "suffix" : "" }, { "dropping-particle" : "", "family" : "Li", "given" : "Yuqiang", "non-dropping-particle" : "", "parse-names" : false, "suffix" : "" }, { "dropping-particle" : "", "family" : "Zhou", "given" : "Ruilian", "non-dropping-particle" : "", "parse-names" : false, "suffix" : "" } ], "container-title" : "ACTA PEDOLOGICA SINICA", "id" : "ITEM-1", "issue" : "5", "issued" : { "date-parts" : [ [ "2009" ] ] }, "page" : "809-816", "title" : "EFFECTSOFDESERTIFICATIONONSOILRESPIRATIONRATEAND CARBONBALANCEINHORQINSANDYGRASSLAND", "type" : "article-journal", "volume" : "46" }, "uris" : [ "http://www.mendeley.com/documents/?uuid=d6336904-3939-412b-9edc-ebf95e3d316e" ] } ], "mendeley" : { "formattedCitation" : "(Zhao et al., 2009)", "plainTextFormattedCitation" : "(Zhao et al., 2009)", "previouslyFormattedCitation" : "(Zhao et al., 2009)" }, "properties" : { "noteIndex" : 0 }, "schema" : "https://github.com/citation-style-language/schema/raw/master/csl-citation.json" }</w:instrText>
            </w:r>
            <w:r>
              <w:rPr>
                <w:sz w:val="16"/>
                <w:szCs w:val="16"/>
              </w:rPr>
              <w:fldChar w:fldCharType="separate"/>
            </w:r>
            <w:r w:rsidRPr="00171599">
              <w:rPr>
                <w:noProof/>
                <w:sz w:val="16"/>
                <w:szCs w:val="16"/>
              </w:rPr>
              <w:t>(Zhao et al., 2009)</w:t>
            </w:r>
            <w:r>
              <w:rPr>
                <w:sz w:val="16"/>
                <w:szCs w:val="16"/>
              </w:rPr>
              <w:fldChar w:fldCharType="end"/>
            </w:r>
          </w:p>
        </w:tc>
        <w:tc>
          <w:tcPr>
            <w:tcW w:w="8533" w:type="dxa"/>
            <w:gridSpan w:val="2"/>
          </w:tcPr>
          <w:p w:rsidR="004165AB" w:rsidRPr="0007052E" w:rsidRDefault="004165AB" w:rsidP="00CD73BE">
            <w:pPr>
              <w:rPr>
                <w:sz w:val="16"/>
                <w:szCs w:val="16"/>
              </w:rPr>
            </w:pPr>
            <w:r w:rsidRPr="00171599">
              <w:rPr>
                <w:sz w:val="16"/>
                <w:szCs w:val="16"/>
              </w:rPr>
              <w:t>Zhao, H., Li, Y. and Zhou, R.: EFFECTSOFDESERTIFICATIONONSOILRESPIRATIONRATEAND CARBONBALANCEINHORQINSANDYGRASSLAND, ACTA Pedol. Sin., 46(5), 809–816, 2009.</w:t>
            </w:r>
          </w:p>
        </w:tc>
      </w:tr>
      <w:tr w:rsidR="004165AB" w:rsidRPr="0007052E" w:rsidTr="004165AB">
        <w:trPr>
          <w:gridAfter w:val="1"/>
          <w:wAfter w:w="10" w:type="dxa"/>
        </w:trPr>
        <w:tc>
          <w:tcPr>
            <w:tcW w:w="752" w:type="dxa"/>
          </w:tcPr>
          <w:p w:rsidR="004165AB" w:rsidRDefault="004165AB" w:rsidP="009921BD">
            <w:pPr>
              <w:rPr>
                <w:sz w:val="16"/>
                <w:szCs w:val="16"/>
              </w:rPr>
            </w:pPr>
            <w:r>
              <w:rPr>
                <w:rFonts w:hint="eastAsia"/>
                <w:sz w:val="16"/>
                <w:szCs w:val="16"/>
              </w:rPr>
              <w:t>148</w:t>
            </w:r>
          </w:p>
        </w:tc>
        <w:tc>
          <w:tcPr>
            <w:tcW w:w="1833" w:type="dxa"/>
            <w:gridSpan w:val="2"/>
          </w:tcPr>
          <w:p w:rsidR="004165AB" w:rsidRDefault="00944AF7" w:rsidP="009921BD">
            <w:pPr>
              <w:rPr>
                <w:sz w:val="16"/>
                <w:szCs w:val="16"/>
              </w:rPr>
            </w:pPr>
            <w:r>
              <w:rPr>
                <w:rFonts w:hint="eastAsia"/>
                <w:sz w:val="16"/>
                <w:szCs w:val="16"/>
              </w:rPr>
              <w:t>20071</w:t>
            </w:r>
          </w:p>
        </w:tc>
        <w:tc>
          <w:tcPr>
            <w:tcW w:w="2048" w:type="dxa"/>
            <w:gridSpan w:val="2"/>
          </w:tcPr>
          <w:p w:rsidR="004165AB" w:rsidRPr="0007052E" w:rsidRDefault="004165AB" w:rsidP="009921BD">
            <w:pPr>
              <w:rPr>
                <w:sz w:val="16"/>
                <w:szCs w:val="16"/>
              </w:rPr>
            </w:pPr>
            <w:r>
              <w:rPr>
                <w:sz w:val="16"/>
                <w:szCs w:val="16"/>
              </w:rPr>
              <w:fldChar w:fldCharType="begin" w:fldLock="1"/>
            </w:r>
            <w:r>
              <w:rPr>
                <w:sz w:val="16"/>
                <w:szCs w:val="16"/>
              </w:rPr>
              <w:instrText>ADDIN CSL_CITATION { "citationItems" : [ { "id" : "ITEM-1", "itemData" : { "author" : [ { "dropping-particle" : "", "family" : "ZHOU", "given" : "Zhi-tian", "non-dropping-particle" : "", "parse-names" : false, "suffix" : "" }, { "dropping-particle" : "", "family" : "CHENG", "given" : "Shengkui", "non-dropping-particle" : "", "parse-names" : false, "suffix" : "" }, { "dropping-particle" : "", "family" : "LIU", "given" : "Yunfen", "non-dropping-particle" : "", "parse-names" : false, "suffix" : "" }, { "dropping-particle" : "", "family" : "LI", "given" : "Jiayong", "non-dropping-particle" : "", "parse-names" : false, "suffix" : "" } ], "container-title" : "RESOURCES SCIENCE", "id" : "ITEM-1", "issue" : "2", "issued" : { "date-parts" : [ [ "2002" ] ] }, "page" : "83-87", "title" : "CO 2 EMISSION OF SOIL UNDER DIFFERENT LAND-USE TYPES IN SUBTROPICAL RED SOIL HILLY AREAS IN CHINA:PRELIMINARY EXPLORATION", "type" : "article-journal", "volume" : "24" }, "uris" : [ "http://www.mendeley.com/documents/?uuid=54469557-c0bc-4083-8e25-dd814dcfa86f" ] } ], "mendeley" : { "formattedCitation" : "(ZHOU et al., 2002)", "plainTextFormattedCitation" : "(ZHOU et al., 2002)", "previouslyFormattedCitation" : "(ZHOU et al., 2002)" }, "properties" : { "noteIndex" : 0 }, "schema" : "https://github.com/citation-style-language/schema/raw/master/csl-citation.json" }</w:instrText>
            </w:r>
            <w:r>
              <w:rPr>
                <w:sz w:val="16"/>
                <w:szCs w:val="16"/>
              </w:rPr>
              <w:fldChar w:fldCharType="separate"/>
            </w:r>
            <w:r w:rsidRPr="00171599">
              <w:rPr>
                <w:noProof/>
                <w:sz w:val="16"/>
                <w:szCs w:val="16"/>
              </w:rPr>
              <w:t>(ZHOU et al., 2002)</w:t>
            </w:r>
            <w:r>
              <w:rPr>
                <w:sz w:val="16"/>
                <w:szCs w:val="16"/>
              </w:rPr>
              <w:fldChar w:fldCharType="end"/>
            </w:r>
          </w:p>
        </w:tc>
        <w:tc>
          <w:tcPr>
            <w:tcW w:w="8533" w:type="dxa"/>
            <w:gridSpan w:val="2"/>
          </w:tcPr>
          <w:p w:rsidR="004165AB" w:rsidRPr="0007052E" w:rsidRDefault="004165AB" w:rsidP="00CD73BE">
            <w:pPr>
              <w:rPr>
                <w:sz w:val="16"/>
                <w:szCs w:val="16"/>
              </w:rPr>
            </w:pPr>
            <w:r w:rsidRPr="00171599">
              <w:rPr>
                <w:sz w:val="16"/>
                <w:szCs w:val="16"/>
              </w:rPr>
              <w:t>ZHOU, Z., CHENG, S., LIU, Y. and LI, J.: CO 2 EMISSION OF SOIL UNDER DIFFERENT LAND-USE TYPES IN SUBTROPICAL RED SOIL HILLY AREAS IN CHINA:PRELIMINARY EXPLORATION, Resour. Sci., 24(2), 83–87, 2002.</w:t>
            </w:r>
          </w:p>
        </w:tc>
      </w:tr>
      <w:bookmarkEnd w:id="3"/>
      <w:bookmarkEnd w:id="4"/>
    </w:tbl>
    <w:p w:rsidR="00713230" w:rsidRDefault="00713230" w:rsidP="00867E8D"/>
    <w:sectPr w:rsidR="00713230" w:rsidSect="0007052E">
      <w:pgSz w:w="15840" w:h="12240" w:orient="landscape"/>
      <w:pgMar w:top="1440" w:right="1440" w:bottom="1440" w:left="1440" w:header="720" w:footer="720" w:gutter="0"/>
      <w:cols w:space="720"/>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2EEA" w:rsidRDefault="00D92EEA" w:rsidP="00312ABD">
      <w:pPr>
        <w:spacing w:after="0" w:line="240" w:lineRule="auto"/>
      </w:pPr>
      <w:r>
        <w:separator/>
      </w:r>
    </w:p>
  </w:endnote>
  <w:endnote w:type="continuationSeparator" w:id="0">
    <w:p w:rsidR="00D92EEA" w:rsidRDefault="00D92EEA" w:rsidP="00312A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2EEA" w:rsidRDefault="00D92EEA" w:rsidP="00312ABD">
      <w:pPr>
        <w:spacing w:after="0" w:line="240" w:lineRule="auto"/>
      </w:pPr>
      <w:r>
        <w:separator/>
      </w:r>
    </w:p>
  </w:footnote>
  <w:footnote w:type="continuationSeparator" w:id="0">
    <w:p w:rsidR="00D92EEA" w:rsidRDefault="00D92EEA" w:rsidP="00312AB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BBF7EF1"/>
    <w:multiLevelType w:val="hybridMultilevel"/>
    <w:tmpl w:val="65305DEE"/>
    <w:lvl w:ilvl="0" w:tplc="3606E7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3"/>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197765"/>
    <w:rsid w:val="00001EA2"/>
    <w:rsid w:val="00017C69"/>
    <w:rsid w:val="00021C94"/>
    <w:rsid w:val="00022E98"/>
    <w:rsid w:val="00050D0B"/>
    <w:rsid w:val="000620E6"/>
    <w:rsid w:val="00065D72"/>
    <w:rsid w:val="00066A15"/>
    <w:rsid w:val="0007052E"/>
    <w:rsid w:val="000842D7"/>
    <w:rsid w:val="000C119F"/>
    <w:rsid w:val="000C4519"/>
    <w:rsid w:val="000D3383"/>
    <w:rsid w:val="000D6CAD"/>
    <w:rsid w:val="000E2204"/>
    <w:rsid w:val="000F7B92"/>
    <w:rsid w:val="0010472F"/>
    <w:rsid w:val="00107509"/>
    <w:rsid w:val="00107F13"/>
    <w:rsid w:val="001113D3"/>
    <w:rsid w:val="00123A53"/>
    <w:rsid w:val="001438AB"/>
    <w:rsid w:val="001608A6"/>
    <w:rsid w:val="00161787"/>
    <w:rsid w:val="001708B2"/>
    <w:rsid w:val="00171599"/>
    <w:rsid w:val="001807B6"/>
    <w:rsid w:val="0019206C"/>
    <w:rsid w:val="00197765"/>
    <w:rsid w:val="001A0EBB"/>
    <w:rsid w:val="001A11B7"/>
    <w:rsid w:val="001A7810"/>
    <w:rsid w:val="001B4A24"/>
    <w:rsid w:val="001D4780"/>
    <w:rsid w:val="001D5722"/>
    <w:rsid w:val="001E7E8A"/>
    <w:rsid w:val="001F0C89"/>
    <w:rsid w:val="00201A01"/>
    <w:rsid w:val="00231F3A"/>
    <w:rsid w:val="0028262A"/>
    <w:rsid w:val="002E362A"/>
    <w:rsid w:val="002F1536"/>
    <w:rsid w:val="00310BF2"/>
    <w:rsid w:val="00312ABD"/>
    <w:rsid w:val="00314B81"/>
    <w:rsid w:val="003233C8"/>
    <w:rsid w:val="0032655E"/>
    <w:rsid w:val="00326CF0"/>
    <w:rsid w:val="0032757C"/>
    <w:rsid w:val="00337217"/>
    <w:rsid w:val="003407BD"/>
    <w:rsid w:val="00343EA7"/>
    <w:rsid w:val="00353FE6"/>
    <w:rsid w:val="00355743"/>
    <w:rsid w:val="00370CDB"/>
    <w:rsid w:val="0038020F"/>
    <w:rsid w:val="00381104"/>
    <w:rsid w:val="00385FCB"/>
    <w:rsid w:val="00407FFA"/>
    <w:rsid w:val="004165AB"/>
    <w:rsid w:val="004523AE"/>
    <w:rsid w:val="00457A1F"/>
    <w:rsid w:val="004723EA"/>
    <w:rsid w:val="004D3DD5"/>
    <w:rsid w:val="004D4BB3"/>
    <w:rsid w:val="0052091C"/>
    <w:rsid w:val="00522838"/>
    <w:rsid w:val="00531E04"/>
    <w:rsid w:val="00537C74"/>
    <w:rsid w:val="00551C32"/>
    <w:rsid w:val="00564E5F"/>
    <w:rsid w:val="005920CD"/>
    <w:rsid w:val="005A3FBD"/>
    <w:rsid w:val="005A4EB3"/>
    <w:rsid w:val="005B75E1"/>
    <w:rsid w:val="005C16A6"/>
    <w:rsid w:val="005C2CEF"/>
    <w:rsid w:val="005D3623"/>
    <w:rsid w:val="005F1490"/>
    <w:rsid w:val="005F6C1B"/>
    <w:rsid w:val="0061037A"/>
    <w:rsid w:val="00611414"/>
    <w:rsid w:val="0066609D"/>
    <w:rsid w:val="00684F47"/>
    <w:rsid w:val="00696C7D"/>
    <w:rsid w:val="006A59D7"/>
    <w:rsid w:val="006B00E5"/>
    <w:rsid w:val="006B5989"/>
    <w:rsid w:val="006B7DCD"/>
    <w:rsid w:val="006D0480"/>
    <w:rsid w:val="006F16DF"/>
    <w:rsid w:val="006F4A10"/>
    <w:rsid w:val="00700C24"/>
    <w:rsid w:val="00713230"/>
    <w:rsid w:val="00732C25"/>
    <w:rsid w:val="00745490"/>
    <w:rsid w:val="00746062"/>
    <w:rsid w:val="00782F52"/>
    <w:rsid w:val="007912CC"/>
    <w:rsid w:val="00792471"/>
    <w:rsid w:val="007B0F8A"/>
    <w:rsid w:val="007C4479"/>
    <w:rsid w:val="007C5147"/>
    <w:rsid w:val="007D7110"/>
    <w:rsid w:val="007D7247"/>
    <w:rsid w:val="007E387B"/>
    <w:rsid w:val="007F18DA"/>
    <w:rsid w:val="00820626"/>
    <w:rsid w:val="00840359"/>
    <w:rsid w:val="00843D86"/>
    <w:rsid w:val="008501EE"/>
    <w:rsid w:val="00867E8D"/>
    <w:rsid w:val="00885AED"/>
    <w:rsid w:val="00890D40"/>
    <w:rsid w:val="008A77F5"/>
    <w:rsid w:val="008B5865"/>
    <w:rsid w:val="009330B4"/>
    <w:rsid w:val="00936328"/>
    <w:rsid w:val="0094121B"/>
    <w:rsid w:val="00944AF7"/>
    <w:rsid w:val="00947FE2"/>
    <w:rsid w:val="009579A1"/>
    <w:rsid w:val="0097259F"/>
    <w:rsid w:val="009810FB"/>
    <w:rsid w:val="009921BD"/>
    <w:rsid w:val="00997FF8"/>
    <w:rsid w:val="009C2FE3"/>
    <w:rsid w:val="009C66DC"/>
    <w:rsid w:val="009D58CD"/>
    <w:rsid w:val="00A10D8D"/>
    <w:rsid w:val="00A240E7"/>
    <w:rsid w:val="00A32352"/>
    <w:rsid w:val="00A356EF"/>
    <w:rsid w:val="00A55A0E"/>
    <w:rsid w:val="00A819C9"/>
    <w:rsid w:val="00A94790"/>
    <w:rsid w:val="00AA0996"/>
    <w:rsid w:val="00AB0DA0"/>
    <w:rsid w:val="00AB1BA9"/>
    <w:rsid w:val="00AF4E88"/>
    <w:rsid w:val="00B1119D"/>
    <w:rsid w:val="00B2552C"/>
    <w:rsid w:val="00B36EEC"/>
    <w:rsid w:val="00B500B6"/>
    <w:rsid w:val="00B62C97"/>
    <w:rsid w:val="00B71779"/>
    <w:rsid w:val="00B76847"/>
    <w:rsid w:val="00B84B64"/>
    <w:rsid w:val="00BC1C90"/>
    <w:rsid w:val="00C046AF"/>
    <w:rsid w:val="00C04E79"/>
    <w:rsid w:val="00C34303"/>
    <w:rsid w:val="00C36021"/>
    <w:rsid w:val="00C45996"/>
    <w:rsid w:val="00C50FB9"/>
    <w:rsid w:val="00C86A5E"/>
    <w:rsid w:val="00C92762"/>
    <w:rsid w:val="00CC0646"/>
    <w:rsid w:val="00CC3D53"/>
    <w:rsid w:val="00CC46B7"/>
    <w:rsid w:val="00CD1124"/>
    <w:rsid w:val="00CD1C92"/>
    <w:rsid w:val="00CD73BE"/>
    <w:rsid w:val="00CE0526"/>
    <w:rsid w:val="00CF2044"/>
    <w:rsid w:val="00D05DAE"/>
    <w:rsid w:val="00D05EC0"/>
    <w:rsid w:val="00D12BAA"/>
    <w:rsid w:val="00D23593"/>
    <w:rsid w:val="00D272A0"/>
    <w:rsid w:val="00D27A1C"/>
    <w:rsid w:val="00D62561"/>
    <w:rsid w:val="00D73CB7"/>
    <w:rsid w:val="00D92EEA"/>
    <w:rsid w:val="00DB07F3"/>
    <w:rsid w:val="00DD2274"/>
    <w:rsid w:val="00DD4937"/>
    <w:rsid w:val="00DE167B"/>
    <w:rsid w:val="00DF2D99"/>
    <w:rsid w:val="00E27E6A"/>
    <w:rsid w:val="00E5021D"/>
    <w:rsid w:val="00E84AD3"/>
    <w:rsid w:val="00E9725F"/>
    <w:rsid w:val="00EA2318"/>
    <w:rsid w:val="00EB18FF"/>
    <w:rsid w:val="00EB7312"/>
    <w:rsid w:val="00F02F8C"/>
    <w:rsid w:val="00F0341A"/>
    <w:rsid w:val="00F07B71"/>
    <w:rsid w:val="00F30FA1"/>
    <w:rsid w:val="00F75DAF"/>
    <w:rsid w:val="00F84C46"/>
    <w:rsid w:val="00F915E4"/>
    <w:rsid w:val="00F97BFD"/>
    <w:rsid w:val="00FA3DF6"/>
    <w:rsid w:val="00FC245B"/>
    <w:rsid w:val="00FC76EB"/>
    <w:rsid w:val="00FD2300"/>
    <w:rsid w:val="00FF4ED9"/>
    <w:rsid w:val="00FF78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77F5"/>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CF2044"/>
    <w:pPr>
      <w:spacing w:after="0" w:line="240" w:lineRule="auto"/>
    </w:pPr>
    <w:rPr>
      <w:rFonts w:ascii="SimSun" w:eastAsia="SimSun"/>
      <w:sz w:val="18"/>
      <w:szCs w:val="18"/>
    </w:rPr>
  </w:style>
  <w:style w:type="character" w:customStyle="1" w:styleId="Char">
    <w:name w:val="批注框文本 Char"/>
    <w:basedOn w:val="a0"/>
    <w:link w:val="a3"/>
    <w:uiPriority w:val="99"/>
    <w:semiHidden/>
    <w:rsid w:val="00CF2044"/>
    <w:rPr>
      <w:rFonts w:ascii="SimSun" w:eastAsia="SimSun"/>
      <w:sz w:val="18"/>
      <w:szCs w:val="18"/>
    </w:rPr>
  </w:style>
  <w:style w:type="table" w:styleId="a4">
    <w:name w:val="Table Grid"/>
    <w:basedOn w:val="a1"/>
    <w:uiPriority w:val="59"/>
    <w:rsid w:val="00017C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0"/>
    <w:uiPriority w:val="99"/>
    <w:unhideWhenUsed/>
    <w:rsid w:val="00312ABD"/>
    <w:pPr>
      <w:tabs>
        <w:tab w:val="center" w:pos="4680"/>
        <w:tab w:val="right" w:pos="9360"/>
      </w:tabs>
      <w:spacing w:after="0" w:line="240" w:lineRule="auto"/>
    </w:pPr>
  </w:style>
  <w:style w:type="character" w:customStyle="1" w:styleId="Char0">
    <w:name w:val="页眉 Char"/>
    <w:basedOn w:val="a0"/>
    <w:link w:val="a5"/>
    <w:uiPriority w:val="99"/>
    <w:rsid w:val="00312ABD"/>
  </w:style>
  <w:style w:type="paragraph" w:styleId="a6">
    <w:name w:val="footer"/>
    <w:basedOn w:val="a"/>
    <w:link w:val="Char1"/>
    <w:uiPriority w:val="99"/>
    <w:unhideWhenUsed/>
    <w:rsid w:val="00312ABD"/>
    <w:pPr>
      <w:tabs>
        <w:tab w:val="center" w:pos="4680"/>
        <w:tab w:val="right" w:pos="9360"/>
      </w:tabs>
      <w:spacing w:after="0" w:line="240" w:lineRule="auto"/>
    </w:pPr>
  </w:style>
  <w:style w:type="character" w:customStyle="1" w:styleId="Char1">
    <w:name w:val="页脚 Char"/>
    <w:basedOn w:val="a0"/>
    <w:link w:val="a6"/>
    <w:uiPriority w:val="99"/>
    <w:rsid w:val="00312ABD"/>
  </w:style>
  <w:style w:type="paragraph" w:styleId="a7">
    <w:name w:val="List Paragraph"/>
    <w:basedOn w:val="a"/>
    <w:uiPriority w:val="34"/>
    <w:qFormat/>
    <w:rsid w:val="001D5722"/>
    <w:pPr>
      <w:ind w:firstLineChars="200" w:firstLine="420"/>
    </w:pPr>
  </w:style>
  <w:style w:type="paragraph" w:styleId="a8">
    <w:name w:val="Normal (Web)"/>
    <w:basedOn w:val="a"/>
    <w:uiPriority w:val="99"/>
    <w:unhideWhenUsed/>
    <w:rsid w:val="00B84B64"/>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945460">
      <w:bodyDiv w:val="1"/>
      <w:marLeft w:val="0"/>
      <w:marRight w:val="0"/>
      <w:marTop w:val="0"/>
      <w:marBottom w:val="0"/>
      <w:divBdr>
        <w:top w:val="none" w:sz="0" w:space="0" w:color="auto"/>
        <w:left w:val="none" w:sz="0" w:space="0" w:color="auto"/>
        <w:bottom w:val="none" w:sz="0" w:space="0" w:color="auto"/>
        <w:right w:val="none" w:sz="0" w:space="0" w:color="auto"/>
      </w:divBdr>
    </w:div>
    <w:div w:id="80372298">
      <w:bodyDiv w:val="1"/>
      <w:marLeft w:val="0"/>
      <w:marRight w:val="0"/>
      <w:marTop w:val="0"/>
      <w:marBottom w:val="0"/>
      <w:divBdr>
        <w:top w:val="none" w:sz="0" w:space="0" w:color="auto"/>
        <w:left w:val="none" w:sz="0" w:space="0" w:color="auto"/>
        <w:bottom w:val="none" w:sz="0" w:space="0" w:color="auto"/>
        <w:right w:val="none" w:sz="0" w:space="0" w:color="auto"/>
      </w:divBdr>
    </w:div>
    <w:div w:id="120391774">
      <w:bodyDiv w:val="1"/>
      <w:marLeft w:val="0"/>
      <w:marRight w:val="0"/>
      <w:marTop w:val="0"/>
      <w:marBottom w:val="0"/>
      <w:divBdr>
        <w:top w:val="none" w:sz="0" w:space="0" w:color="auto"/>
        <w:left w:val="none" w:sz="0" w:space="0" w:color="auto"/>
        <w:bottom w:val="none" w:sz="0" w:space="0" w:color="auto"/>
        <w:right w:val="none" w:sz="0" w:space="0" w:color="auto"/>
      </w:divBdr>
    </w:div>
    <w:div w:id="422141169">
      <w:bodyDiv w:val="1"/>
      <w:marLeft w:val="0"/>
      <w:marRight w:val="0"/>
      <w:marTop w:val="0"/>
      <w:marBottom w:val="0"/>
      <w:divBdr>
        <w:top w:val="none" w:sz="0" w:space="0" w:color="auto"/>
        <w:left w:val="none" w:sz="0" w:space="0" w:color="auto"/>
        <w:bottom w:val="none" w:sz="0" w:space="0" w:color="auto"/>
        <w:right w:val="none" w:sz="0" w:space="0" w:color="auto"/>
      </w:divBdr>
      <w:divsChild>
        <w:div w:id="243954990">
          <w:marLeft w:val="0"/>
          <w:marRight w:val="0"/>
          <w:marTop w:val="0"/>
          <w:marBottom w:val="0"/>
          <w:divBdr>
            <w:top w:val="none" w:sz="0" w:space="0" w:color="auto"/>
            <w:left w:val="none" w:sz="0" w:space="0" w:color="auto"/>
            <w:bottom w:val="none" w:sz="0" w:space="0" w:color="auto"/>
            <w:right w:val="none" w:sz="0" w:space="0" w:color="auto"/>
          </w:divBdr>
          <w:divsChild>
            <w:div w:id="751009397">
              <w:marLeft w:val="0"/>
              <w:marRight w:val="0"/>
              <w:marTop w:val="0"/>
              <w:marBottom w:val="0"/>
              <w:divBdr>
                <w:top w:val="none" w:sz="0" w:space="0" w:color="auto"/>
                <w:left w:val="none" w:sz="0" w:space="0" w:color="auto"/>
                <w:bottom w:val="none" w:sz="0" w:space="0" w:color="auto"/>
                <w:right w:val="none" w:sz="0" w:space="0" w:color="auto"/>
              </w:divBdr>
              <w:divsChild>
                <w:div w:id="421875519">
                  <w:marLeft w:val="0"/>
                  <w:marRight w:val="0"/>
                  <w:marTop w:val="0"/>
                  <w:marBottom w:val="0"/>
                  <w:divBdr>
                    <w:top w:val="none" w:sz="0" w:space="0" w:color="auto"/>
                    <w:left w:val="none" w:sz="0" w:space="0" w:color="auto"/>
                    <w:bottom w:val="none" w:sz="0" w:space="0" w:color="auto"/>
                    <w:right w:val="none" w:sz="0" w:space="0" w:color="auto"/>
                  </w:divBdr>
                  <w:divsChild>
                    <w:div w:id="174352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8714182">
      <w:bodyDiv w:val="1"/>
      <w:marLeft w:val="0"/>
      <w:marRight w:val="0"/>
      <w:marTop w:val="0"/>
      <w:marBottom w:val="0"/>
      <w:divBdr>
        <w:top w:val="none" w:sz="0" w:space="0" w:color="auto"/>
        <w:left w:val="none" w:sz="0" w:space="0" w:color="auto"/>
        <w:bottom w:val="none" w:sz="0" w:space="0" w:color="auto"/>
        <w:right w:val="none" w:sz="0" w:space="0" w:color="auto"/>
      </w:divBdr>
    </w:div>
    <w:div w:id="627050706">
      <w:bodyDiv w:val="1"/>
      <w:marLeft w:val="0"/>
      <w:marRight w:val="0"/>
      <w:marTop w:val="0"/>
      <w:marBottom w:val="0"/>
      <w:divBdr>
        <w:top w:val="none" w:sz="0" w:space="0" w:color="auto"/>
        <w:left w:val="none" w:sz="0" w:space="0" w:color="auto"/>
        <w:bottom w:val="none" w:sz="0" w:space="0" w:color="auto"/>
        <w:right w:val="none" w:sz="0" w:space="0" w:color="auto"/>
      </w:divBdr>
    </w:div>
    <w:div w:id="692848969">
      <w:bodyDiv w:val="1"/>
      <w:marLeft w:val="0"/>
      <w:marRight w:val="0"/>
      <w:marTop w:val="0"/>
      <w:marBottom w:val="0"/>
      <w:divBdr>
        <w:top w:val="none" w:sz="0" w:space="0" w:color="auto"/>
        <w:left w:val="none" w:sz="0" w:space="0" w:color="auto"/>
        <w:bottom w:val="none" w:sz="0" w:space="0" w:color="auto"/>
        <w:right w:val="none" w:sz="0" w:space="0" w:color="auto"/>
      </w:divBdr>
    </w:div>
    <w:div w:id="1001007268">
      <w:bodyDiv w:val="1"/>
      <w:marLeft w:val="0"/>
      <w:marRight w:val="0"/>
      <w:marTop w:val="0"/>
      <w:marBottom w:val="0"/>
      <w:divBdr>
        <w:top w:val="none" w:sz="0" w:space="0" w:color="auto"/>
        <w:left w:val="none" w:sz="0" w:space="0" w:color="auto"/>
        <w:bottom w:val="none" w:sz="0" w:space="0" w:color="auto"/>
        <w:right w:val="none" w:sz="0" w:space="0" w:color="auto"/>
      </w:divBdr>
    </w:div>
    <w:div w:id="1100294551">
      <w:bodyDiv w:val="1"/>
      <w:marLeft w:val="0"/>
      <w:marRight w:val="0"/>
      <w:marTop w:val="0"/>
      <w:marBottom w:val="0"/>
      <w:divBdr>
        <w:top w:val="none" w:sz="0" w:space="0" w:color="auto"/>
        <w:left w:val="none" w:sz="0" w:space="0" w:color="auto"/>
        <w:bottom w:val="none" w:sz="0" w:space="0" w:color="auto"/>
        <w:right w:val="none" w:sz="0" w:space="0" w:color="auto"/>
      </w:divBdr>
    </w:div>
    <w:div w:id="1231235591">
      <w:bodyDiv w:val="1"/>
      <w:marLeft w:val="0"/>
      <w:marRight w:val="0"/>
      <w:marTop w:val="0"/>
      <w:marBottom w:val="0"/>
      <w:divBdr>
        <w:top w:val="none" w:sz="0" w:space="0" w:color="auto"/>
        <w:left w:val="none" w:sz="0" w:space="0" w:color="auto"/>
        <w:bottom w:val="none" w:sz="0" w:space="0" w:color="auto"/>
        <w:right w:val="none" w:sz="0" w:space="0" w:color="auto"/>
      </w:divBdr>
    </w:div>
    <w:div w:id="1356467950">
      <w:bodyDiv w:val="1"/>
      <w:marLeft w:val="0"/>
      <w:marRight w:val="0"/>
      <w:marTop w:val="0"/>
      <w:marBottom w:val="0"/>
      <w:divBdr>
        <w:top w:val="none" w:sz="0" w:space="0" w:color="auto"/>
        <w:left w:val="none" w:sz="0" w:space="0" w:color="auto"/>
        <w:bottom w:val="none" w:sz="0" w:space="0" w:color="auto"/>
        <w:right w:val="none" w:sz="0" w:space="0" w:color="auto"/>
      </w:divBdr>
    </w:div>
    <w:div w:id="1587226459">
      <w:bodyDiv w:val="1"/>
      <w:marLeft w:val="0"/>
      <w:marRight w:val="0"/>
      <w:marTop w:val="0"/>
      <w:marBottom w:val="0"/>
      <w:divBdr>
        <w:top w:val="none" w:sz="0" w:space="0" w:color="auto"/>
        <w:left w:val="none" w:sz="0" w:space="0" w:color="auto"/>
        <w:bottom w:val="none" w:sz="0" w:space="0" w:color="auto"/>
        <w:right w:val="none" w:sz="0" w:space="0" w:color="auto"/>
      </w:divBdr>
    </w:div>
    <w:div w:id="1620454942">
      <w:bodyDiv w:val="1"/>
      <w:marLeft w:val="0"/>
      <w:marRight w:val="0"/>
      <w:marTop w:val="0"/>
      <w:marBottom w:val="0"/>
      <w:divBdr>
        <w:top w:val="none" w:sz="0" w:space="0" w:color="auto"/>
        <w:left w:val="none" w:sz="0" w:space="0" w:color="auto"/>
        <w:bottom w:val="none" w:sz="0" w:space="0" w:color="auto"/>
        <w:right w:val="none" w:sz="0" w:space="0" w:color="auto"/>
      </w:divBdr>
    </w:div>
    <w:div w:id="1622154556">
      <w:bodyDiv w:val="1"/>
      <w:marLeft w:val="0"/>
      <w:marRight w:val="0"/>
      <w:marTop w:val="0"/>
      <w:marBottom w:val="0"/>
      <w:divBdr>
        <w:top w:val="none" w:sz="0" w:space="0" w:color="auto"/>
        <w:left w:val="none" w:sz="0" w:space="0" w:color="auto"/>
        <w:bottom w:val="none" w:sz="0" w:space="0" w:color="auto"/>
        <w:right w:val="none" w:sz="0" w:space="0" w:color="auto"/>
      </w:divBdr>
      <w:divsChild>
        <w:div w:id="1276406026">
          <w:marLeft w:val="0"/>
          <w:marRight w:val="0"/>
          <w:marTop w:val="0"/>
          <w:marBottom w:val="0"/>
          <w:divBdr>
            <w:top w:val="none" w:sz="0" w:space="0" w:color="auto"/>
            <w:left w:val="none" w:sz="0" w:space="0" w:color="auto"/>
            <w:bottom w:val="none" w:sz="0" w:space="0" w:color="auto"/>
            <w:right w:val="none" w:sz="0" w:space="0" w:color="auto"/>
          </w:divBdr>
          <w:divsChild>
            <w:div w:id="1534147597">
              <w:marLeft w:val="0"/>
              <w:marRight w:val="0"/>
              <w:marTop w:val="0"/>
              <w:marBottom w:val="0"/>
              <w:divBdr>
                <w:top w:val="none" w:sz="0" w:space="0" w:color="auto"/>
                <w:left w:val="none" w:sz="0" w:space="0" w:color="auto"/>
                <w:bottom w:val="none" w:sz="0" w:space="0" w:color="auto"/>
                <w:right w:val="none" w:sz="0" w:space="0" w:color="auto"/>
              </w:divBdr>
              <w:divsChild>
                <w:div w:id="1762870493">
                  <w:marLeft w:val="0"/>
                  <w:marRight w:val="0"/>
                  <w:marTop w:val="0"/>
                  <w:marBottom w:val="0"/>
                  <w:divBdr>
                    <w:top w:val="none" w:sz="0" w:space="0" w:color="auto"/>
                    <w:left w:val="none" w:sz="0" w:space="0" w:color="auto"/>
                    <w:bottom w:val="none" w:sz="0" w:space="0" w:color="auto"/>
                    <w:right w:val="none" w:sz="0" w:space="0" w:color="auto"/>
                  </w:divBdr>
                  <w:divsChild>
                    <w:div w:id="1584601595">
                      <w:marLeft w:val="0"/>
                      <w:marRight w:val="0"/>
                      <w:marTop w:val="0"/>
                      <w:marBottom w:val="0"/>
                      <w:divBdr>
                        <w:top w:val="none" w:sz="0" w:space="0" w:color="auto"/>
                        <w:left w:val="none" w:sz="0" w:space="0" w:color="auto"/>
                        <w:bottom w:val="none" w:sz="0" w:space="0" w:color="auto"/>
                        <w:right w:val="none" w:sz="0" w:space="0" w:color="auto"/>
                      </w:divBdr>
                      <w:divsChild>
                        <w:div w:id="1338459880">
                          <w:marLeft w:val="0"/>
                          <w:marRight w:val="0"/>
                          <w:marTop w:val="0"/>
                          <w:marBottom w:val="0"/>
                          <w:divBdr>
                            <w:top w:val="none" w:sz="0" w:space="0" w:color="auto"/>
                            <w:left w:val="none" w:sz="0" w:space="0" w:color="auto"/>
                            <w:bottom w:val="none" w:sz="0" w:space="0" w:color="auto"/>
                            <w:right w:val="none" w:sz="0" w:space="0" w:color="auto"/>
                          </w:divBdr>
                          <w:divsChild>
                            <w:div w:id="781415400">
                              <w:marLeft w:val="0"/>
                              <w:marRight w:val="0"/>
                              <w:marTop w:val="0"/>
                              <w:marBottom w:val="0"/>
                              <w:divBdr>
                                <w:top w:val="none" w:sz="0" w:space="0" w:color="auto"/>
                                <w:left w:val="none" w:sz="0" w:space="0" w:color="auto"/>
                                <w:bottom w:val="none" w:sz="0" w:space="0" w:color="auto"/>
                                <w:right w:val="none" w:sz="0" w:space="0" w:color="auto"/>
                              </w:divBdr>
                              <w:divsChild>
                                <w:div w:id="609045674">
                                  <w:marLeft w:val="0"/>
                                  <w:marRight w:val="0"/>
                                  <w:marTop w:val="0"/>
                                  <w:marBottom w:val="0"/>
                                  <w:divBdr>
                                    <w:top w:val="none" w:sz="0" w:space="0" w:color="auto"/>
                                    <w:left w:val="none" w:sz="0" w:space="0" w:color="auto"/>
                                    <w:bottom w:val="none" w:sz="0" w:space="0" w:color="auto"/>
                                    <w:right w:val="none" w:sz="0" w:space="0" w:color="auto"/>
                                  </w:divBdr>
                                  <w:divsChild>
                                    <w:div w:id="256137878">
                                      <w:marLeft w:val="0"/>
                                      <w:marRight w:val="0"/>
                                      <w:marTop w:val="0"/>
                                      <w:marBottom w:val="0"/>
                                      <w:divBdr>
                                        <w:top w:val="none" w:sz="0" w:space="0" w:color="auto"/>
                                        <w:left w:val="none" w:sz="0" w:space="0" w:color="auto"/>
                                        <w:bottom w:val="none" w:sz="0" w:space="0" w:color="auto"/>
                                        <w:right w:val="none" w:sz="0" w:space="0" w:color="auto"/>
                                      </w:divBdr>
                                      <w:divsChild>
                                        <w:div w:id="2099597014">
                                          <w:marLeft w:val="0"/>
                                          <w:marRight w:val="0"/>
                                          <w:marTop w:val="0"/>
                                          <w:marBottom w:val="0"/>
                                          <w:divBdr>
                                            <w:top w:val="none" w:sz="0" w:space="0" w:color="auto"/>
                                            <w:left w:val="none" w:sz="0" w:space="0" w:color="auto"/>
                                            <w:bottom w:val="none" w:sz="0" w:space="0" w:color="auto"/>
                                            <w:right w:val="none" w:sz="0" w:space="0" w:color="auto"/>
                                          </w:divBdr>
                                          <w:divsChild>
                                            <w:div w:id="1764916569">
                                              <w:marLeft w:val="0"/>
                                              <w:marRight w:val="0"/>
                                              <w:marTop w:val="0"/>
                                              <w:marBottom w:val="0"/>
                                              <w:divBdr>
                                                <w:top w:val="none" w:sz="0" w:space="0" w:color="auto"/>
                                                <w:left w:val="none" w:sz="0" w:space="0" w:color="auto"/>
                                                <w:bottom w:val="none" w:sz="0" w:space="0" w:color="auto"/>
                                                <w:right w:val="none" w:sz="0" w:space="0" w:color="auto"/>
                                              </w:divBdr>
                                              <w:divsChild>
                                                <w:div w:id="371728172">
                                                  <w:marLeft w:val="0"/>
                                                  <w:marRight w:val="0"/>
                                                  <w:marTop w:val="0"/>
                                                  <w:marBottom w:val="0"/>
                                                  <w:divBdr>
                                                    <w:top w:val="none" w:sz="0" w:space="0" w:color="auto"/>
                                                    <w:left w:val="none" w:sz="0" w:space="0" w:color="auto"/>
                                                    <w:bottom w:val="none" w:sz="0" w:space="0" w:color="auto"/>
                                                    <w:right w:val="none" w:sz="0" w:space="0" w:color="auto"/>
                                                  </w:divBdr>
                                                  <w:divsChild>
                                                    <w:div w:id="1771049171">
                                                      <w:marLeft w:val="0"/>
                                                      <w:marRight w:val="0"/>
                                                      <w:marTop w:val="0"/>
                                                      <w:marBottom w:val="0"/>
                                                      <w:divBdr>
                                                        <w:top w:val="none" w:sz="0" w:space="0" w:color="auto"/>
                                                        <w:left w:val="none" w:sz="0" w:space="0" w:color="auto"/>
                                                        <w:bottom w:val="none" w:sz="0" w:space="0" w:color="auto"/>
                                                        <w:right w:val="none" w:sz="0" w:space="0" w:color="auto"/>
                                                      </w:divBdr>
                                                      <w:divsChild>
                                                        <w:div w:id="1189759845">
                                                          <w:marLeft w:val="0"/>
                                                          <w:marRight w:val="0"/>
                                                          <w:marTop w:val="0"/>
                                                          <w:marBottom w:val="0"/>
                                                          <w:divBdr>
                                                            <w:top w:val="none" w:sz="0" w:space="0" w:color="auto"/>
                                                            <w:left w:val="none" w:sz="0" w:space="0" w:color="auto"/>
                                                            <w:bottom w:val="none" w:sz="0" w:space="0" w:color="auto"/>
                                                            <w:right w:val="none" w:sz="0" w:space="0" w:color="auto"/>
                                                          </w:divBdr>
                                                          <w:divsChild>
                                                            <w:div w:id="1095058265">
                                                              <w:marLeft w:val="0"/>
                                                              <w:marRight w:val="0"/>
                                                              <w:marTop w:val="0"/>
                                                              <w:marBottom w:val="0"/>
                                                              <w:divBdr>
                                                                <w:top w:val="none" w:sz="0" w:space="0" w:color="auto"/>
                                                                <w:left w:val="none" w:sz="0" w:space="0" w:color="auto"/>
                                                                <w:bottom w:val="none" w:sz="0" w:space="0" w:color="auto"/>
                                                                <w:right w:val="none" w:sz="0" w:space="0" w:color="auto"/>
                                                              </w:divBdr>
                                                              <w:divsChild>
                                                                <w:div w:id="1359773204">
                                                                  <w:marLeft w:val="0"/>
                                                                  <w:marRight w:val="0"/>
                                                                  <w:marTop w:val="0"/>
                                                                  <w:marBottom w:val="0"/>
                                                                  <w:divBdr>
                                                                    <w:top w:val="none" w:sz="0" w:space="0" w:color="auto"/>
                                                                    <w:left w:val="none" w:sz="0" w:space="0" w:color="auto"/>
                                                                    <w:bottom w:val="none" w:sz="0" w:space="0" w:color="auto"/>
                                                                    <w:right w:val="none" w:sz="0" w:space="0" w:color="auto"/>
                                                                  </w:divBdr>
                                                                  <w:divsChild>
                                                                    <w:div w:id="1658537707">
                                                                      <w:marLeft w:val="0"/>
                                                                      <w:marRight w:val="0"/>
                                                                      <w:marTop w:val="0"/>
                                                                      <w:marBottom w:val="0"/>
                                                                      <w:divBdr>
                                                                        <w:top w:val="none" w:sz="0" w:space="0" w:color="auto"/>
                                                                        <w:left w:val="none" w:sz="0" w:space="0" w:color="auto"/>
                                                                        <w:bottom w:val="none" w:sz="0" w:space="0" w:color="auto"/>
                                                                        <w:right w:val="none" w:sz="0" w:space="0" w:color="auto"/>
                                                                      </w:divBdr>
                                                                      <w:divsChild>
                                                                        <w:div w:id="1781336034">
                                                                          <w:marLeft w:val="0"/>
                                                                          <w:marRight w:val="0"/>
                                                                          <w:marTop w:val="0"/>
                                                                          <w:marBottom w:val="0"/>
                                                                          <w:divBdr>
                                                                            <w:top w:val="none" w:sz="0" w:space="0" w:color="auto"/>
                                                                            <w:left w:val="none" w:sz="0" w:space="0" w:color="auto"/>
                                                                            <w:bottom w:val="none" w:sz="0" w:space="0" w:color="auto"/>
                                                                            <w:right w:val="none" w:sz="0" w:space="0" w:color="auto"/>
                                                                          </w:divBdr>
                                                                          <w:divsChild>
                                                                            <w:div w:id="546836690">
                                                                              <w:marLeft w:val="0"/>
                                                                              <w:marRight w:val="0"/>
                                                                              <w:marTop w:val="0"/>
                                                                              <w:marBottom w:val="0"/>
                                                                              <w:divBdr>
                                                                                <w:top w:val="none" w:sz="0" w:space="0" w:color="auto"/>
                                                                                <w:left w:val="none" w:sz="0" w:space="0" w:color="auto"/>
                                                                                <w:bottom w:val="none" w:sz="0" w:space="0" w:color="auto"/>
                                                                                <w:right w:val="none" w:sz="0" w:space="0" w:color="auto"/>
                                                                              </w:divBdr>
                                                                              <w:divsChild>
                                                                                <w:div w:id="642004960">
                                                                                  <w:marLeft w:val="0"/>
                                                                                  <w:marRight w:val="0"/>
                                                                                  <w:marTop w:val="0"/>
                                                                                  <w:marBottom w:val="0"/>
                                                                                  <w:divBdr>
                                                                                    <w:top w:val="none" w:sz="0" w:space="0" w:color="auto"/>
                                                                                    <w:left w:val="none" w:sz="0" w:space="0" w:color="auto"/>
                                                                                    <w:bottom w:val="none" w:sz="0" w:space="0" w:color="auto"/>
                                                                                    <w:right w:val="none" w:sz="0" w:space="0" w:color="auto"/>
                                                                                  </w:divBdr>
                                                                                  <w:divsChild>
                                                                                    <w:div w:id="275913765">
                                                                                      <w:marLeft w:val="0"/>
                                                                                      <w:marRight w:val="0"/>
                                                                                      <w:marTop w:val="0"/>
                                                                                      <w:marBottom w:val="0"/>
                                                                                      <w:divBdr>
                                                                                        <w:top w:val="none" w:sz="0" w:space="0" w:color="auto"/>
                                                                                        <w:left w:val="none" w:sz="0" w:space="0" w:color="auto"/>
                                                                                        <w:bottom w:val="none" w:sz="0" w:space="0" w:color="auto"/>
                                                                                        <w:right w:val="none" w:sz="0" w:space="0" w:color="auto"/>
                                                                                      </w:divBdr>
                                                                                      <w:divsChild>
                                                                                        <w:div w:id="767845149">
                                                                                          <w:marLeft w:val="0"/>
                                                                                          <w:marRight w:val="0"/>
                                                                                          <w:marTop w:val="0"/>
                                                                                          <w:marBottom w:val="0"/>
                                                                                          <w:divBdr>
                                                                                            <w:top w:val="none" w:sz="0" w:space="0" w:color="auto"/>
                                                                                            <w:left w:val="none" w:sz="0" w:space="0" w:color="auto"/>
                                                                                            <w:bottom w:val="none" w:sz="0" w:space="0" w:color="auto"/>
                                                                                            <w:right w:val="none" w:sz="0" w:space="0" w:color="auto"/>
                                                                                          </w:divBdr>
                                                                                          <w:divsChild>
                                                                                            <w:div w:id="1910770172">
                                                                                              <w:marLeft w:val="0"/>
                                                                                              <w:marRight w:val="0"/>
                                                                                              <w:marTop w:val="0"/>
                                                                                              <w:marBottom w:val="0"/>
                                                                                              <w:divBdr>
                                                                                                <w:top w:val="none" w:sz="0" w:space="0" w:color="auto"/>
                                                                                                <w:left w:val="none" w:sz="0" w:space="0" w:color="auto"/>
                                                                                                <w:bottom w:val="none" w:sz="0" w:space="0" w:color="auto"/>
                                                                                                <w:right w:val="none" w:sz="0" w:space="0" w:color="auto"/>
                                                                                              </w:divBdr>
                                                                                              <w:divsChild>
                                                                                                <w:div w:id="1926260745">
                                                                                                  <w:marLeft w:val="0"/>
                                                                                                  <w:marRight w:val="0"/>
                                                                                                  <w:marTop w:val="0"/>
                                                                                                  <w:marBottom w:val="0"/>
                                                                                                  <w:divBdr>
                                                                                                    <w:top w:val="none" w:sz="0" w:space="0" w:color="auto"/>
                                                                                                    <w:left w:val="none" w:sz="0" w:space="0" w:color="auto"/>
                                                                                                    <w:bottom w:val="none" w:sz="0" w:space="0" w:color="auto"/>
                                                                                                    <w:right w:val="none" w:sz="0" w:space="0" w:color="auto"/>
                                                                                                  </w:divBdr>
                                                                                                  <w:divsChild>
                                                                                                    <w:div w:id="919945854">
                                                                                                      <w:marLeft w:val="0"/>
                                                                                                      <w:marRight w:val="0"/>
                                                                                                      <w:marTop w:val="0"/>
                                                                                                      <w:marBottom w:val="0"/>
                                                                                                      <w:divBdr>
                                                                                                        <w:top w:val="none" w:sz="0" w:space="0" w:color="auto"/>
                                                                                                        <w:left w:val="none" w:sz="0" w:space="0" w:color="auto"/>
                                                                                                        <w:bottom w:val="none" w:sz="0" w:space="0" w:color="auto"/>
                                                                                                        <w:right w:val="none" w:sz="0" w:space="0" w:color="auto"/>
                                                                                                      </w:divBdr>
                                                                                                      <w:divsChild>
                                                                                                        <w:div w:id="679309657">
                                                                                                          <w:marLeft w:val="0"/>
                                                                                                          <w:marRight w:val="0"/>
                                                                                                          <w:marTop w:val="0"/>
                                                                                                          <w:marBottom w:val="0"/>
                                                                                                          <w:divBdr>
                                                                                                            <w:top w:val="none" w:sz="0" w:space="0" w:color="auto"/>
                                                                                                            <w:left w:val="none" w:sz="0" w:space="0" w:color="auto"/>
                                                                                                            <w:bottom w:val="none" w:sz="0" w:space="0" w:color="auto"/>
                                                                                                            <w:right w:val="none" w:sz="0" w:space="0" w:color="auto"/>
                                                                                                          </w:divBdr>
                                                                                                          <w:divsChild>
                                                                                                            <w:div w:id="1955138001">
                                                                                                              <w:marLeft w:val="0"/>
                                                                                                              <w:marRight w:val="0"/>
                                                                                                              <w:marTop w:val="0"/>
                                                                                                              <w:marBottom w:val="0"/>
                                                                                                              <w:divBdr>
                                                                                                                <w:top w:val="none" w:sz="0" w:space="0" w:color="auto"/>
                                                                                                                <w:left w:val="none" w:sz="0" w:space="0" w:color="auto"/>
                                                                                                                <w:bottom w:val="none" w:sz="0" w:space="0" w:color="auto"/>
                                                                                                                <w:right w:val="none" w:sz="0" w:space="0" w:color="auto"/>
                                                                                                              </w:divBdr>
                                                                                                              <w:divsChild>
                                                                                                                <w:div w:id="1323193480">
                                                                                                                  <w:marLeft w:val="0"/>
                                                                                                                  <w:marRight w:val="0"/>
                                                                                                                  <w:marTop w:val="0"/>
                                                                                                                  <w:marBottom w:val="0"/>
                                                                                                                  <w:divBdr>
                                                                                                                    <w:top w:val="none" w:sz="0" w:space="0" w:color="auto"/>
                                                                                                                    <w:left w:val="none" w:sz="0" w:space="0" w:color="auto"/>
                                                                                                                    <w:bottom w:val="none" w:sz="0" w:space="0" w:color="auto"/>
                                                                                                                    <w:right w:val="none" w:sz="0" w:space="0" w:color="auto"/>
                                                                                                                  </w:divBdr>
                                                                                                                  <w:divsChild>
                                                                                                                    <w:div w:id="1109936669">
                                                                                                                      <w:marLeft w:val="0"/>
                                                                                                                      <w:marRight w:val="0"/>
                                                                                                                      <w:marTop w:val="0"/>
                                                                                                                      <w:marBottom w:val="0"/>
                                                                                                                      <w:divBdr>
                                                                                                                        <w:top w:val="none" w:sz="0" w:space="0" w:color="auto"/>
                                                                                                                        <w:left w:val="none" w:sz="0" w:space="0" w:color="auto"/>
                                                                                                                        <w:bottom w:val="none" w:sz="0" w:space="0" w:color="auto"/>
                                                                                                                        <w:right w:val="none" w:sz="0" w:space="0" w:color="auto"/>
                                                                                                                      </w:divBdr>
                                                                                                                      <w:divsChild>
                                                                                                                        <w:div w:id="447892083">
                                                                                                                          <w:marLeft w:val="0"/>
                                                                                                                          <w:marRight w:val="0"/>
                                                                                                                          <w:marTop w:val="0"/>
                                                                                                                          <w:marBottom w:val="0"/>
                                                                                                                          <w:divBdr>
                                                                                                                            <w:top w:val="none" w:sz="0" w:space="0" w:color="auto"/>
                                                                                                                            <w:left w:val="none" w:sz="0" w:space="0" w:color="auto"/>
                                                                                                                            <w:bottom w:val="none" w:sz="0" w:space="0" w:color="auto"/>
                                                                                                                            <w:right w:val="none" w:sz="0" w:space="0" w:color="auto"/>
                                                                                                                          </w:divBdr>
                                                                                                                          <w:divsChild>
                                                                                                                            <w:div w:id="462965087">
                                                                                                                              <w:marLeft w:val="0"/>
                                                                                                                              <w:marRight w:val="0"/>
                                                                                                                              <w:marTop w:val="0"/>
                                                                                                                              <w:marBottom w:val="0"/>
                                                                                                                              <w:divBdr>
                                                                                                                                <w:top w:val="none" w:sz="0" w:space="0" w:color="auto"/>
                                                                                                                                <w:left w:val="none" w:sz="0" w:space="0" w:color="auto"/>
                                                                                                                                <w:bottom w:val="none" w:sz="0" w:space="0" w:color="auto"/>
                                                                                                                                <w:right w:val="none" w:sz="0" w:space="0" w:color="auto"/>
                                                                                                                              </w:divBdr>
                                                                                                                              <w:divsChild>
                                                                                                                                <w:div w:id="1815946140">
                                                                                                                                  <w:marLeft w:val="0"/>
                                                                                                                                  <w:marRight w:val="0"/>
                                                                                                                                  <w:marTop w:val="0"/>
                                                                                                                                  <w:marBottom w:val="0"/>
                                                                                                                                  <w:divBdr>
                                                                                                                                    <w:top w:val="none" w:sz="0" w:space="0" w:color="auto"/>
                                                                                                                                    <w:left w:val="none" w:sz="0" w:space="0" w:color="auto"/>
                                                                                                                                    <w:bottom w:val="none" w:sz="0" w:space="0" w:color="auto"/>
                                                                                                                                    <w:right w:val="none" w:sz="0" w:space="0" w:color="auto"/>
                                                                                                                                  </w:divBdr>
                                                                                                                                  <w:divsChild>
                                                                                                                                    <w:div w:id="1739784793">
                                                                                                                                      <w:marLeft w:val="0"/>
                                                                                                                                      <w:marRight w:val="0"/>
                                                                                                                                      <w:marTop w:val="0"/>
                                                                                                                                      <w:marBottom w:val="0"/>
                                                                                                                                      <w:divBdr>
                                                                                                                                        <w:top w:val="none" w:sz="0" w:space="0" w:color="auto"/>
                                                                                                                                        <w:left w:val="none" w:sz="0" w:space="0" w:color="auto"/>
                                                                                                                                        <w:bottom w:val="none" w:sz="0" w:space="0" w:color="auto"/>
                                                                                                                                        <w:right w:val="none" w:sz="0" w:space="0" w:color="auto"/>
                                                                                                                                      </w:divBdr>
                                                                                                                                      <w:divsChild>
                                                                                                                                        <w:div w:id="1310983978">
                                                                                                                                          <w:marLeft w:val="0"/>
                                                                                                                                          <w:marRight w:val="0"/>
                                                                                                                                          <w:marTop w:val="0"/>
                                                                                                                                          <w:marBottom w:val="0"/>
                                                                                                                                          <w:divBdr>
                                                                                                                                            <w:top w:val="none" w:sz="0" w:space="0" w:color="auto"/>
                                                                                                                                            <w:left w:val="none" w:sz="0" w:space="0" w:color="auto"/>
                                                                                                                                            <w:bottom w:val="none" w:sz="0" w:space="0" w:color="auto"/>
                                                                                                                                            <w:right w:val="none" w:sz="0" w:space="0" w:color="auto"/>
                                                                                                                                          </w:divBdr>
                                                                                                                                          <w:divsChild>
                                                                                                                                            <w:div w:id="1696273671">
                                                                                                                                              <w:marLeft w:val="0"/>
                                                                                                                                              <w:marRight w:val="0"/>
                                                                                                                                              <w:marTop w:val="0"/>
                                                                                                                                              <w:marBottom w:val="0"/>
                                                                                                                                              <w:divBdr>
                                                                                                                                                <w:top w:val="none" w:sz="0" w:space="0" w:color="auto"/>
                                                                                                                                                <w:left w:val="none" w:sz="0" w:space="0" w:color="auto"/>
                                                                                                                                                <w:bottom w:val="none" w:sz="0" w:space="0" w:color="auto"/>
                                                                                                                                                <w:right w:val="none" w:sz="0" w:space="0" w:color="auto"/>
                                                                                                                                              </w:divBdr>
                                                                                                                                              <w:divsChild>
                                                                                                                                                <w:div w:id="1820538950">
                                                                                                                                                  <w:marLeft w:val="0"/>
                                                                                                                                                  <w:marRight w:val="0"/>
                                                                                                                                                  <w:marTop w:val="0"/>
                                                                                                                                                  <w:marBottom w:val="0"/>
                                                                                                                                                  <w:divBdr>
                                                                                                                                                    <w:top w:val="none" w:sz="0" w:space="0" w:color="auto"/>
                                                                                                                                                    <w:left w:val="none" w:sz="0" w:space="0" w:color="auto"/>
                                                                                                                                                    <w:bottom w:val="none" w:sz="0" w:space="0" w:color="auto"/>
                                                                                                                                                    <w:right w:val="none" w:sz="0" w:space="0" w:color="auto"/>
                                                                                                                                                  </w:divBdr>
                                                                                                                                                  <w:divsChild>
                                                                                                                                                    <w:div w:id="1847791705">
                                                                                                                                                      <w:marLeft w:val="0"/>
                                                                                                                                                      <w:marRight w:val="0"/>
                                                                                                                                                      <w:marTop w:val="0"/>
                                                                                                                                                      <w:marBottom w:val="0"/>
                                                                                                                                                      <w:divBdr>
                                                                                                                                                        <w:top w:val="none" w:sz="0" w:space="0" w:color="auto"/>
                                                                                                                                                        <w:left w:val="none" w:sz="0" w:space="0" w:color="auto"/>
                                                                                                                                                        <w:bottom w:val="none" w:sz="0" w:space="0" w:color="auto"/>
                                                                                                                                                        <w:right w:val="none" w:sz="0" w:space="0" w:color="auto"/>
                                                                                                                                                      </w:divBdr>
                                                                                                                                                      <w:divsChild>
                                                                                                                                                        <w:div w:id="2110349011">
                                                                                                                                                          <w:marLeft w:val="0"/>
                                                                                                                                                          <w:marRight w:val="0"/>
                                                                                                                                                          <w:marTop w:val="0"/>
                                                                                                                                                          <w:marBottom w:val="0"/>
                                                                                                                                                          <w:divBdr>
                                                                                                                                                            <w:top w:val="none" w:sz="0" w:space="0" w:color="auto"/>
                                                                                                                                                            <w:left w:val="none" w:sz="0" w:space="0" w:color="auto"/>
                                                                                                                                                            <w:bottom w:val="none" w:sz="0" w:space="0" w:color="auto"/>
                                                                                                                                                            <w:right w:val="none" w:sz="0" w:space="0" w:color="auto"/>
                                                                                                                                                          </w:divBdr>
                                                                                                                                                          <w:divsChild>
                                                                                                                                                            <w:div w:id="999892052">
                                                                                                                                                              <w:marLeft w:val="0"/>
                                                                                                                                                              <w:marRight w:val="0"/>
                                                                                                                                                              <w:marTop w:val="0"/>
                                                                                                                                                              <w:marBottom w:val="0"/>
                                                                                                                                                              <w:divBdr>
                                                                                                                                                                <w:top w:val="none" w:sz="0" w:space="0" w:color="auto"/>
                                                                                                                                                                <w:left w:val="none" w:sz="0" w:space="0" w:color="auto"/>
                                                                                                                                                                <w:bottom w:val="none" w:sz="0" w:space="0" w:color="auto"/>
                                                                                                                                                                <w:right w:val="none" w:sz="0" w:space="0" w:color="auto"/>
                                                                                                                                                              </w:divBdr>
                                                                                                                                                              <w:divsChild>
                                                                                                                                                                <w:div w:id="794953998">
                                                                                                                                                                  <w:marLeft w:val="0"/>
                                                                                                                                                                  <w:marRight w:val="0"/>
                                                                                                                                                                  <w:marTop w:val="0"/>
                                                                                                                                                                  <w:marBottom w:val="0"/>
                                                                                                                                                                  <w:divBdr>
                                                                                                                                                                    <w:top w:val="none" w:sz="0" w:space="0" w:color="auto"/>
                                                                                                                                                                    <w:left w:val="none" w:sz="0" w:space="0" w:color="auto"/>
                                                                                                                                                                    <w:bottom w:val="none" w:sz="0" w:space="0" w:color="auto"/>
                                                                                                                                                                    <w:right w:val="none" w:sz="0" w:space="0" w:color="auto"/>
                                                                                                                                                                  </w:divBdr>
                                                                                                                                                                  <w:divsChild>
                                                                                                                                                                    <w:div w:id="1380863016">
                                                                                                                                                                      <w:marLeft w:val="0"/>
                                                                                                                                                                      <w:marRight w:val="0"/>
                                                                                                                                                                      <w:marTop w:val="0"/>
                                                                                                                                                                      <w:marBottom w:val="0"/>
                                                                                                                                                                      <w:divBdr>
                                                                                                                                                                        <w:top w:val="none" w:sz="0" w:space="0" w:color="auto"/>
                                                                                                                                                                        <w:left w:val="none" w:sz="0" w:space="0" w:color="auto"/>
                                                                                                                                                                        <w:bottom w:val="none" w:sz="0" w:space="0" w:color="auto"/>
                                                                                                                                                                        <w:right w:val="none" w:sz="0" w:space="0" w:color="auto"/>
                                                                                                                                                                      </w:divBdr>
                                                                                                                                                                      <w:divsChild>
                                                                                                                                                                        <w:div w:id="1016731972">
                                                                                                                                                                          <w:marLeft w:val="0"/>
                                                                                                                                                                          <w:marRight w:val="0"/>
                                                                                                                                                                          <w:marTop w:val="0"/>
                                                                                                                                                                          <w:marBottom w:val="0"/>
                                                                                                                                                                          <w:divBdr>
                                                                                                                                                                            <w:top w:val="none" w:sz="0" w:space="0" w:color="auto"/>
                                                                                                                                                                            <w:left w:val="none" w:sz="0" w:space="0" w:color="auto"/>
                                                                                                                                                                            <w:bottom w:val="none" w:sz="0" w:space="0" w:color="auto"/>
                                                                                                                                                                            <w:right w:val="none" w:sz="0" w:space="0" w:color="auto"/>
                                                                                                                                                                          </w:divBdr>
                                                                                                                                                                          <w:divsChild>
                                                                                                                                                                            <w:div w:id="1439451662">
                                                                                                                                                                              <w:marLeft w:val="0"/>
                                                                                                                                                                              <w:marRight w:val="0"/>
                                                                                                                                                                              <w:marTop w:val="0"/>
                                                                                                                                                                              <w:marBottom w:val="0"/>
                                                                                                                                                                              <w:divBdr>
                                                                                                                                                                                <w:top w:val="none" w:sz="0" w:space="0" w:color="auto"/>
                                                                                                                                                                                <w:left w:val="none" w:sz="0" w:space="0" w:color="auto"/>
                                                                                                                                                                                <w:bottom w:val="none" w:sz="0" w:space="0" w:color="auto"/>
                                                                                                                                                                                <w:right w:val="none" w:sz="0" w:space="0" w:color="auto"/>
                                                                                                                                                                              </w:divBdr>
                                                                                                                                                                              <w:divsChild>
                                                                                                                                                                                <w:div w:id="796921540">
                                                                                                                                                                                  <w:marLeft w:val="0"/>
                                                                                                                                                                                  <w:marRight w:val="0"/>
                                                                                                                                                                                  <w:marTop w:val="0"/>
                                                                                                                                                                                  <w:marBottom w:val="0"/>
                                                                                                                                                                                  <w:divBdr>
                                                                                                                                                                                    <w:top w:val="none" w:sz="0" w:space="0" w:color="auto"/>
                                                                                                                                                                                    <w:left w:val="none" w:sz="0" w:space="0" w:color="auto"/>
                                                                                                                                                                                    <w:bottom w:val="none" w:sz="0" w:space="0" w:color="auto"/>
                                                                                                                                                                                    <w:right w:val="none" w:sz="0" w:space="0" w:color="auto"/>
                                                                                                                                                                                  </w:divBdr>
                                                                                                                                                                                  <w:divsChild>
                                                                                                                                                                                    <w:div w:id="423573895">
                                                                                                                                                                                      <w:marLeft w:val="0"/>
                                                                                                                                                                                      <w:marRight w:val="0"/>
                                                                                                                                                                                      <w:marTop w:val="0"/>
                                                                                                                                                                                      <w:marBottom w:val="0"/>
                                                                                                                                                                                      <w:divBdr>
                                                                                                                                                                                        <w:top w:val="none" w:sz="0" w:space="0" w:color="auto"/>
                                                                                                                                                                                        <w:left w:val="none" w:sz="0" w:space="0" w:color="auto"/>
                                                                                                                                                                                        <w:bottom w:val="none" w:sz="0" w:space="0" w:color="auto"/>
                                                                                                                                                                                        <w:right w:val="none" w:sz="0" w:space="0" w:color="auto"/>
                                                                                                                                                                                      </w:divBdr>
                                                                                                                                                                                      <w:divsChild>
                                                                                                                                                                                        <w:div w:id="432211151">
                                                                                                                                                                                          <w:marLeft w:val="0"/>
                                                                                                                                                                                          <w:marRight w:val="0"/>
                                                                                                                                                                                          <w:marTop w:val="0"/>
                                                                                                                                                                                          <w:marBottom w:val="0"/>
                                                                                                                                                                                          <w:divBdr>
                                                                                                                                                                                            <w:top w:val="none" w:sz="0" w:space="0" w:color="auto"/>
                                                                                                                                                                                            <w:left w:val="none" w:sz="0" w:space="0" w:color="auto"/>
                                                                                                                                                                                            <w:bottom w:val="none" w:sz="0" w:space="0" w:color="auto"/>
                                                                                                                                                                                            <w:right w:val="none" w:sz="0" w:space="0" w:color="auto"/>
                                                                                                                                                                                          </w:divBdr>
                                                                                                                                                                                          <w:divsChild>
                                                                                                                                                                                            <w:div w:id="527521419">
                                                                                                                                                                                              <w:marLeft w:val="0"/>
                                                                                                                                                                                              <w:marRight w:val="0"/>
                                                                                                                                                                                              <w:marTop w:val="0"/>
                                                                                                                                                                                              <w:marBottom w:val="0"/>
                                                                                                                                                                                              <w:divBdr>
                                                                                                                                                                                                <w:top w:val="none" w:sz="0" w:space="0" w:color="auto"/>
                                                                                                                                                                                                <w:left w:val="none" w:sz="0" w:space="0" w:color="auto"/>
                                                                                                                                                                                                <w:bottom w:val="none" w:sz="0" w:space="0" w:color="auto"/>
                                                                                                                                                                                                <w:right w:val="none" w:sz="0" w:space="0" w:color="auto"/>
                                                                                                                                                                                              </w:divBdr>
                                                                                                                                                                                              <w:divsChild>
                                                                                                                                                                                                <w:div w:id="885339330">
                                                                                                                                                                                                  <w:marLeft w:val="0"/>
                                                                                                                                                                                                  <w:marRight w:val="0"/>
                                                                                                                                                                                                  <w:marTop w:val="0"/>
                                                                                                                                                                                                  <w:marBottom w:val="0"/>
                                                                                                                                                                                                  <w:divBdr>
                                                                                                                                                                                                    <w:top w:val="none" w:sz="0" w:space="0" w:color="auto"/>
                                                                                                                                                                                                    <w:left w:val="none" w:sz="0" w:space="0" w:color="auto"/>
                                                                                                                                                                                                    <w:bottom w:val="none" w:sz="0" w:space="0" w:color="auto"/>
                                                                                                                                                                                                    <w:right w:val="none" w:sz="0" w:space="0" w:color="auto"/>
                                                                                                                                                                                                  </w:divBdr>
                                                                                                                                                                                                  <w:divsChild>
                                                                                                                                                                                                    <w:div w:id="1248224967">
                                                                                                                                                                                                      <w:marLeft w:val="0"/>
                                                                                                                                                                                                      <w:marRight w:val="0"/>
                                                                                                                                                                                                      <w:marTop w:val="0"/>
                                                                                                                                                                                                      <w:marBottom w:val="0"/>
                                                                                                                                                                                                      <w:divBdr>
                                                                                                                                                                                                        <w:top w:val="none" w:sz="0" w:space="0" w:color="auto"/>
                                                                                                                                                                                                        <w:left w:val="none" w:sz="0" w:space="0" w:color="auto"/>
                                                                                                                                                                                                        <w:bottom w:val="none" w:sz="0" w:space="0" w:color="auto"/>
                                                                                                                                                                                                        <w:right w:val="none" w:sz="0" w:space="0" w:color="auto"/>
                                                                                                                                                                                                      </w:divBdr>
                                                                                                                                                                                                      <w:divsChild>
                                                                                                                                                                                                        <w:div w:id="660427236">
                                                                                                                                                                                                          <w:marLeft w:val="0"/>
                                                                                                                                                                                                          <w:marRight w:val="0"/>
                                                                                                                                                                                                          <w:marTop w:val="0"/>
                                                                                                                                                                                                          <w:marBottom w:val="0"/>
                                                                                                                                                                                                          <w:divBdr>
                                                                                                                                                                                                            <w:top w:val="none" w:sz="0" w:space="0" w:color="auto"/>
                                                                                                                                                                                                            <w:left w:val="none" w:sz="0" w:space="0" w:color="auto"/>
                                                                                                                                                                                                            <w:bottom w:val="none" w:sz="0" w:space="0" w:color="auto"/>
                                                                                                                                                                                                            <w:right w:val="none" w:sz="0" w:space="0" w:color="auto"/>
                                                                                                                                                                                                          </w:divBdr>
                                                                                                                                                                                                          <w:divsChild>
                                                                                                                                                                                                            <w:div w:id="1047489436">
                                                                                                                                                                                                              <w:marLeft w:val="0"/>
                                                                                                                                                                                                              <w:marRight w:val="0"/>
                                                                                                                                                                                                              <w:marTop w:val="0"/>
                                                                                                                                                                                                              <w:marBottom w:val="0"/>
                                                                                                                                                                                                              <w:divBdr>
                                                                                                                                                                                                                <w:top w:val="none" w:sz="0" w:space="0" w:color="auto"/>
                                                                                                                                                                                                                <w:left w:val="none" w:sz="0" w:space="0" w:color="auto"/>
                                                                                                                                                                                                                <w:bottom w:val="none" w:sz="0" w:space="0" w:color="auto"/>
                                                                                                                                                                                                                <w:right w:val="none" w:sz="0" w:space="0" w:color="auto"/>
                                                                                                                                                                                                              </w:divBdr>
                                                                                                                                                                                                              <w:divsChild>
                                                                                                                                                                                                                <w:div w:id="1427455603">
                                                                                                                                                                                                                  <w:marLeft w:val="0"/>
                                                                                                                                                                                                                  <w:marRight w:val="0"/>
                                                                                                                                                                                                                  <w:marTop w:val="0"/>
                                                                                                                                                                                                                  <w:marBottom w:val="0"/>
                                                                                                                                                                                                                  <w:divBdr>
                                                                                                                                                                                                                    <w:top w:val="none" w:sz="0" w:space="0" w:color="auto"/>
                                                                                                                                                                                                                    <w:left w:val="none" w:sz="0" w:space="0" w:color="auto"/>
                                                                                                                                                                                                                    <w:bottom w:val="none" w:sz="0" w:space="0" w:color="auto"/>
                                                                                                                                                                                                                    <w:right w:val="none" w:sz="0" w:space="0" w:color="auto"/>
                                                                                                                                                                                                                  </w:divBdr>
                                                                                                                                                                                                                  <w:divsChild>
                                                                                                                                                                                                                    <w:div w:id="207038000">
                                                                                                                                                                                                                      <w:marLeft w:val="0"/>
                                                                                                                                                                                                                      <w:marRight w:val="0"/>
                                                                                                                                                                                                                      <w:marTop w:val="0"/>
                                                                                                                                                                                                                      <w:marBottom w:val="0"/>
                                                                                                                                                                                                                      <w:divBdr>
                                                                                                                                                                                                                        <w:top w:val="none" w:sz="0" w:space="0" w:color="auto"/>
                                                                                                                                                                                                                        <w:left w:val="none" w:sz="0" w:space="0" w:color="auto"/>
                                                                                                                                                                                                                        <w:bottom w:val="none" w:sz="0" w:space="0" w:color="auto"/>
                                                                                                                                                                                                                        <w:right w:val="none" w:sz="0" w:space="0" w:color="auto"/>
                                                                                                                                                                                                                      </w:divBdr>
                                                                                                                                                                                                                      <w:divsChild>
                                                                                                                                                                                                                        <w:div w:id="1851065027">
                                                                                                                                                                                                                          <w:marLeft w:val="0"/>
                                                                                                                                                                                                                          <w:marRight w:val="0"/>
                                                                                                                                                                                                                          <w:marTop w:val="0"/>
                                                                                                                                                                                                                          <w:marBottom w:val="0"/>
                                                                                                                                                                                                                          <w:divBdr>
                                                                                                                                                                                                                            <w:top w:val="none" w:sz="0" w:space="0" w:color="auto"/>
                                                                                                                                                                                                                            <w:left w:val="none" w:sz="0" w:space="0" w:color="auto"/>
                                                                                                                                                                                                                            <w:bottom w:val="none" w:sz="0" w:space="0" w:color="auto"/>
                                                                                                                                                                                                                            <w:right w:val="none" w:sz="0" w:space="0" w:color="auto"/>
                                                                                                                                                                                                                          </w:divBdr>
                                                                                                                                                                                                                          <w:divsChild>
                                                                                                                                                                                                                            <w:div w:id="1909219620">
                                                                                                                                                                                                                              <w:marLeft w:val="0"/>
                                                                                                                                                                                                                              <w:marRight w:val="0"/>
                                                                                                                                                                                                                              <w:marTop w:val="0"/>
                                                                                                                                                                                                                              <w:marBottom w:val="0"/>
                                                                                                                                                                                                                              <w:divBdr>
                                                                                                                                                                                                                                <w:top w:val="none" w:sz="0" w:space="0" w:color="auto"/>
                                                                                                                                                                                                                                <w:left w:val="none" w:sz="0" w:space="0" w:color="auto"/>
                                                                                                                                                                                                                                <w:bottom w:val="none" w:sz="0" w:space="0" w:color="auto"/>
                                                                                                                                                                                                                                <w:right w:val="none" w:sz="0" w:space="0" w:color="auto"/>
                                                                                                                                                                                                                              </w:divBdr>
                                                                                                                                                                                                                              <w:divsChild>
                                                                                                                                                                                                                                <w:div w:id="1250500099">
                                                                                                                                                                                                                                  <w:marLeft w:val="0"/>
                                                                                                                                                                                                                                  <w:marRight w:val="0"/>
                                                                                                                                                                                                                                  <w:marTop w:val="0"/>
                                                                                                                                                                                                                                  <w:marBottom w:val="0"/>
                                                                                                                                                                                                                                  <w:divBdr>
                                                                                                                                                                                                                                    <w:top w:val="none" w:sz="0" w:space="0" w:color="auto"/>
                                                                                                                                                                                                                                    <w:left w:val="none" w:sz="0" w:space="0" w:color="auto"/>
                                                                                                                                                                                                                                    <w:bottom w:val="none" w:sz="0" w:space="0" w:color="auto"/>
                                                                                                                                                                                                                                    <w:right w:val="none" w:sz="0" w:space="0" w:color="auto"/>
                                                                                                                                                                                                                                  </w:divBdr>
                                                                                                                                                                                                                                  <w:divsChild>
                                                                                                                                                                                                                                    <w:div w:id="199168244">
                                                                                                                                                                                                                                      <w:marLeft w:val="0"/>
                                                                                                                                                                                                                                      <w:marRight w:val="0"/>
                                                                                                                                                                                                                                      <w:marTop w:val="0"/>
                                                                                                                                                                                                                                      <w:marBottom w:val="0"/>
                                                                                                                                                                                                                                      <w:divBdr>
                                                                                                                                                                                                                                        <w:top w:val="none" w:sz="0" w:space="0" w:color="auto"/>
                                                                                                                                                                                                                                        <w:left w:val="none" w:sz="0" w:space="0" w:color="auto"/>
                                                                                                                                                                                                                                        <w:bottom w:val="none" w:sz="0" w:space="0" w:color="auto"/>
                                                                                                                                                                                                                                        <w:right w:val="none" w:sz="0" w:space="0" w:color="auto"/>
                                                                                                                                                                                                                                      </w:divBdr>
                                                                                                                                                                                                                                      <w:divsChild>
                                                                                                                                                                                                                                        <w:div w:id="771165388">
                                                                                                                                                                                                                                          <w:marLeft w:val="0"/>
                                                                                                                                                                                                                                          <w:marRight w:val="0"/>
                                                                                                                                                                                                                                          <w:marTop w:val="0"/>
                                                                                                                                                                                                                                          <w:marBottom w:val="0"/>
                                                                                                                                                                                                                                          <w:divBdr>
                                                                                                                                                                                                                                            <w:top w:val="none" w:sz="0" w:space="0" w:color="auto"/>
                                                                                                                                                                                                                                            <w:left w:val="none" w:sz="0" w:space="0" w:color="auto"/>
                                                                                                                                                                                                                                            <w:bottom w:val="none" w:sz="0" w:space="0" w:color="auto"/>
                                                                                                                                                                                                                                            <w:right w:val="none" w:sz="0" w:space="0" w:color="auto"/>
                                                                                                                                                                                                                                          </w:divBdr>
                                                                                                                                                                                                                                          <w:divsChild>
                                                                                                                                                                                                                                            <w:div w:id="1124349082">
                                                                                                                                                                                                                                              <w:marLeft w:val="0"/>
                                                                                                                                                                                                                                              <w:marRight w:val="0"/>
                                                                                                                                                                                                                                              <w:marTop w:val="0"/>
                                                                                                                                                                                                                                              <w:marBottom w:val="0"/>
                                                                                                                                                                                                                                              <w:divBdr>
                                                                                                                                                                                                                                                <w:top w:val="none" w:sz="0" w:space="0" w:color="auto"/>
                                                                                                                                                                                                                                                <w:left w:val="none" w:sz="0" w:space="0" w:color="auto"/>
                                                                                                                                                                                                                                                <w:bottom w:val="none" w:sz="0" w:space="0" w:color="auto"/>
                                                                                                                                                                                                                                                <w:right w:val="none" w:sz="0" w:space="0" w:color="auto"/>
                                                                                                                                                                                                                                              </w:divBdr>
                                                                                                                                                                                                                                              <w:divsChild>
                                                                                                                                                                                                                                                <w:div w:id="1427112601">
                                                                                                                                                                                                                                                  <w:marLeft w:val="0"/>
                                                                                                                                                                                                                                                  <w:marRight w:val="0"/>
                                                                                                                                                                                                                                                  <w:marTop w:val="0"/>
                                                                                                                                                                                                                                                  <w:marBottom w:val="0"/>
                                                                                                                                                                                                                                                  <w:divBdr>
                                                                                                                                                                                                                                                    <w:top w:val="none" w:sz="0" w:space="0" w:color="auto"/>
                                                                                                                                                                                                                                                    <w:left w:val="none" w:sz="0" w:space="0" w:color="auto"/>
                                                                                                                                                                                                                                                    <w:bottom w:val="none" w:sz="0" w:space="0" w:color="auto"/>
                                                                                                                                                                                                                                                    <w:right w:val="none" w:sz="0" w:space="0" w:color="auto"/>
                                                                                                                                                                                                                                                  </w:divBdr>
                                                                                                                                                                                                                                                  <w:divsChild>
                                                                                                                                                                                                                                                    <w:div w:id="945234671">
                                                                                                                                                                                                                                                      <w:marLeft w:val="0"/>
                                                                                                                                                                                                                                                      <w:marRight w:val="0"/>
                                                                                                                                                                                                                                                      <w:marTop w:val="0"/>
                                                                                                                                                                                                                                                      <w:marBottom w:val="0"/>
                                                                                                                                                                                                                                                      <w:divBdr>
                                                                                                                                                                                                                                                        <w:top w:val="none" w:sz="0" w:space="0" w:color="auto"/>
                                                                                                                                                                                                                                                        <w:left w:val="none" w:sz="0" w:space="0" w:color="auto"/>
                                                                                                                                                                                                                                                        <w:bottom w:val="none" w:sz="0" w:space="0" w:color="auto"/>
                                                                                                                                                                                                                                                        <w:right w:val="none" w:sz="0" w:space="0" w:color="auto"/>
                                                                                                                                                                                                                                                      </w:divBdr>
                                                                                                                                                                                                                                                      <w:divsChild>
                                                                                                                                                                                                                                                        <w:div w:id="814490978">
                                                                                                                                                                                                                                                          <w:marLeft w:val="0"/>
                                                                                                                                                                                                                                                          <w:marRight w:val="0"/>
                                                                                                                                                                                                                                                          <w:marTop w:val="0"/>
                                                                                                                                                                                                                                                          <w:marBottom w:val="0"/>
                                                                                                                                                                                                                                                          <w:divBdr>
                                                                                                                                                                                                                                                            <w:top w:val="none" w:sz="0" w:space="0" w:color="auto"/>
                                                                                                                                                                                                                                                            <w:left w:val="none" w:sz="0" w:space="0" w:color="auto"/>
                                                                                                                                                                                                                                                            <w:bottom w:val="none" w:sz="0" w:space="0" w:color="auto"/>
                                                                                                                                                                                                                                                            <w:right w:val="none" w:sz="0" w:space="0" w:color="auto"/>
                                                                                                                                                                                                                                                          </w:divBdr>
                                                                                                                                                                                                                                                          <w:divsChild>
                                                                                                                                                                                                                                                            <w:div w:id="1819686325">
                                                                                                                                                                                                                                                              <w:marLeft w:val="0"/>
                                                                                                                                                                                                                                                              <w:marRight w:val="0"/>
                                                                                                                                                                                                                                                              <w:marTop w:val="0"/>
                                                                                                                                                                                                                                                              <w:marBottom w:val="0"/>
                                                                                                                                                                                                                                                              <w:divBdr>
                                                                                                                                                                                                                                                                <w:top w:val="none" w:sz="0" w:space="0" w:color="auto"/>
                                                                                                                                                                                                                                                                <w:left w:val="none" w:sz="0" w:space="0" w:color="auto"/>
                                                                                                                                                                                                                                                                <w:bottom w:val="none" w:sz="0" w:space="0" w:color="auto"/>
                                                                                                                                                                                                                                                                <w:right w:val="none" w:sz="0" w:space="0" w:color="auto"/>
                                                                                                                                                                                                                                                              </w:divBdr>
                                                                                                                                                                                                                                                              <w:divsChild>
                                                                                                                                                                                                                                                                <w:div w:id="1621763733">
                                                                                                                                                                                                                                                                  <w:marLeft w:val="0"/>
                                                                                                                                                                                                                                                                  <w:marRight w:val="0"/>
                                                                                                                                                                                                                                                                  <w:marTop w:val="0"/>
                                                                                                                                                                                                                                                                  <w:marBottom w:val="0"/>
                                                                                                                                                                                                                                                                  <w:divBdr>
                                                                                                                                                                                                                                                                    <w:top w:val="none" w:sz="0" w:space="0" w:color="auto"/>
                                                                                                                                                                                                                                                                    <w:left w:val="none" w:sz="0" w:space="0" w:color="auto"/>
                                                                                                                                                                                                                                                                    <w:bottom w:val="none" w:sz="0" w:space="0" w:color="auto"/>
                                                                                                                                                                                                                                                                    <w:right w:val="none" w:sz="0" w:space="0" w:color="auto"/>
                                                                                                                                                                                                                                                                  </w:divBdr>
                                                                                                                                                                                                                                                                  <w:divsChild>
                                                                                                                                                                                                                                                                    <w:div w:id="1549147124">
                                                                                                                                                                                                                                                                      <w:marLeft w:val="0"/>
                                                                                                                                                                                                                                                                      <w:marRight w:val="0"/>
                                                                                                                                                                                                                                                                      <w:marTop w:val="0"/>
                                                                                                                                                                                                                                                                      <w:marBottom w:val="0"/>
                                                                                                                                                                                                                                                                      <w:divBdr>
                                                                                                                                                                                                                                                                        <w:top w:val="none" w:sz="0" w:space="0" w:color="auto"/>
                                                                                                                                                                                                                                                                        <w:left w:val="none" w:sz="0" w:space="0" w:color="auto"/>
                                                                                                                                                                                                                                                                        <w:bottom w:val="none" w:sz="0" w:space="0" w:color="auto"/>
                                                                                                                                                                                                                                                                        <w:right w:val="none" w:sz="0" w:space="0" w:color="auto"/>
                                                                                                                                                                                                                                                                      </w:divBdr>
                                                                                                                                                                                                                                                                      <w:divsChild>
                                                                                                                                                                                                                                                                        <w:div w:id="345638809">
                                                                                                                                                                                                                                                                          <w:marLeft w:val="0"/>
                                                                                                                                                                                                                                                                          <w:marRight w:val="0"/>
                                                                                                                                                                                                                                                                          <w:marTop w:val="0"/>
                                                                                                                                                                                                                                                                          <w:marBottom w:val="0"/>
                                                                                                                                                                                                                                                                          <w:divBdr>
                                                                                                                                                                                                                                                                            <w:top w:val="none" w:sz="0" w:space="0" w:color="auto"/>
                                                                                                                                                                                                                                                                            <w:left w:val="none" w:sz="0" w:space="0" w:color="auto"/>
                                                                                                                                                                                                                                                                            <w:bottom w:val="none" w:sz="0" w:space="0" w:color="auto"/>
                                                                                                                                                                                                                                                                            <w:right w:val="none" w:sz="0" w:space="0" w:color="auto"/>
                                                                                                                                                                                                                                                                          </w:divBdr>
                                                                                                                                                                                                                                                                          <w:divsChild>
                                                                                                                                                                                                                                                                            <w:div w:id="2132935689">
                                                                                                                                                                                                                                                                              <w:marLeft w:val="0"/>
                                                                                                                                                                                                                                                                              <w:marRight w:val="0"/>
                                                                                                                                                                                                                                                                              <w:marTop w:val="0"/>
                                                                                                                                                                                                                                                                              <w:marBottom w:val="0"/>
                                                                                                                                                                                                                                                                              <w:divBdr>
                                                                                                                                                                                                                                                                                <w:top w:val="none" w:sz="0" w:space="0" w:color="auto"/>
                                                                                                                                                                                                                                                                                <w:left w:val="none" w:sz="0" w:space="0" w:color="auto"/>
                                                                                                                                                                                                                                                                                <w:bottom w:val="none" w:sz="0" w:space="0" w:color="auto"/>
                                                                                                                                                                                                                                                                                <w:right w:val="none" w:sz="0" w:space="0" w:color="auto"/>
                                                                                                                                                                                                                                                                              </w:divBdr>
                                                                                                                                                                                                                                                                              <w:divsChild>
                                                                                                                                                                                                                                                                                <w:div w:id="1958754442">
                                                                                                                                                                                                                                                                                  <w:marLeft w:val="0"/>
                                                                                                                                                                                                                                                                                  <w:marRight w:val="0"/>
                                                                                                                                                                                                                                                                                  <w:marTop w:val="0"/>
                                                                                                                                                                                                                                                                                  <w:marBottom w:val="0"/>
                                                                                                                                                                                                                                                                                  <w:divBdr>
                                                                                                                                                                                                                                                                                    <w:top w:val="none" w:sz="0" w:space="0" w:color="auto"/>
                                                                                                                                                                                                                                                                                    <w:left w:val="none" w:sz="0" w:space="0" w:color="auto"/>
                                                                                                                                                                                                                                                                                    <w:bottom w:val="none" w:sz="0" w:space="0" w:color="auto"/>
                                                                                                                                                                                                                                                                                    <w:right w:val="none" w:sz="0" w:space="0" w:color="auto"/>
                                                                                                                                                                                                                                                                                  </w:divBdr>
                                                                                                                                                                                                                                                                                  <w:divsChild>
                                                                                                                                                                                                                                                                                    <w:div w:id="1007900938">
                                                                                                                                                                                                                                                                                      <w:marLeft w:val="0"/>
                                                                                                                                                                                                                                                                                      <w:marRight w:val="0"/>
                                                                                                                                                                                                                                                                                      <w:marTop w:val="0"/>
                                                                                                                                                                                                                                                                                      <w:marBottom w:val="0"/>
                                                                                                                                                                                                                                                                                      <w:divBdr>
                                                                                                                                                                                                                                                                                        <w:top w:val="none" w:sz="0" w:space="0" w:color="auto"/>
                                                                                                                                                                                                                                                                                        <w:left w:val="none" w:sz="0" w:space="0" w:color="auto"/>
                                                                                                                                                                                                                                                                                        <w:bottom w:val="none" w:sz="0" w:space="0" w:color="auto"/>
                                                                                                                                                                                                                                                                                        <w:right w:val="none" w:sz="0" w:space="0" w:color="auto"/>
                                                                                                                                                                                                                                                                                      </w:divBdr>
                                                                                                                                                                                                                                                                                      <w:divsChild>
                                                                                                                                                                                                                                                                                        <w:div w:id="1417827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57345669">
      <w:bodyDiv w:val="1"/>
      <w:marLeft w:val="0"/>
      <w:marRight w:val="0"/>
      <w:marTop w:val="0"/>
      <w:marBottom w:val="0"/>
      <w:divBdr>
        <w:top w:val="none" w:sz="0" w:space="0" w:color="auto"/>
        <w:left w:val="none" w:sz="0" w:space="0" w:color="auto"/>
        <w:bottom w:val="none" w:sz="0" w:space="0" w:color="auto"/>
        <w:right w:val="none" w:sz="0" w:space="0" w:color="auto"/>
      </w:divBdr>
    </w:div>
    <w:div w:id="1687713019">
      <w:bodyDiv w:val="1"/>
      <w:marLeft w:val="0"/>
      <w:marRight w:val="0"/>
      <w:marTop w:val="0"/>
      <w:marBottom w:val="0"/>
      <w:divBdr>
        <w:top w:val="none" w:sz="0" w:space="0" w:color="auto"/>
        <w:left w:val="none" w:sz="0" w:space="0" w:color="auto"/>
        <w:bottom w:val="none" w:sz="0" w:space="0" w:color="auto"/>
        <w:right w:val="none" w:sz="0" w:space="0" w:color="auto"/>
      </w:divBdr>
    </w:div>
    <w:div w:id="1826125583">
      <w:bodyDiv w:val="1"/>
      <w:marLeft w:val="0"/>
      <w:marRight w:val="0"/>
      <w:marTop w:val="0"/>
      <w:marBottom w:val="0"/>
      <w:divBdr>
        <w:top w:val="none" w:sz="0" w:space="0" w:color="auto"/>
        <w:left w:val="none" w:sz="0" w:space="0" w:color="auto"/>
        <w:bottom w:val="none" w:sz="0" w:space="0" w:color="auto"/>
        <w:right w:val="none" w:sz="0" w:space="0" w:color="auto"/>
      </w:divBdr>
    </w:div>
    <w:div w:id="1842622708">
      <w:bodyDiv w:val="1"/>
      <w:marLeft w:val="0"/>
      <w:marRight w:val="0"/>
      <w:marTop w:val="0"/>
      <w:marBottom w:val="0"/>
      <w:divBdr>
        <w:top w:val="none" w:sz="0" w:space="0" w:color="auto"/>
        <w:left w:val="none" w:sz="0" w:space="0" w:color="auto"/>
        <w:bottom w:val="none" w:sz="0" w:space="0" w:color="auto"/>
        <w:right w:val="none" w:sz="0" w:space="0" w:color="auto"/>
      </w:divBdr>
    </w:div>
    <w:div w:id="1889493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089368-5F85-4CAB-9A59-D22DB03B9E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8</TotalTime>
  <Pages>8</Pages>
  <Words>53206</Words>
  <Characters>303276</Characters>
  <Application>Microsoft Office Word</Application>
  <DocSecurity>0</DocSecurity>
  <Lines>2527</Lines>
  <Paragraphs>711</Paragraphs>
  <ScaleCrop>false</ScaleCrop>
  <Company/>
  <LinksUpToDate>false</LinksUpToDate>
  <CharactersWithSpaces>3557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shi jian</dc:creator>
  <cp:keywords/>
  <dc:description/>
  <cp:lastModifiedBy>jinshi jian</cp:lastModifiedBy>
  <cp:revision>14</cp:revision>
  <dcterms:created xsi:type="dcterms:W3CDTF">2014-11-18T19:32:00Z</dcterms:created>
  <dcterms:modified xsi:type="dcterms:W3CDTF">2017-10-13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ianjinshi734@gmail.com@www.mendeley.com</vt:lpwstr>
  </property>
  <property fmtid="{D5CDD505-2E9C-101B-9397-08002B2CF9AE}" pid="4" name="Mendeley Citation Style_1">
    <vt:lpwstr>http://www.zotero.org/styles/biogeoscienc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geosciences</vt:lpwstr>
  </property>
  <property fmtid="{D5CDD505-2E9C-101B-9397-08002B2CF9AE}" pid="12" name="Mendeley Recent Style Name 3_1">
    <vt:lpwstr>Biogeoscience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oil-biology-and-biochemistry</vt:lpwstr>
  </property>
  <property fmtid="{D5CDD505-2E9C-101B-9397-08002B2CF9AE}" pid="24" name="Mendeley Recent Style Name 9_1">
    <vt:lpwstr>Soil Biology and Biochemistry</vt:lpwstr>
  </property>
</Properties>
</file>